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DD5FE19"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r w:rsidR="00FD4FA3">
        <w:rPr>
          <w:b/>
          <w:bCs/>
          <w:sz w:val="30"/>
          <w:szCs w:val="30"/>
        </w:rPr>
        <w:t xml:space="preserve">individual </w:t>
      </w:r>
      <w:r w:rsidR="002E36D8">
        <w:rPr>
          <w:b/>
          <w:bCs/>
          <w:sz w:val="30"/>
          <w:szCs w:val="30"/>
        </w:rPr>
        <w:t>states, urban areas</w:t>
      </w:r>
      <w:r w:rsidR="00FD37D6">
        <w:rPr>
          <w:b/>
          <w:bCs/>
          <w:sz w:val="30"/>
          <w:szCs w:val="30"/>
        </w:rPr>
        <w:t>, and landfills</w:t>
      </w:r>
    </w:p>
    <w:p w14:paraId="3174176E" w14:textId="72CB2701"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proofErr w:type="spellStart"/>
      <w:r w:rsidR="0001370F" w:rsidRPr="00C9294D">
        <w:rPr>
          <w:color w:val="000000" w:themeColor="text1"/>
        </w:rPr>
        <w:t>Joannes</w:t>
      </w:r>
      <w:proofErr w:type="spellEnd"/>
      <w:r w:rsidR="0001370F" w:rsidRPr="00C9294D">
        <w:rPr>
          <w:color w:val="000000" w:themeColor="text1"/>
        </w:rPr>
        <w:t xml:space="preserve">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proofErr w:type="spellStart"/>
      <w:r w:rsidR="00FD37D6" w:rsidRPr="00C9294D">
        <w:rPr>
          <w:color w:val="000000" w:themeColor="text1"/>
        </w:rPr>
        <w:t>Zichong</w:t>
      </w:r>
      <w:proofErr w:type="spellEnd"/>
      <w:r w:rsidR="00FD37D6" w:rsidRPr="00C9294D">
        <w:rPr>
          <w:color w:val="000000" w:themeColor="text1"/>
        </w:rPr>
        <w:t xml:space="preserve">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5F03CD">
        <w:rPr>
          <w:color w:val="000000" w:themeColor="text1"/>
          <w:vertAlign w:val="superscript"/>
        </w:rPr>
        <w:t>6</w:t>
      </w:r>
      <w:r w:rsidR="00AE57E9" w:rsidRPr="00C9294D">
        <w:rPr>
          <w:color w:val="000000" w:themeColor="text1"/>
        </w:rPr>
        <w:t>, A</w:t>
      </w:r>
      <w:r w:rsidRPr="00C9294D">
        <w:rPr>
          <w:color w:val="000000" w:themeColor="text1"/>
        </w:rPr>
        <w:t>. Anthony Bloom</w:t>
      </w:r>
      <w:r w:rsidR="005F03CD">
        <w:rPr>
          <w:color w:val="000000" w:themeColor="text1"/>
          <w:vertAlign w:val="superscript"/>
        </w:rPr>
        <w:t>6</w:t>
      </w:r>
      <w:r w:rsidR="007B190B" w:rsidRPr="00C9294D">
        <w:rPr>
          <w:color w:val="000000" w:themeColor="text1"/>
        </w:rPr>
        <w:t xml:space="preserve">, </w:t>
      </w:r>
      <w:r w:rsidRPr="00C9294D">
        <w:rPr>
          <w:color w:val="000000" w:themeColor="text1"/>
        </w:rPr>
        <w:t>John Worden</w:t>
      </w:r>
      <w:r w:rsidR="005F03CD">
        <w:rPr>
          <w:color w:val="000000" w:themeColor="text1"/>
          <w:vertAlign w:val="superscript"/>
        </w:rPr>
        <w:t>6</w:t>
      </w:r>
      <w:r w:rsidR="00AE57E9" w:rsidRPr="00C9294D">
        <w:rPr>
          <w:color w:val="000000" w:themeColor="text1"/>
        </w:rPr>
        <w:t xml:space="preserve">, </w:t>
      </w:r>
      <w:r w:rsidR="003A50E0">
        <w:rPr>
          <w:color w:val="000000" w:themeColor="text1"/>
        </w:rPr>
        <w:t>Robert N. Stavins</w:t>
      </w:r>
      <w:r w:rsidR="003A50E0">
        <w:rPr>
          <w:color w:val="000000" w:themeColor="text1"/>
          <w:vertAlign w:val="superscript"/>
        </w:rPr>
        <w:t>7</w:t>
      </w:r>
      <w:r w:rsidR="003A50E0">
        <w:rPr>
          <w:color w:val="000000" w:themeColor="text1"/>
        </w:rPr>
        <w:t xml:space="preserve">, </w:t>
      </w:r>
      <w:r w:rsidR="00FD37D6" w:rsidRPr="00C9294D">
        <w:rPr>
          <w:color w:val="000000" w:themeColor="text1"/>
        </w:rPr>
        <w:t xml:space="preserve">Cynthia A. </w:t>
      </w:r>
      <w:r w:rsidR="003A50E0" w:rsidRPr="00C9294D">
        <w:rPr>
          <w:color w:val="000000" w:themeColor="text1"/>
        </w:rPr>
        <w:t>Randles</w:t>
      </w:r>
      <w:r w:rsidR="003A50E0">
        <w:rPr>
          <w:color w:val="000000" w:themeColor="text1"/>
          <w:vertAlign w:val="superscript"/>
        </w:rPr>
        <w:t>8</w:t>
      </w:r>
      <w:r w:rsidR="003372D9">
        <w:rPr>
          <w:color w:val="000000" w:themeColor="text1"/>
          <w:vertAlign w:val="superscript"/>
        </w:rPr>
        <w:t>*</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2F68CEEB"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 xml:space="preserve">SRON Netherlands Institute for Space Research, </w:t>
      </w:r>
      <w:r w:rsidR="00E67034">
        <w:rPr>
          <w:color w:val="000000" w:themeColor="text1"/>
          <w:sz w:val="18"/>
          <w:szCs w:val="18"/>
        </w:rPr>
        <w:t>Leiden</w:t>
      </w:r>
      <w:r w:rsidRPr="00C9294D">
        <w:rPr>
          <w:color w:val="000000" w:themeColor="text1"/>
          <w:sz w:val="18"/>
          <w:szCs w:val="18"/>
        </w:rPr>
        <w: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07D5C17C" w14:textId="29841760" w:rsidR="00FD37D6" w:rsidRDefault="005F03CD" w:rsidP="00FD37D6">
      <w:pPr>
        <w:pStyle w:val="Affiliation"/>
        <w:spacing w:before="0"/>
        <w:rPr>
          <w:color w:val="000000" w:themeColor="text1"/>
          <w:sz w:val="18"/>
          <w:szCs w:val="18"/>
          <w:lang w:val="en-US"/>
        </w:rPr>
      </w:pPr>
      <w:r>
        <w:rPr>
          <w:color w:val="000000" w:themeColor="text1"/>
          <w:sz w:val="18"/>
          <w:szCs w:val="18"/>
          <w:vertAlign w:val="superscript"/>
          <w:lang w:val="en-US"/>
        </w:rPr>
        <w:t>6</w:t>
      </w:r>
      <w:r w:rsidR="00FD37D6" w:rsidRPr="005F03CD">
        <w:rPr>
          <w:color w:val="000000" w:themeColor="text1"/>
          <w:sz w:val="18"/>
          <w:szCs w:val="18"/>
          <w:lang w:val="en-US"/>
        </w:rPr>
        <w:t>Jet Propulsion Laboratory, California Institute of Technology, Pasadena, California, USA</w:t>
      </w:r>
    </w:p>
    <w:p w14:paraId="4B819385" w14:textId="73A8F314" w:rsidR="003A50E0" w:rsidRPr="005F03CD" w:rsidRDefault="003A50E0" w:rsidP="00FD37D6">
      <w:pPr>
        <w:pStyle w:val="Affiliation"/>
        <w:spacing w:before="0"/>
        <w:rPr>
          <w:color w:val="000000" w:themeColor="text1"/>
          <w:sz w:val="18"/>
          <w:szCs w:val="18"/>
          <w:lang w:val="en-US"/>
        </w:rPr>
      </w:pPr>
      <w:r>
        <w:rPr>
          <w:color w:val="000000" w:themeColor="text1"/>
          <w:sz w:val="18"/>
          <w:szCs w:val="18"/>
          <w:vertAlign w:val="superscript"/>
          <w:lang w:val="en-US"/>
        </w:rPr>
        <w:t>7</w:t>
      </w:r>
      <w:r>
        <w:rPr>
          <w:color w:val="000000" w:themeColor="text1"/>
          <w:sz w:val="18"/>
          <w:szCs w:val="18"/>
          <w:lang w:val="en-US"/>
        </w:rPr>
        <w:t>Harvard Kennedy School, Cambridge, MA, USA</w:t>
      </w:r>
    </w:p>
    <w:p w14:paraId="3C7D0E64" w14:textId="76A45310" w:rsidR="00FD37D6" w:rsidRDefault="003A50E0" w:rsidP="00AE57E9">
      <w:pPr>
        <w:pStyle w:val="Affiliation"/>
        <w:spacing w:before="0"/>
        <w:rPr>
          <w:color w:val="000000" w:themeColor="text1"/>
          <w:sz w:val="18"/>
          <w:szCs w:val="18"/>
          <w:lang w:val="en-US"/>
        </w:rPr>
      </w:pPr>
      <w:r>
        <w:rPr>
          <w:color w:val="000000" w:themeColor="text1"/>
          <w:sz w:val="18"/>
          <w:szCs w:val="18"/>
          <w:vertAlign w:val="superscript"/>
          <w:lang w:val="en-US"/>
        </w:rPr>
        <w:t>8</w:t>
      </w:r>
      <w:r w:rsidRPr="005F03CD">
        <w:rPr>
          <w:color w:val="000000" w:themeColor="text1"/>
          <w:sz w:val="18"/>
          <w:szCs w:val="18"/>
          <w:lang w:val="en-US"/>
        </w:rPr>
        <w:t xml:space="preserve">ExxonMobil </w:t>
      </w:r>
      <w:r w:rsidR="00C83EBD">
        <w:rPr>
          <w:color w:val="000000" w:themeColor="text1"/>
          <w:sz w:val="18"/>
          <w:szCs w:val="18"/>
          <w:lang w:val="en-US"/>
        </w:rPr>
        <w:t>Technology</w:t>
      </w:r>
      <w:r w:rsidR="00C83EBD" w:rsidRPr="005F03CD">
        <w:rPr>
          <w:color w:val="000000" w:themeColor="text1"/>
          <w:sz w:val="18"/>
          <w:szCs w:val="18"/>
          <w:lang w:val="en-US"/>
        </w:rPr>
        <w:t xml:space="preserve"> </w:t>
      </w:r>
      <w:r w:rsidR="00FD37D6" w:rsidRPr="005F03CD">
        <w:rPr>
          <w:color w:val="000000" w:themeColor="text1"/>
          <w:sz w:val="18"/>
          <w:szCs w:val="18"/>
          <w:lang w:val="en-US"/>
        </w:rPr>
        <w:t>and Engineering Company, Annandale, NJ, USA</w:t>
      </w:r>
    </w:p>
    <w:p w14:paraId="45B6DC74" w14:textId="490CE43A" w:rsidR="00CC68F7" w:rsidRPr="005F03CD" w:rsidRDefault="003372D9" w:rsidP="00AE57E9">
      <w:pPr>
        <w:pStyle w:val="Affiliation"/>
        <w:spacing w:before="0"/>
        <w:rPr>
          <w:color w:val="000000" w:themeColor="text1"/>
          <w:sz w:val="18"/>
          <w:szCs w:val="18"/>
          <w:lang w:val="en-US"/>
        </w:rPr>
      </w:pPr>
      <w:r>
        <w:rPr>
          <w:color w:val="000000" w:themeColor="text1"/>
          <w:sz w:val="18"/>
          <w:szCs w:val="18"/>
          <w:vertAlign w:val="superscript"/>
          <w:lang w:val="en-US"/>
        </w:rPr>
        <w:t xml:space="preserve">* </w:t>
      </w:r>
      <w:r>
        <w:rPr>
          <w:color w:val="000000" w:themeColor="text1"/>
          <w:sz w:val="18"/>
          <w:szCs w:val="18"/>
          <w:lang w:val="en-US"/>
        </w:rPr>
        <w:t xml:space="preserve">Now at United </w:t>
      </w:r>
      <w:r w:rsidR="00CC68F7">
        <w:rPr>
          <w:color w:val="000000" w:themeColor="text1"/>
          <w:sz w:val="18"/>
          <w:szCs w:val="18"/>
          <w:lang w:val="en-US"/>
        </w:rPr>
        <w:t>Nations Environment Program International Methane Emissions Observatory</w:t>
      </w:r>
      <w:r w:rsidR="00CC68F7" w:rsidRPr="005F03CD">
        <w:rPr>
          <w:color w:val="000000" w:themeColor="text1"/>
          <w:sz w:val="18"/>
          <w:szCs w:val="18"/>
          <w:lang w:val="en-US"/>
        </w:rPr>
        <w:t xml:space="preserve">, </w:t>
      </w:r>
      <w:r w:rsidR="00CC68F7">
        <w:rPr>
          <w:color w:val="000000" w:themeColor="text1"/>
          <w:sz w:val="18"/>
          <w:szCs w:val="18"/>
          <w:lang w:val="en-US"/>
        </w:rPr>
        <w:t>Paris, France</w:t>
      </w:r>
    </w:p>
    <w:p w14:paraId="28BCF142" w14:textId="77777777" w:rsidR="00FD37D6" w:rsidRDefault="00FD37D6" w:rsidP="002E36D8"/>
    <w:p w14:paraId="532E8140" w14:textId="163C682E" w:rsidR="008A7578" w:rsidRDefault="00A440C1">
      <w:pPr>
        <w:rPr>
          <w:b/>
          <w:bCs/>
        </w:rPr>
      </w:pPr>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E96407">
        <w:t>Greenhouse Gas Emissions</w:t>
      </w:r>
      <w:r w:rsidR="00361369">
        <w:t xml:space="preserve"> </w:t>
      </w:r>
      <w:r w:rsidR="00E96407">
        <w:t>I</w:t>
      </w:r>
      <w:r w:rsidRPr="00C01462">
        <w:t>nventor</w:t>
      </w:r>
      <w:r w:rsidR="000C67B6">
        <w:t>y</w:t>
      </w:r>
      <w:r w:rsidRPr="00C01462">
        <w:t xml:space="preserve"> </w:t>
      </w:r>
      <w:r w:rsidR="00E96407">
        <w:t xml:space="preserve">(GHGI) </w:t>
      </w:r>
      <w:r w:rsidR="00361369">
        <w:t xml:space="preserve">serves as </w:t>
      </w:r>
      <w:ins w:id="0" w:author="Hannah Nesser" w:date="2023-04-11T23:12:00Z">
        <w:r w:rsidR="00990DDD">
          <w:t>basis for the</w:t>
        </w:r>
      </w:ins>
      <w:r w:rsidR="00D27EB9">
        <w:t xml:space="preserve"> </w:t>
      </w:r>
      <w:commentRangeStart w:id="1"/>
      <w:commentRangeStart w:id="2"/>
      <w:commentRangeEnd w:id="1"/>
      <w:r w:rsidR="00D27EB9">
        <w:rPr>
          <w:rStyle w:val="CommentReference"/>
        </w:rPr>
        <w:commentReference w:id="1"/>
      </w:r>
      <w:commentRangeEnd w:id="2"/>
      <w:r w:rsidR="00D27EB9">
        <w:rPr>
          <w:rStyle w:val="CommentReference"/>
        </w:rPr>
        <w:commentReference w:id="2"/>
      </w:r>
      <w:r w:rsidR="00D27EB9">
        <w:t>p</w:t>
      </w:r>
      <w:r w:rsidR="00361369">
        <w:t>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00423E82">
        <w:t xml:space="preserve">for an eight-member inversion ensemble </w:t>
      </w:r>
      <w:r w:rsidRPr="00C01462">
        <w:t>through analytical minimization of a Bayesian cost function. We achieve high resolution with a reduced-rank characterization of the</w:t>
      </w:r>
      <w:r w:rsidR="00423E82">
        <w:t xml:space="preserve"> observing system</w:t>
      </w:r>
      <w:r w:rsidRPr="00C01462">
        <w:t xml:space="preserve"> that </w:t>
      </w:r>
      <w:r w:rsidR="002E7370">
        <w:t xml:space="preserve">optimally </w:t>
      </w:r>
      <w:r w:rsidR="0060323A">
        <w:t>preserves</w:t>
      </w:r>
      <w:r w:rsidRPr="00C01462">
        <w:t xml:space="preserve"> information content</w:t>
      </w:r>
      <w:r w:rsidR="002E36D8">
        <w:t>. 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w:t>
      </w:r>
      <w:r w:rsidR="00E96407">
        <w:t xml:space="preserve">the </w:t>
      </w:r>
      <w:r w:rsidR="00361369">
        <w:t>ensemble</w:t>
      </w:r>
      <w:r w:rsidR="002E36D8">
        <w:t>. This is</w:t>
      </w:r>
      <w:r w:rsidR="00E74256">
        <w:t xml:space="preserve"> </w:t>
      </w:r>
      <w:r w:rsidR="00BC2011">
        <w:t xml:space="preserve">a </w:t>
      </w:r>
      <w:del w:id="3" w:author="Hannah Nesser" w:date="2023-04-11T22:57:00Z">
        <w:r w:rsidR="00322BAE" w:rsidDel="005A3C8A">
          <w:delText>16</w:delText>
        </w:r>
      </w:del>
      <w:ins w:id="4" w:author="Hannah Nesser" w:date="2023-04-11T22:57:00Z">
        <w:r w:rsidR="005A3C8A">
          <w:t>13</w:t>
        </w:r>
      </w:ins>
      <w:r w:rsidR="00322BAE">
        <w:t xml:space="preserve">% increase </w:t>
      </w:r>
      <w:r w:rsidR="00BC2011">
        <w:t xml:space="preserve">from the </w:t>
      </w:r>
      <w:r w:rsidR="00E200BC">
        <w:t>202</w:t>
      </w:r>
      <w:ins w:id="5" w:author="Hannah Nesser" w:date="2023-04-11T22:57:00Z">
        <w:r w:rsidR="005A3C8A">
          <w:t>3</w:t>
        </w:r>
      </w:ins>
      <w:del w:id="6" w:author="Hannah Nesser" w:date="2023-04-11T22:57:00Z">
        <w:r w:rsidR="00E200BC" w:rsidDel="005A3C8A">
          <w:delText>2</w:delText>
        </w:r>
      </w:del>
      <w:r w:rsidR="00E200BC">
        <w:t xml:space="preserve"> </w:t>
      </w:r>
      <w:r w:rsidR="00BC2011">
        <w:t xml:space="preserve">GHGI estimate </w:t>
      </w:r>
      <w:ins w:id="7" w:author="Hannah Nesser" w:date="2023-04-11T22:57:00Z">
        <w:r w:rsidR="005A3C8A">
          <w:t xml:space="preserve">for CONUS </w:t>
        </w:r>
      </w:ins>
      <w:r w:rsidR="00BC2011">
        <w:t xml:space="preserve">of </w:t>
      </w:r>
      <w:r w:rsidR="00BC2011" w:rsidRPr="00C01462">
        <w:t>2</w:t>
      </w:r>
      <w:ins w:id="8" w:author="Hannah Nesser" w:date="2023-04-11T22:57:00Z">
        <w:r w:rsidR="005A3C8A">
          <w:t>7</w:t>
        </w:r>
      </w:ins>
      <w:del w:id="9" w:author="Hannah Nesser" w:date="2023-04-11T22:57:00Z">
        <w:r w:rsidR="00BC2011" w:rsidRPr="00C01462" w:rsidDel="005A3C8A">
          <w:delText>6</w:delText>
        </w:r>
      </w:del>
      <w:r w:rsidR="00BC2011" w:rsidRPr="00C01462">
        <w:t>.</w:t>
      </w:r>
      <w:ins w:id="10" w:author="Hannah Nesser" w:date="2023-04-11T22:57:00Z">
        <w:r w:rsidR="005A3C8A">
          <w:t>3</w:t>
        </w:r>
      </w:ins>
      <w:del w:id="11" w:author="Hannah Nesser" w:date="2023-04-11T22:57:00Z">
        <w:r w:rsidR="00913AF5" w:rsidDel="005A3C8A">
          <w:delText>7</w:delText>
        </w:r>
      </w:del>
      <w:r w:rsidR="00BC2011" w:rsidRPr="00C01462">
        <w:t xml:space="preserve"> </w:t>
      </w:r>
      <w:r w:rsidR="0082453E">
        <w:t>(24.</w:t>
      </w:r>
      <w:ins w:id="12" w:author="Hannah Nesser" w:date="2023-04-11T22:58:00Z">
        <w:r w:rsidR="005A3C8A">
          <w:t>6</w:t>
        </w:r>
      </w:ins>
      <w:del w:id="13" w:author="Hannah Nesser" w:date="2023-04-11T22:58:00Z">
        <w:r w:rsidR="0082453E" w:rsidDel="005A3C8A">
          <w:delText>0</w:delText>
        </w:r>
      </w:del>
      <w:r w:rsidR="0082453E">
        <w:t xml:space="preserve"> - </w:t>
      </w:r>
      <w:del w:id="14" w:author="Hannah Nesser" w:date="2023-04-11T22:58:00Z">
        <w:r w:rsidR="0082453E" w:rsidDel="005A3C8A">
          <w:delText>29</w:delText>
        </w:r>
      </w:del>
      <w:ins w:id="15" w:author="Hannah Nesser" w:date="2023-04-11T22:58:00Z">
        <w:r w:rsidR="005A3C8A">
          <w:t>30</w:t>
        </w:r>
      </w:ins>
      <w:r w:rsidR="0082453E">
        <w:t>.</w:t>
      </w:r>
      <w:ins w:id="16" w:author="Hannah Nesser" w:date="2023-04-11T22:58:00Z">
        <w:r w:rsidR="005A3C8A">
          <w:t>0</w:t>
        </w:r>
      </w:ins>
      <w:del w:id="17" w:author="Hannah Nesser" w:date="2023-04-11T22:58:00Z">
        <w:r w:rsidR="0082453E" w:rsidDel="005A3C8A">
          <w:delText>3</w:delText>
        </w:r>
      </w:del>
      <w:r w:rsidR="0082453E">
        <w:t xml:space="preserve">) </w:t>
      </w:r>
      <w:proofErr w:type="spellStart"/>
      <w:r w:rsidR="00BC2011" w:rsidRPr="00C01462">
        <w:t>Tg</w:t>
      </w:r>
      <w:proofErr w:type="spellEnd"/>
      <w:r w:rsidR="00BC2011" w:rsidRPr="00C01462">
        <w:t xml:space="preserve"> a</w:t>
      </w:r>
      <w:r w:rsidR="00BC2011" w:rsidRPr="00C01462">
        <w:rPr>
          <w:vertAlign w:val="superscript"/>
        </w:rPr>
        <w:t>-1</w:t>
      </w:r>
      <w:r w:rsidR="00BD166D">
        <w:t xml:space="preserve"> for 201</w:t>
      </w:r>
      <w:r w:rsidR="00D27EB9">
        <w:t xml:space="preserve">9, </w:t>
      </w:r>
      <w:commentRangeStart w:id="18"/>
      <w:commentRangeStart w:id="19"/>
      <w:commentRangeEnd w:id="18"/>
      <w:r w:rsidR="00D27EB9">
        <w:rPr>
          <w:rStyle w:val="CommentReference"/>
        </w:rPr>
        <w:commentReference w:id="18"/>
      </w:r>
      <w:commentRangeEnd w:id="19"/>
      <w:r w:rsidR="00D27EB9">
        <w:rPr>
          <w:rStyle w:val="CommentReference"/>
        </w:rPr>
        <w:commentReference w:id="19"/>
      </w:r>
      <w:r w:rsidR="0082453E">
        <w:t>where the values in parentheses give the 95% confidence interval</w:t>
      </w:r>
      <w:r w:rsidR="00BD166D">
        <w:t xml:space="preserve">. </w:t>
      </w:r>
      <w:r w:rsidR="005D24C9" w:rsidRPr="00713109">
        <w:t xml:space="preserve">We partition emissions by sector, with livestock emissions of 10.4 (10.0 - 10.7)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t>
      </w:r>
      <w:proofErr w:type="gramStart"/>
      <w:r w:rsidR="005D24C9" w:rsidRPr="00713109">
        <w:t>oil</w:t>
      </w:r>
      <w:proofErr w:type="gramEnd"/>
      <w:r w:rsidR="005D24C9" w:rsidRPr="00713109">
        <w:t xml:space="preserve"> and gas of 10.4 (10.1 - 10.7)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coal of 1.5 (1.2 - 1.9)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landfills of 6.9 (6.4 - 7.5)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astewater of 0.6 (0.5 - 0.7), and other anthropogenic sources of 1.1 (1.0 - 1.2)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t>
      </w:r>
      <w:r w:rsidR="00A22755">
        <w:t>Relative to the GHGI, w</w:t>
      </w:r>
      <w:r w:rsidR="00A71C1D">
        <w:t xml:space="preserve">e find </w:t>
      </w:r>
      <w:r w:rsidR="00BD166D">
        <w:t xml:space="preserve">the largest </w:t>
      </w:r>
      <w:r w:rsidR="000C67B6">
        <w:t xml:space="preserve">increase </w:t>
      </w:r>
      <w:r w:rsidR="00BD166D">
        <w:t>(</w:t>
      </w:r>
      <w:del w:id="20" w:author="Hannah Nesser" w:date="2023-04-11T22:58:00Z">
        <w:r w:rsidR="00BD166D" w:rsidDel="005A3C8A">
          <w:delText>53</w:delText>
        </w:r>
      </w:del>
      <w:ins w:id="21" w:author="Hannah Nesser" w:date="2023-04-11T22:58:00Z">
        <w:r w:rsidR="005A3C8A">
          <w:t>51</w:t>
        </w:r>
      </w:ins>
      <w:r w:rsidR="00BD166D">
        <w:t xml:space="preserve">%) </w:t>
      </w:r>
      <w:r w:rsidR="00A22755">
        <w:t xml:space="preserve">for landfills </w:t>
      </w:r>
      <w:r w:rsidR="001816DF">
        <w:t>with smaller increases for oil and gas (</w:t>
      </w:r>
      <w:del w:id="22" w:author="Hannah Nesser" w:date="2023-04-11T22:58:00Z">
        <w:r w:rsidR="001816DF" w:rsidDel="005A3C8A">
          <w:delText>19</w:delText>
        </w:r>
      </w:del>
      <w:ins w:id="23" w:author="Hannah Nesser" w:date="2023-04-11T22:58:00Z">
        <w:r w:rsidR="005A3C8A">
          <w:t>12</w:t>
        </w:r>
      </w:ins>
      <w:r w:rsidR="001816DF">
        <w:t xml:space="preserve">%) and livestock (11%). </w:t>
      </w:r>
      <w:r w:rsidR="001C616A">
        <w:t xml:space="preserve">These three sectors are responsible for 89% of posterior anthropogenic emissions in CONUS. </w:t>
      </w:r>
      <w:r w:rsidR="001816DF">
        <w:t>T</w:t>
      </w:r>
      <w:r w:rsidR="00BD166D">
        <w:t>he largest</w:t>
      </w:r>
      <w:r w:rsidR="000C67B6">
        <w:t xml:space="preserve"> decrease</w:t>
      </w:r>
      <w:r w:rsidR="00BD166D">
        <w:t xml:space="preserve"> (2</w:t>
      </w:r>
      <w:r w:rsidR="0088523A">
        <w:t>8</w:t>
      </w:r>
      <w:r w:rsidR="00BD166D">
        <w:t>%)</w:t>
      </w:r>
      <w:r w:rsidR="000C67B6">
        <w:t xml:space="preserve"> </w:t>
      </w:r>
      <w:r w:rsidR="001816DF">
        <w:t xml:space="preserve">occurs </w:t>
      </w:r>
      <w:r w:rsidR="00A22755">
        <w:t>for coal</w:t>
      </w:r>
      <w:r w:rsidR="00A66DA1">
        <w:t xml:space="preserve">. </w:t>
      </w:r>
      <w:r w:rsidR="002E7370">
        <w:t xml:space="preserve">We find a large </w:t>
      </w:r>
      <w:r w:rsidR="000104CE">
        <w:t>median</w:t>
      </w:r>
      <w:r w:rsidR="00396BDB">
        <w:t xml:space="preserve"> </w:t>
      </w:r>
      <w:r w:rsidR="000104CE">
        <w:t>77</w:t>
      </w:r>
      <w:r w:rsidR="00396BDB">
        <w:t xml:space="preserve">% </w:t>
      </w:r>
      <w:r w:rsidR="002E7370">
        <w:t>increase in landfill methane emission estimates reported</w:t>
      </w:r>
      <w:r w:rsidR="00423E82">
        <w:t xml:space="preserve"> by 73 facilities</w:t>
      </w:r>
      <w:r w:rsidR="002E7370">
        <w:t xml:space="preserve"> to the EPA’s Greenhouse Gas Reporting Program (GHGRP), </w:t>
      </w:r>
      <w:ins w:id="24" w:author="Hannah Nesser" w:date="2023-04-11T23:13:00Z">
        <w:r w:rsidR="00990DDD">
          <w:t xml:space="preserve">a key data source for the GHGI, </w:t>
        </w:r>
      </w:ins>
      <w:r w:rsidR="002E7370">
        <w:t>which w</w:t>
      </w:r>
      <w:r w:rsidR="00604A12">
        <w:t>e attribute to overestimated recovery efficiencies at landfill gas collection facilities</w:t>
      </w:r>
      <w:r w:rsidR="002E7370">
        <w:t xml:space="preserve"> and to </w:t>
      </w:r>
      <w:r w:rsidR="00604A12">
        <w:t xml:space="preserve">underestimated emissions from </w:t>
      </w:r>
      <w:r w:rsidR="00423E82">
        <w:t>site-specific operational changes and leaks.</w:t>
      </w:r>
      <w:r w:rsidR="00604A12">
        <w:t xml:space="preserve"> </w:t>
      </w:r>
      <w:r w:rsidR="004C2B85">
        <w:t xml:space="preserve">We </w:t>
      </w:r>
      <w:r w:rsidR="002E36D8">
        <w:t xml:space="preserve">exploit the high resolution of our inversion to quantify emissions in the </w:t>
      </w:r>
      <w:r w:rsidR="004C2B85">
        <w:t>48 states</w:t>
      </w:r>
      <w:r w:rsidR="002E36D8">
        <w:t xml:space="preserve"> in CONUS</w:t>
      </w:r>
      <w:r w:rsidR="00BD166D">
        <w:t xml:space="preserve">, which we </w:t>
      </w:r>
      <w:r w:rsidR="0088027E">
        <w:t>compare</w:t>
      </w:r>
      <w:r w:rsidR="002E36D8">
        <w:t xml:space="preserve"> </w:t>
      </w:r>
      <w:r w:rsidR="0088027E">
        <w:t xml:space="preserve">to </w:t>
      </w:r>
      <w:r w:rsidR="002E7370">
        <w:t>the</w:t>
      </w:r>
      <w:ins w:id="25" w:author="Hannah Nesser" w:date="2023-04-11T22:59:00Z">
        <w:r w:rsidR="005A3C8A">
          <w:t xml:space="preserve"> </w:t>
        </w:r>
      </w:ins>
      <w:del w:id="26" w:author="Hannah Nesser" w:date="2023-04-11T23:14:00Z">
        <w:r w:rsidR="002E7370" w:rsidDel="00990DDD">
          <w:delText xml:space="preserve"> </w:delText>
        </w:r>
      </w:del>
      <w:r w:rsidR="002E7370">
        <w:t>GHGI</w:t>
      </w:r>
      <w:r w:rsidR="0088027E">
        <w:t xml:space="preserve">’s </w:t>
      </w:r>
      <w:r w:rsidR="00E83727">
        <w:t>new</w:t>
      </w:r>
      <w:r w:rsidR="0088027E">
        <w:t xml:space="preserve"> state</w:t>
      </w:r>
      <w:r w:rsidR="002E36D8">
        <w:t>-level</w:t>
      </w:r>
      <w:r w:rsidR="0088027E">
        <w:t xml:space="preserve"> inventories</w:t>
      </w:r>
      <w:ins w:id="27" w:author="Hannah Nesser" w:date="2023-04-11T23:14:00Z">
        <w:r w:rsidR="00990DDD">
          <w:t>, most recently published with the 2022 GHGI,</w:t>
        </w:r>
      </w:ins>
      <w:r w:rsidR="002E36D8">
        <w:t xml:space="preserve"> as well as </w:t>
      </w:r>
      <w:r w:rsidR="00A22755">
        <w:t xml:space="preserve">to </w:t>
      </w:r>
      <w:r w:rsidR="002E36D8">
        <w:t>independent inventories produced by state</w:t>
      </w:r>
      <w:r w:rsidR="007E07CB">
        <w:t>s</w:t>
      </w:r>
      <w:r w:rsidR="00A71C1D">
        <w:t>.</w:t>
      </w:r>
      <w:r w:rsidR="0088027E">
        <w:t xml:space="preserve"> </w:t>
      </w:r>
      <w:r w:rsidR="002E36D8">
        <w:t>Our p</w:t>
      </w:r>
      <w:r w:rsidR="0088027E">
        <w:t xml:space="preserve">osterior emissions are on average </w:t>
      </w:r>
      <w:r w:rsidR="007E07CB">
        <w:t>34</w:t>
      </w:r>
      <w:r w:rsidR="0088027E">
        <w:t xml:space="preserve">% larger than </w:t>
      </w:r>
      <w:r w:rsidR="002E36D8">
        <w:t xml:space="preserve">the </w:t>
      </w:r>
      <w:ins w:id="28" w:author="Hannah Nesser" w:date="2023-04-11T23:14:00Z">
        <w:r w:rsidR="00990DDD">
          <w:t xml:space="preserve">2022 </w:t>
        </w:r>
      </w:ins>
      <w:r w:rsidR="002E7370">
        <w:t xml:space="preserve">GHGI </w:t>
      </w:r>
      <w:r w:rsidR="0088027E">
        <w:t>in the largest 10 methane-producing state</w:t>
      </w:r>
      <w:r w:rsidR="002E36D8">
        <w:t>s, with</w:t>
      </w:r>
      <w:r w:rsidR="0088027E">
        <w:t xml:space="preserve"> the </w:t>
      </w:r>
      <w:r w:rsidR="00396BDB">
        <w:t xml:space="preserve">biggest </w:t>
      </w:r>
      <w:r w:rsidR="00E83727">
        <w:t>upward</w:t>
      </w:r>
      <w:r w:rsidR="0088027E">
        <w:t xml:space="preserve"> adjustments in states with large oil and gas emissions </w:t>
      </w:r>
      <w:r w:rsidR="00E76878">
        <w:t xml:space="preserve">(e.g., Texas, New Mexico, Louisiana, and Oklahoma) </w:t>
      </w:r>
      <w:r w:rsidR="0088027E">
        <w:t xml:space="preserve">and the </w:t>
      </w:r>
      <w:r w:rsidR="00396BDB">
        <w:t xml:space="preserve">biggest </w:t>
      </w:r>
      <w:r w:rsidR="0088027E">
        <w:t xml:space="preserve">downward </w:t>
      </w:r>
      <w:r w:rsidR="002E36D8">
        <w:t>adjustments</w:t>
      </w:r>
      <w:r w:rsidR="0088027E">
        <w:t xml:space="preserve"> in states with large contributions from coal emissions</w:t>
      </w:r>
      <w:r w:rsidR="00E76878">
        <w:t xml:space="preserve"> (e.g., Wyoming, West Virginia, and Pennsylvania)</w:t>
      </w:r>
      <w:r w:rsidR="0088027E">
        <w:t>.</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urban areas</w:t>
      </w:r>
      <w:r w:rsidR="00A22755">
        <w:t xml:space="preserve"> in CONUS</w:t>
      </w:r>
      <w:r w:rsidR="0088027E">
        <w:t xml:space="preserve">. </w:t>
      </w:r>
      <w:r w:rsidR="00A22755">
        <w:t xml:space="preserve">Emissions for these urban areas </w:t>
      </w:r>
      <w:r w:rsidR="00396BDB">
        <w:t xml:space="preserve">total 6.0 (5.4 - 6.7) </w:t>
      </w:r>
      <w:proofErr w:type="spellStart"/>
      <w:r w:rsidR="00396BDB" w:rsidRPr="00C01462">
        <w:t>Tg</w:t>
      </w:r>
      <w:proofErr w:type="spellEnd"/>
      <w:r w:rsidR="00396BDB" w:rsidRPr="00C01462">
        <w:t xml:space="preserve"> a</w:t>
      </w:r>
      <w:r w:rsidR="00396BDB" w:rsidRPr="00C01462">
        <w:rPr>
          <w:vertAlign w:val="superscript"/>
        </w:rPr>
        <w:t>-1</w:t>
      </w:r>
      <w:r w:rsidR="00396BDB">
        <w:t>, equivalent to a fifth of CONUS anthropogenic emissions, and are</w:t>
      </w:r>
      <w:r w:rsidR="00396BDB" w:rsidRPr="00D84D22">
        <w:t xml:space="preserve"> </w:t>
      </w:r>
      <w:r w:rsidR="007E07CB">
        <w:t xml:space="preserve">on average </w:t>
      </w:r>
      <w:del w:id="29" w:author="Hannah Nesser" w:date="2023-04-11T22:59:00Z">
        <w:r w:rsidR="00604A12" w:rsidDel="005A3C8A">
          <w:delText>4</w:delText>
        </w:r>
        <w:r w:rsidR="00C57F30" w:rsidDel="005A3C8A">
          <w:delText>2</w:delText>
        </w:r>
      </w:del>
      <w:ins w:id="30" w:author="Hannah Nesser" w:date="2023-04-11T22:59:00Z">
        <w:r w:rsidR="005A3C8A">
          <w:t>39</w:t>
        </w:r>
      </w:ins>
      <w:ins w:id="31" w:author="Hannah Nesser" w:date="2023-04-11T23:00:00Z">
        <w:r w:rsidR="005A3C8A">
          <w:t xml:space="preserve"> (27 - 52) %</w:t>
        </w:r>
      </w:ins>
      <w:del w:id="32" w:author="Hannah Nesser" w:date="2023-04-11T23:00:00Z">
        <w:r w:rsidR="00604A12" w:rsidDel="005A3C8A">
          <w:delText>%</w:delText>
        </w:r>
      </w:del>
      <w:r w:rsidR="00A66DA1">
        <w:t xml:space="preserve"> </w:t>
      </w:r>
      <w:r w:rsidR="00A22755">
        <w:t xml:space="preserve">larger than </w:t>
      </w:r>
      <w:r w:rsidR="00396BDB">
        <w:t>a spatially allocated</w:t>
      </w:r>
      <w:r w:rsidR="00A22755">
        <w:t xml:space="preserve"> </w:t>
      </w:r>
      <w:r w:rsidR="00396BDB">
        <w:t xml:space="preserve">version of the </w:t>
      </w:r>
      <w:ins w:id="33" w:author="Hannah Nesser" w:date="2023-04-11T23:14:00Z">
        <w:r w:rsidR="00990DDD">
          <w:t xml:space="preserve">2023 </w:t>
        </w:r>
      </w:ins>
      <w:r w:rsidR="00A22755">
        <w:t>GHG</w:t>
      </w:r>
      <w:r w:rsidR="00D27EB9">
        <w:t>I</w:t>
      </w:r>
      <w:commentRangeStart w:id="34"/>
      <w:commentRangeStart w:id="35"/>
      <w:commentRangeEnd w:id="34"/>
      <w:r w:rsidR="00D27EB9">
        <w:rPr>
          <w:rStyle w:val="CommentReference"/>
        </w:rPr>
        <w:commentReference w:id="34"/>
      </w:r>
      <w:commentRangeEnd w:id="35"/>
      <w:r w:rsidR="00D27EB9">
        <w:rPr>
          <w:rStyle w:val="CommentReference"/>
        </w:rPr>
        <w:commentReference w:id="35"/>
      </w:r>
      <w:r w:rsidR="00D27EB9">
        <w:t>,</w:t>
      </w:r>
      <w:r w:rsidR="007E07CB">
        <w:t xml:space="preserve"> which we </w:t>
      </w:r>
      <w:r w:rsidR="00F61A49">
        <w:t>attribute to underestimated landfill and gas distribution emissions.</w:t>
      </w:r>
      <w:r w:rsidR="00527F11">
        <w:t xml:space="preserve"> The </w:t>
      </w:r>
      <w:r w:rsidR="007D56BB">
        <w:t>large</w:t>
      </w:r>
      <w:r w:rsidR="00527F11">
        <w:t xml:space="preserve"> </w:t>
      </w:r>
      <w:r w:rsidR="007D56BB">
        <w:t xml:space="preserve">upward </w:t>
      </w:r>
      <w:r w:rsidR="00527F11">
        <w:lastRenderedPageBreak/>
        <w:t>correction</w:t>
      </w:r>
      <w:r w:rsidR="007D56BB">
        <w:t>s to the GHGI at all scales found here</w:t>
      </w:r>
      <w:r w:rsidR="0034756F">
        <w:t xml:space="preserve"> may</w:t>
      </w:r>
      <w:r w:rsidR="007D56BB">
        <w:t xml:space="preserve"> present challenge</w:t>
      </w:r>
      <w:r w:rsidR="0034756F">
        <w:t>s</w:t>
      </w:r>
      <w:r w:rsidR="007D56BB">
        <w:t xml:space="preserve"> </w:t>
      </w:r>
      <w:r w:rsidR="0034756F">
        <w:t>for</w:t>
      </w:r>
      <w:r w:rsidR="007D56BB">
        <w:t xml:space="preserve"> U.S. climate policies and goals, many of which target </w:t>
      </w:r>
      <w:r w:rsidR="00857C98">
        <w:t>significant</w:t>
      </w:r>
      <w:r w:rsidR="007D56BB">
        <w:t xml:space="preserve"> reductions in methane emissions.</w:t>
      </w:r>
    </w:p>
    <w:p w14:paraId="4FA3B775" w14:textId="77777777" w:rsidR="008A7578" w:rsidRDefault="008A7578"/>
    <w:p w14:paraId="5092385D" w14:textId="2BBD7670" w:rsidR="00B44582" w:rsidRPr="00C01462" w:rsidRDefault="00B44582" w:rsidP="002E36D8">
      <w:r w:rsidRPr="00C01462">
        <w:rPr>
          <w:b/>
          <w:bCs/>
        </w:rPr>
        <w:t>1 Introduction</w:t>
      </w:r>
    </w:p>
    <w:p w14:paraId="3B901380" w14:textId="799C2C2C" w:rsidR="00FA4A08" w:rsidRPr="00C01462" w:rsidRDefault="00D3580B">
      <w:r w:rsidRPr="00C01462">
        <w:t>All modeled pathways that prevent global warming above 1.5</w:t>
      </w:r>
      <w:r w:rsidRPr="00C01462">
        <w:sym w:font="Symbol" w:char="F0B0"/>
      </w:r>
      <w:r w:rsidRPr="00C01462">
        <w:t>C require methane emissions reductions</w:t>
      </w:r>
      <w:r w:rsidR="0056605F">
        <w:t xml:space="preserve"> </w:t>
      </w:r>
      <w:r w:rsidR="0056605F">
        <w:fldChar w:fldCharType="begin"/>
      </w:r>
      <w:r w:rsidR="0056605F">
        <w:instrText xml:space="preserve"> ADDIN ZOTERO_ITEM CSL_CITATION {"citationID":"WNp0Zkbo","properties":{"formattedCitation":"(IPCC, 2022)","plainCitation":"(IPCC, 2022)","noteIndex":0},"citationItems":[{"id":343,"uris":["http://zotero.org/users/9726796/items/EHPNIRJS"],"itemData":{"id":343,"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3,27]]},"issued":{"date-parts":[["2022",6,9]]}}}],"schema":"https://github.com/citation-style-language/schema/raw/master/csl-citation.json"} </w:instrText>
      </w:r>
      <w:r w:rsidR="0056605F">
        <w:fldChar w:fldCharType="separate"/>
      </w:r>
      <w:r w:rsidR="0056605F">
        <w:rPr>
          <w:noProof/>
        </w:rPr>
        <w:t>(IPCC, 2022)</w:t>
      </w:r>
      <w:r w:rsidR="0056605F">
        <w:fldChar w:fldCharType="end"/>
      </w:r>
      <w:r w:rsidRPr="00C01462">
        <w:t xml:space="preserve">. </w:t>
      </w:r>
      <w:r w:rsidR="001D2BE7">
        <w:t xml:space="preserve">The Global Methane Pledge, launched at a 2021 meeting of the United Nations Framework Convention on Climate Change (UNFCCC), aims to achieve a 30% global reduction in methane emissions from 2020 to 2030. </w:t>
      </w:r>
      <w:r w:rsidR="00911EC2">
        <w:t>T</w:t>
      </w:r>
      <w:r w:rsidR="001D2BE7">
        <w:t>he U.S.</w:t>
      </w:r>
      <w:r w:rsidR="00911EC2">
        <w:t xml:space="preserve"> government has set goals</w:t>
      </w:r>
      <w:r w:rsidR="007D56BB">
        <w:t xml:space="preserve"> to </w:t>
      </w:r>
      <w:r w:rsidR="00911EC2">
        <w:t>decrease</w:t>
      </w:r>
      <w:r w:rsidR="007D56BB">
        <w:t xml:space="preserve"> </w:t>
      </w:r>
      <w:r w:rsidR="00911EC2">
        <w:t xml:space="preserve">methane emissions from </w:t>
      </w:r>
      <w:r w:rsidR="007D56BB">
        <w:t>landfill</w:t>
      </w:r>
      <w:r w:rsidR="00911EC2">
        <w:t>s</w:t>
      </w:r>
      <w:r w:rsidR="007D56BB">
        <w:t xml:space="preserve"> by 30%</w:t>
      </w:r>
      <w:r w:rsidR="00911EC2">
        <w:t xml:space="preserve"> and </w:t>
      </w:r>
      <w:r w:rsidR="004614A6">
        <w:t xml:space="preserve">from </w:t>
      </w:r>
      <w:r w:rsidR="00911EC2">
        <w:t>livestock by 25%</w:t>
      </w:r>
      <w:r w:rsidR="007D56BB">
        <w:t xml:space="preserve"> relative to 2015 levels by 2025 and regulation in development </w:t>
      </w:r>
      <w:r w:rsidR="004614A6">
        <w:t>aims</w:t>
      </w:r>
      <w:r w:rsidR="007D56BB">
        <w:t xml:space="preserve"> to reduce oil and gas methane emissions by 30% from 2020 to 2030</w:t>
      </w:r>
      <w:r w:rsidR="001D2BE7">
        <w:t xml:space="preserve">. </w:t>
      </w:r>
      <w:r w:rsidRPr="00C01462">
        <w:t xml:space="preserve">The UNFCCC requires </w:t>
      </w:r>
      <w:r w:rsidR="001D4F3E">
        <w:t xml:space="preserve">member parties </w:t>
      </w:r>
      <w:r w:rsidRPr="00C01462">
        <w:t xml:space="preserve">to report </w:t>
      </w:r>
      <w:r w:rsidR="00711289">
        <w:t xml:space="preserve">their </w:t>
      </w:r>
      <w:r w:rsidR="00D6018F">
        <w:t xml:space="preserve">anthropogenic </w:t>
      </w:r>
      <w:r w:rsidRPr="00C01462">
        <w:t>methane emissions</w:t>
      </w:r>
      <w:r w:rsidR="00D6018F">
        <w:t xml:space="preserve"> </w:t>
      </w:r>
      <w:r w:rsidR="00711289">
        <w:t xml:space="preserve">including </w:t>
      </w:r>
      <w:r w:rsidR="00ED0D9F">
        <w:t xml:space="preserve">sectoral </w:t>
      </w:r>
      <w:r w:rsidR="00711289">
        <w:t xml:space="preserve">contributions </w:t>
      </w:r>
      <w:r w:rsidR="00D6018F">
        <w:t xml:space="preserve">from oil and gas, </w:t>
      </w:r>
      <w:r w:rsidR="00ED0D9F">
        <w:t xml:space="preserve">coal, </w:t>
      </w:r>
      <w:r w:rsidR="00D6018F">
        <w:t xml:space="preserve">livestock, </w:t>
      </w:r>
      <w:r w:rsidR="00ED0D9F">
        <w:t xml:space="preserve">rice, </w:t>
      </w:r>
      <w:r w:rsidR="00D6018F">
        <w:t>landfills, and wastewater</w:t>
      </w:r>
      <w:r w:rsidR="00D7558D" w:rsidRPr="00C01462">
        <w:t xml:space="preserve">.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322BAE">
        <w:t xml:space="preserve">Top-down evaluations of bottom-up inventories use observations of atmospheric methane to infer emissions, often through inverse analyses </w:t>
      </w:r>
      <w:r w:rsidR="003833B2">
        <w:t>using</w:t>
      </w:r>
      <w:r w:rsidR="00322BAE">
        <w:t xml:space="preserve"> </w:t>
      </w:r>
      <w:r w:rsidR="003833B2">
        <w:t xml:space="preserve">a chemical </w:t>
      </w:r>
      <w:r w:rsidR="00322BAE">
        <w:t>transport</w:t>
      </w:r>
      <w:r w:rsidR="003833B2">
        <w:t xml:space="preserve"> model</w:t>
      </w:r>
      <w:r w:rsidR="003833B2" w:rsidRPr="00C01462">
        <w:t xml:space="preserve">. </w:t>
      </w:r>
      <w:r w:rsidR="002E36D8">
        <w:t>These 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w:t>
      </w:r>
      <w:r w:rsidR="008B1E6C" w:rsidRPr="00C01462">
        <w:t>Tropospheric Monitoring Instrument (TROPOMI)</w:t>
      </w:r>
      <w:r w:rsidR="008B1E6C">
        <w:t xml:space="preserve"> aboard the Sentinel-5 Precursor satellite</w:t>
      </w:r>
      <w:r w:rsidR="008B1E6C" w:rsidRPr="00C01462" w:rsidDel="008B1E6C">
        <w:t xml:space="preserve">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17CEDDBC"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56605F">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t0O55t80","properties":{"formattedCitation":"(Streets et al., 2013; Jacob et al., 2022)","plainCitation":"(Streets et al., 2013; Jacob et al., 2022)","noteIndex":0},"citationItems":[{"id":82,"uris":["http://zotero.org/users/9726796/items/QXX99CVH"],"itemData":{"id":82,"type":"article-journal","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container-title":"Atmospheric Environment","DOI":"10.1016/j.atmosenv.2013.05.051","ISSN":"18732844","page":"1011-1042","title":"Emissions estimation from satellite retrievals: A review of current capability","volume":"77","author":[{"family":"Streets","given":"David G."},{"family":"Canty","given":"Timothy"},{"family":"Carmichael","given":"Gregory R."},{"family":"De Foy","given":"Benjamin"},{"family":"Dickerson","given":"Russell R."},{"family":"Duncan","given":"Bryan N."},{"family":"Edwards","given":"David P."},{"family":"Haynes","given":"John A."},{"family":"Henze","given":"Daven K."},{"family":"Houyoux","given":"Marc R."},{"family":"Jacob","given":"Daniel J."},{"family":"Krotkov","given":"Nickolay A."},{"family":"Lamsal","given":"Lok N."},{"family":"Liu","given":"Yang"},{"family":"Lu","given":"Zifeng"},{"family":"Martin","given":"Randall V."},{"family":"Pfister","given":"Gabriele G."},{"family":"Pinder","given":"Robert W."},{"family":"Salawitch","given":"Ross J."},{"family":"Wecht","given":"Kevin J."}],"issued":{"date-parts":[["2013"]]}}},{"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rsidR="0056605F">
        <w:rPr>
          <w:color w:val="000000" w:themeColor="text1"/>
        </w:rPr>
        <w:fldChar w:fldCharType="separate"/>
      </w:r>
      <w:r w:rsidR="0056605F">
        <w:rPr>
          <w:noProof/>
          <w:color w:val="000000" w:themeColor="text1"/>
        </w:rPr>
        <w:t>(Streets et al., 2013; Jacob et al., 2022)</w:t>
      </w:r>
      <w:r w:rsidR="0056605F">
        <w:rPr>
          <w:color w:val="000000" w:themeColor="text1"/>
        </w:rPr>
        <w:fldChar w:fldCharType="end"/>
      </w:r>
      <w:r w:rsidR="00AE7BA5" w:rsidRPr="00E3469C">
        <w:rPr>
          <w:color w:val="000000" w:themeColor="text1"/>
        </w:rPr>
        <w:t xml:space="preserve">. </w:t>
      </w:r>
      <w:r w:rsidR="003439EF">
        <w:rPr>
          <w:color w:val="000000" w:themeColor="text1"/>
        </w:rPr>
        <w:t>Previous</w:t>
      </w:r>
      <w:r w:rsidR="003439EF" w:rsidRPr="00E3469C">
        <w:rPr>
          <w:color w:val="000000" w:themeColor="text1"/>
        </w:rPr>
        <w:t xml:space="preserve"> </w:t>
      </w:r>
      <w:r w:rsidR="00AE7BA5" w:rsidRPr="00E3469C">
        <w:rPr>
          <w:color w:val="000000" w:themeColor="text1"/>
        </w:rPr>
        <w:t xml:space="preserve">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3833B2" w:rsidRPr="00E3469C">
        <w:rPr>
          <w:color w:val="000000" w:themeColor="text1"/>
        </w:rPr>
        <w:t xml:space="preserve"> (</w:t>
      </w:r>
      <w:r w:rsidR="003833B2" w:rsidRPr="0017589D">
        <w:rPr>
          <w:color w:val="000000" w:themeColor="text1"/>
        </w:rPr>
        <w:t>S</w:t>
      </w:r>
      <w:r w:rsidR="00AE7BA5" w:rsidRPr="0017589D">
        <w:rPr>
          <w:color w:val="000000" w:themeColor="text1"/>
        </w:rPr>
        <w:t>CIAM</w:t>
      </w:r>
      <w:r w:rsidR="0017589D" w:rsidRPr="0017589D">
        <w:rPr>
          <w:color w:val="000000" w:themeColor="text1"/>
        </w:rPr>
        <w:t>A</w:t>
      </w:r>
      <w:r w:rsidR="00AE7BA5" w:rsidRPr="0017589D">
        <w:rPr>
          <w:color w:val="000000" w:themeColor="text1"/>
        </w:rPr>
        <w:t xml:space="preserve">CHY, 2003 </w:t>
      </w:r>
      <w:r w:rsidR="0056605F" w:rsidRPr="0017589D">
        <w:rPr>
          <w:color w:val="000000" w:themeColor="text1"/>
        </w:rPr>
        <w:t>-</w:t>
      </w:r>
      <w:r w:rsidR="00AE7BA5" w:rsidRPr="0017589D">
        <w:rPr>
          <w:color w:val="000000" w:themeColor="text1"/>
        </w:rPr>
        <w:t xml:space="preserve"> 2012</w:t>
      </w:r>
      <w:r w:rsidR="00AE7BA5" w:rsidRPr="00E3469C">
        <w:rPr>
          <w:color w:val="000000" w:themeColor="text1"/>
        </w:rPr>
        <w:t xml:space="preserve">) or sparse </w:t>
      </w:r>
      <w:r w:rsidR="00B97F90">
        <w:rPr>
          <w:color w:val="000000" w:themeColor="text1"/>
        </w:rPr>
        <w:t>observations</w:t>
      </w:r>
      <w:r w:rsidR="00AE7BA5" w:rsidRPr="00E3469C">
        <w:rPr>
          <w:color w:val="000000" w:themeColor="text1"/>
        </w:rPr>
        <w:t xml:space="preserve"> (</w:t>
      </w:r>
      <w:r w:rsidR="00AE7BA5" w:rsidRPr="0017589D">
        <w:rPr>
          <w:color w:val="000000" w:themeColor="text1"/>
        </w:rPr>
        <w:t xml:space="preserve">GOSAT, 2009 </w:t>
      </w:r>
      <w:r w:rsidR="0056605F" w:rsidRPr="0017589D">
        <w:rPr>
          <w:color w:val="000000" w:themeColor="text1"/>
        </w:rPr>
        <w:t>-</w:t>
      </w:r>
      <w:r w:rsidR="00AE7BA5" w:rsidRPr="0017589D">
        <w:rPr>
          <w:color w:val="000000" w:themeColor="text1"/>
        </w:rPr>
        <w:t xml:space="preserve"> present)</w:t>
      </w:r>
      <w:r w:rsidR="00AE7BA5" w:rsidRPr="00E3469C">
        <w:rPr>
          <w:color w:val="000000" w:themeColor="text1"/>
        </w:rPr>
        <w:t xml:space="preserve">. </w:t>
      </w:r>
      <w:r w:rsidR="008B1E6C">
        <w:t>TROPOMI</w:t>
      </w:r>
      <w:r w:rsidR="00F506A9">
        <w:t xml:space="preserv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w:t>
      </w:r>
      <w:r w:rsidR="0056605F">
        <w:rPr>
          <w:color w:val="000000" w:themeColor="text1"/>
        </w:rPr>
        <w:fldChar w:fldCharType="begin"/>
      </w:r>
      <w:r w:rsidR="0056605F">
        <w:rPr>
          <w:color w:val="000000" w:themeColor="text1"/>
        </w:rPr>
        <w:instrText xml:space="preserve"> ADDIN ZOTERO_ITEM CSL_CITATION {"citationID":"UfZLANjk","properties":{"formattedCitation":"(Hu et al., 2018)","plainCitation":"(Hu et al., 2018)","noteIndex":0},"citationItems":[{"id":56,"uris":["http://zotero.org/users/9726796/items/4DWTBU5Z"],"itemData":{"id":56,"type":"article-journal","container-title":"Geophysical Research Letters","DOI":"10.1002/2018gl077259","issue":"8","note":"Citation Key: Hu2018","page":"3682-3689","title":"Toward Global Mapping of Methane With TROPOMI: First Results and Intersatellite Comparison to GOSAT","volume":"45","author":[{"family":"Hu","given":"Haili"},{"family":"Landgraf","given":"Jochen"},{"family":"Detmers","given":"Rob"},{"family":"Borsdorff","given":"Tobias"},{"family":"Aan de Brugh","given":"Joost"},{"family":"Aben","given":"Ilse"},{"family":"Butz","given":"Andre"},{"family":"Hasekamp","given":"Otto"}],"issued":{"date-parts":[["2018"]]}}}],"schema":"https://github.com/citation-style-language/schema/raw/master/csl-citation.json"} </w:instrText>
      </w:r>
      <w:r w:rsidR="0056605F">
        <w:rPr>
          <w:color w:val="000000" w:themeColor="text1"/>
        </w:rPr>
        <w:fldChar w:fldCharType="separate"/>
      </w:r>
      <w:r w:rsidR="0056605F">
        <w:rPr>
          <w:noProof/>
          <w:color w:val="000000" w:themeColor="text1"/>
        </w:rPr>
        <w:t>(Hu et al., 2018)</w:t>
      </w:r>
      <w:r w:rsidR="0056605F">
        <w:rPr>
          <w:color w:val="000000" w:themeColor="text1"/>
        </w:rPr>
        <w:fldChar w:fldCharType="end"/>
      </w:r>
      <w:r w:rsidR="00377757">
        <w:rPr>
          <w:color w:val="000000" w:themeColor="text1"/>
        </w:rPr>
        <w:t xml:space="preserve"> with</w:t>
      </w:r>
      <w:r w:rsidR="00AE7BA5" w:rsidRPr="00E3469C">
        <w:rPr>
          <w:color w:val="000000" w:themeColor="text1"/>
        </w:rPr>
        <w:t xml:space="preserve"> a </w:t>
      </w:r>
      <w:r w:rsidR="00FE0AFE">
        <w:rPr>
          <w:color w:val="000000" w:themeColor="text1"/>
        </w:rPr>
        <w:t>~</w:t>
      </w:r>
      <w:r w:rsidR="00FE0AFE" w:rsidRPr="00713109">
        <w:rPr>
          <w:color w:val="000000" w:themeColor="text1"/>
        </w:rPr>
        <w:t xml:space="preserve">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FPTcOlHx","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56605F">
        <w:rPr>
          <w:color w:val="000000" w:themeColor="text1"/>
        </w:rPr>
        <w:fldChar w:fldCharType="separate"/>
      </w:r>
      <w:r w:rsidR="0056605F">
        <w:rPr>
          <w:noProof/>
          <w:color w:val="000000" w:themeColor="text1"/>
        </w:rPr>
        <w:t>(Hasekamp et al., 2019)</w:t>
      </w:r>
      <w:r w:rsidR="0056605F">
        <w:rPr>
          <w:color w:val="000000" w:themeColor="text1"/>
        </w:rPr>
        <w:fldChar w:fldCharType="end"/>
      </w:r>
      <w:r w:rsidR="0056605F">
        <w:rPr>
          <w:color w:val="000000" w:themeColor="text1"/>
        </w:rPr>
        <w:t xml:space="preserve">.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 xml:space="preserve">resolution quantification </w:t>
      </w:r>
      <w:r w:rsidR="008B1E6C">
        <w:rPr>
          <w:color w:val="000000" w:themeColor="text1"/>
        </w:rPr>
        <w:t xml:space="preserve">of methane emissions </w:t>
      </w:r>
      <w:r w:rsidR="009861E2" w:rsidRPr="00E3469C">
        <w:rPr>
          <w:color w:val="000000" w:themeColor="text1"/>
        </w:rPr>
        <w:t>but require understand</w:t>
      </w:r>
      <w:r w:rsidR="00B97F90">
        <w:rPr>
          <w:color w:val="000000" w:themeColor="text1"/>
        </w:rPr>
        <w:t>ing</w:t>
      </w:r>
      <w:r w:rsidR="009861E2" w:rsidRPr="00E3469C">
        <w:rPr>
          <w:color w:val="000000" w:themeColor="text1"/>
        </w:rPr>
        <w:t xml:space="preserve"> the actual information content of the observations.</w:t>
      </w:r>
    </w:p>
    <w:p w14:paraId="5EE09E94" w14:textId="77777777" w:rsidR="00AE7BA5" w:rsidRPr="00CA4A76" w:rsidRDefault="00AE7BA5">
      <w:pPr>
        <w:rPr>
          <w:color w:val="FF0000"/>
        </w:rPr>
      </w:pPr>
    </w:p>
    <w:p w14:paraId="6B10F703" w14:textId="2363F60C" w:rsidR="000F3D47" w:rsidRPr="00436DCC"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w:t>
      </w:r>
      <w:r w:rsidR="008B1E6C">
        <w:rPr>
          <w:color w:val="000000" w:themeColor="text1"/>
        </w:rPr>
        <w:t xml:space="preserve"> that serves as the</w:t>
      </w:r>
      <w:r w:rsidR="00265EA9">
        <w:rPr>
          <w:color w:val="000000" w:themeColor="text1"/>
        </w:rPr>
        <w:t xml:space="preserve"> inversion</w:t>
      </w:r>
      <w:r w:rsidR="008B1E6C">
        <w:rPr>
          <w:color w:val="000000" w:themeColor="text1"/>
        </w:rPr>
        <w:t xml:space="preserve"> forward model</w:t>
      </w:r>
      <w:r w:rsidR="00A269E0" w:rsidRPr="00B97F90">
        <w:rPr>
          <w:color w:val="000000" w:themeColor="text1"/>
        </w:rPr>
        <w:t xml:space="preserve">. </w:t>
      </w:r>
      <w:r w:rsidR="008B1E6C">
        <w:rPr>
          <w:color w:val="000000" w:themeColor="text1"/>
        </w:rPr>
        <w:t xml:space="preserve">The optimization </w:t>
      </w:r>
      <w:r w:rsidR="00CA0165">
        <w:rPr>
          <w:color w:val="000000" w:themeColor="text1"/>
        </w:rPr>
        <w:t xml:space="preserve">is typically done by </w:t>
      </w:r>
      <w:r w:rsidR="00CA0165" w:rsidRPr="00B97F90">
        <w:rPr>
          <w:color w:val="000000" w:themeColor="text1"/>
        </w:rPr>
        <w:t xml:space="preserve">minimizing a Bayesian cost function regularized by a prior </w:t>
      </w:r>
      <w:r w:rsidR="0084023E">
        <w:rPr>
          <w:color w:val="000000" w:themeColor="text1"/>
        </w:rPr>
        <w:t>emission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s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CA0165">
        <w:rPr>
          <w:color w:val="000000" w:themeColor="text1"/>
        </w:rPr>
        <w:t>.</w:t>
      </w:r>
      <w:r w:rsidR="000F3D47">
        <w:rPr>
          <w:color w:val="000000" w:themeColor="text1"/>
        </w:rPr>
        <w:t xml:space="preserve"> However, </w:t>
      </w:r>
      <w:r w:rsidR="00881535">
        <w:rPr>
          <w:color w:val="000000" w:themeColor="text1"/>
        </w:rPr>
        <w:t xml:space="preserve">this </w:t>
      </w:r>
      <w:r w:rsidR="000F3D47">
        <w:rPr>
          <w:color w:val="000000" w:themeColor="text1"/>
        </w:rPr>
        <w:t xml:space="preserve">requires </w:t>
      </w:r>
      <w:r w:rsidR="002E36D8">
        <w:rPr>
          <w:color w:val="000000" w:themeColor="text1"/>
        </w:rPr>
        <w:t xml:space="preserve">the </w:t>
      </w:r>
      <w:r w:rsidR="0082453E">
        <w:rPr>
          <w:color w:val="000000" w:themeColor="text1"/>
        </w:rPr>
        <w:t xml:space="preserve">embarrassingly parallel and computationally expensive construction </w:t>
      </w:r>
      <w:r w:rsidR="000F3D47">
        <w:rPr>
          <w:color w:val="000000" w:themeColor="text1"/>
        </w:rPr>
        <w:t xml:space="preserve">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 emission element</w:t>
      </w:r>
      <w:r w:rsidR="002E36D8">
        <w:rPr>
          <w:color w:val="000000" w:themeColor="text1"/>
        </w:rPr>
        <w:t>,</w:t>
      </w:r>
      <w:r w:rsidR="00155455">
        <w:rPr>
          <w:color w:val="000000" w:themeColor="text1"/>
        </w:rPr>
        <w:t xml:space="preserve"> </w:t>
      </w:r>
      <w:r w:rsidR="00271694">
        <w:rPr>
          <w:color w:val="000000" w:themeColor="text1"/>
        </w:rPr>
        <w:t>lim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3A0A98">
        <w:rPr>
          <w:color w:val="000000" w:themeColor="text1"/>
        </w:rPr>
        <w:t xml:space="preserve"> </w:t>
      </w:r>
      <w:r w:rsidR="003A0A98" w:rsidRPr="00436DCC">
        <w:rPr>
          <w:color w:val="000000" w:themeColor="text1"/>
        </w:rPr>
        <w:fldChar w:fldCharType="begin"/>
      </w:r>
      <w:r w:rsidR="003A0A98" w:rsidRPr="00436DCC">
        <w:rPr>
          <w:color w:val="000000" w:themeColor="text1"/>
        </w:rPr>
        <w:instrText xml:space="preserve"> ADDIN ZOTERO_ITEM CSL_CITATION {"citationID":"suRFfvck","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3A0A98" w:rsidRPr="00436DCC">
        <w:rPr>
          <w:color w:val="000000" w:themeColor="text1"/>
        </w:rPr>
        <w:fldChar w:fldCharType="separate"/>
      </w:r>
      <w:r w:rsidR="003A0A98" w:rsidRPr="00436DCC">
        <w:rPr>
          <w:noProof/>
          <w:color w:val="000000" w:themeColor="text1"/>
        </w:rPr>
        <w:t>(Brasseur and Jacob, 2017)</w:t>
      </w:r>
      <w:r w:rsidR="003A0A98" w:rsidRPr="00436DCC">
        <w:rPr>
          <w:color w:val="000000" w:themeColor="text1"/>
        </w:rPr>
        <w:fldChar w:fldCharType="end"/>
      </w:r>
      <w:r w:rsidR="00155455" w:rsidRPr="00436DCC">
        <w:rPr>
          <w:color w:val="000000" w:themeColor="text1"/>
        </w:rPr>
        <w:t xml:space="preserve">. </w:t>
      </w:r>
      <w:r w:rsidR="002E36D8" w:rsidRPr="00436DCC">
        <w:rPr>
          <w:color w:val="000000" w:themeColor="text1"/>
        </w:rPr>
        <w:t>In</w:t>
      </w:r>
      <w:r w:rsidR="003A0A98" w:rsidRPr="00436DCC">
        <w:rPr>
          <w:color w:val="000000" w:themeColor="text1"/>
        </w:rPr>
        <w:t xml:space="preserve"> Nesser et al.</w:t>
      </w:r>
      <w:r w:rsidR="002E36D8" w:rsidRPr="00436DCC">
        <w:rPr>
          <w:color w:val="000000" w:themeColor="text1"/>
        </w:rPr>
        <w:t xml:space="preserve"> </w:t>
      </w:r>
      <w:r w:rsidR="0056605F" w:rsidRPr="00436DCC">
        <w:rPr>
          <w:color w:val="000000" w:themeColor="text1"/>
        </w:rPr>
        <w:fldChar w:fldCharType="begin"/>
      </w:r>
      <w:r w:rsidR="003A0A98" w:rsidRPr="00436DCC">
        <w:rPr>
          <w:color w:val="000000" w:themeColor="text1"/>
        </w:rPr>
        <w:instrText xml:space="preserve"> ADDIN ZOTERO_ITEM CSL_CITATION {"citationID":"ahuTiNIS","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uppress-author":true}],"schema":"https://github.com/citation-style-language/schema/raw/master/csl-citation.json"} </w:instrText>
      </w:r>
      <w:r w:rsidR="0056605F" w:rsidRPr="00436DCC">
        <w:rPr>
          <w:color w:val="000000" w:themeColor="text1"/>
        </w:rPr>
        <w:fldChar w:fldCharType="separate"/>
      </w:r>
      <w:r w:rsidR="003A0A98" w:rsidRPr="00436DCC">
        <w:rPr>
          <w:noProof/>
          <w:color w:val="000000" w:themeColor="text1"/>
        </w:rPr>
        <w:t>(2021)</w:t>
      </w:r>
      <w:r w:rsidR="0056605F" w:rsidRPr="00436DCC">
        <w:rPr>
          <w:color w:val="000000" w:themeColor="text1"/>
        </w:rPr>
        <w:fldChar w:fldCharType="end"/>
      </w:r>
      <w:r w:rsidR="002E36D8" w:rsidRPr="00436DCC">
        <w:rPr>
          <w:color w:val="000000" w:themeColor="text1"/>
        </w:rPr>
        <w:t xml:space="preserve">, we </w:t>
      </w:r>
      <w:r w:rsidR="002E36D8" w:rsidRPr="00436DCC">
        <w:rPr>
          <w:color w:val="000000" w:themeColor="text1"/>
        </w:rPr>
        <w:lastRenderedPageBreak/>
        <w:t>demonstrated an alternative method that approximates the</w:t>
      </w:r>
      <w:r w:rsidR="000D3AFE" w:rsidRPr="00436DCC">
        <w:rPr>
          <w:color w:val="000000" w:themeColor="text1"/>
        </w:rPr>
        <w:t xml:space="preserve"> Jacobian matrix </w:t>
      </w:r>
      <w:r w:rsidR="002E36D8" w:rsidRPr="00436DCC">
        <w:rPr>
          <w:color w:val="000000" w:themeColor="text1"/>
        </w:rPr>
        <w:t xml:space="preserve">by perturbing </w:t>
      </w:r>
      <w:r w:rsidR="00A44DAA" w:rsidRPr="00436DCC">
        <w:rPr>
          <w:color w:val="000000" w:themeColor="text1"/>
        </w:rPr>
        <w:t xml:space="preserve">emission </w:t>
      </w:r>
      <w:r w:rsidR="000D3AFE" w:rsidRPr="00436DCC">
        <w:rPr>
          <w:color w:val="000000" w:themeColor="text1"/>
        </w:rPr>
        <w:t xml:space="preserve">patterns </w:t>
      </w:r>
      <w:r w:rsidR="002E36D8" w:rsidRPr="00436DCC">
        <w:rPr>
          <w:color w:val="000000" w:themeColor="text1"/>
        </w:rPr>
        <w:t>that are informed</w:t>
      </w:r>
      <w:r w:rsidR="000D3AFE" w:rsidRPr="00436DCC">
        <w:rPr>
          <w:color w:val="000000" w:themeColor="text1"/>
        </w:rPr>
        <w:t xml:space="preserve"> by both the </w:t>
      </w:r>
      <w:r w:rsidR="002E36D8" w:rsidRPr="00436DCC">
        <w:rPr>
          <w:color w:val="000000" w:themeColor="text1"/>
        </w:rPr>
        <w:t>prior emissions</w:t>
      </w:r>
      <w:r w:rsidR="000D3AFE" w:rsidRPr="00436DCC">
        <w:rPr>
          <w:color w:val="000000" w:themeColor="text1"/>
        </w:rPr>
        <w:t xml:space="preserve"> and the observations.</w:t>
      </w:r>
      <w:r w:rsidR="00404931" w:rsidRPr="00436DCC">
        <w:rPr>
          <w:color w:val="000000" w:themeColor="text1"/>
        </w:rPr>
        <w:t xml:space="preserve"> This approach </w:t>
      </w:r>
      <w:r w:rsidR="002E36D8" w:rsidRPr="00436DCC">
        <w:rPr>
          <w:color w:val="000000" w:themeColor="text1"/>
        </w:rPr>
        <w:t xml:space="preserve">optimally exploits </w:t>
      </w:r>
      <w:r w:rsidR="00C675C8" w:rsidRPr="00436DCC">
        <w:rPr>
          <w:color w:val="000000" w:themeColor="text1"/>
        </w:rPr>
        <w:t>the information content of the observ</w:t>
      </w:r>
      <w:r w:rsidR="002E36D8" w:rsidRPr="00436DCC">
        <w:rPr>
          <w:color w:val="000000" w:themeColor="text1"/>
        </w:rPr>
        <w:t xml:space="preserve">ations, </w:t>
      </w:r>
      <w:r w:rsidR="00E8516F" w:rsidRPr="00436DCC">
        <w:rPr>
          <w:color w:val="000000" w:themeColor="text1"/>
        </w:rPr>
        <w:t xml:space="preserve">quantifying </w:t>
      </w:r>
      <w:r w:rsidR="002E36D8" w:rsidRPr="00436DCC">
        <w:rPr>
          <w:color w:val="000000" w:themeColor="text1"/>
        </w:rPr>
        <w:t xml:space="preserve">emissions at the highest resolution possible </w:t>
      </w:r>
      <w:r w:rsidR="00C675C8" w:rsidRPr="00436DCC">
        <w:rPr>
          <w:color w:val="000000" w:themeColor="text1"/>
        </w:rPr>
        <w:t>where the observing system provides a constraint and defaulting to the prior</w:t>
      </w:r>
      <w:r w:rsidR="002E36D8" w:rsidRPr="00436DCC">
        <w:rPr>
          <w:color w:val="000000" w:themeColor="text1"/>
        </w:rPr>
        <w:t xml:space="preserve"> estimate</w:t>
      </w:r>
      <w:r w:rsidR="00C675C8" w:rsidRPr="00436DCC">
        <w:rPr>
          <w:color w:val="000000" w:themeColor="text1"/>
        </w:rPr>
        <w:t xml:space="preserve"> elsewhere</w:t>
      </w:r>
      <w:r w:rsidR="000D2BA1" w:rsidRPr="00436DCC">
        <w:rPr>
          <w:color w:val="000000" w:themeColor="text1"/>
        </w:rPr>
        <w:t>.</w:t>
      </w:r>
    </w:p>
    <w:p w14:paraId="6463A12E" w14:textId="77777777" w:rsidR="00155455" w:rsidRPr="00436DCC" w:rsidRDefault="00155455">
      <w:pPr>
        <w:rPr>
          <w:color w:val="000000" w:themeColor="text1"/>
        </w:rPr>
      </w:pPr>
    </w:p>
    <w:p w14:paraId="350D34ED" w14:textId="11A53F92" w:rsidR="001100B8" w:rsidRPr="00B51761" w:rsidRDefault="00881535">
      <w:pPr>
        <w:rPr>
          <w:color w:val="000000" w:themeColor="text1"/>
        </w:rPr>
      </w:pPr>
      <w:r w:rsidRPr="00436DCC">
        <w:rPr>
          <w:color w:val="000000" w:themeColor="text1"/>
        </w:rPr>
        <w:t xml:space="preserve">Many </w:t>
      </w:r>
      <w:r w:rsidR="001D4F3E" w:rsidRPr="00436DCC">
        <w:rPr>
          <w:color w:val="000000" w:themeColor="text1"/>
        </w:rPr>
        <w:t xml:space="preserve">inverse studies </w:t>
      </w:r>
      <w:r w:rsidRPr="00436DCC">
        <w:rPr>
          <w:color w:val="000000" w:themeColor="text1"/>
        </w:rPr>
        <w:t xml:space="preserve">that quantified U.S. methane emissions using surface, aircraft, or satellite observations </w:t>
      </w:r>
      <w:r w:rsidR="00FF740D" w:rsidRPr="00436DCC">
        <w:rPr>
          <w:color w:val="000000" w:themeColor="text1"/>
        </w:rPr>
        <w:t xml:space="preserve">have </w:t>
      </w:r>
      <w:r w:rsidR="001D4F3E" w:rsidRPr="00436DCC">
        <w:rPr>
          <w:color w:val="000000" w:themeColor="text1"/>
        </w:rPr>
        <w:t xml:space="preserve">found large discrepancies </w:t>
      </w:r>
      <w:r w:rsidRPr="00436DCC">
        <w:rPr>
          <w:color w:val="000000" w:themeColor="text1"/>
        </w:rPr>
        <w:t>with the</w:t>
      </w:r>
      <w:r w:rsidR="00E0220A" w:rsidRPr="00436DCC">
        <w:rPr>
          <w:color w:val="000000" w:themeColor="text1"/>
        </w:rPr>
        <w:t xml:space="preserve"> </w:t>
      </w:r>
      <w:r w:rsidR="001D4F3E" w:rsidRPr="00436DCC">
        <w:rPr>
          <w:color w:val="000000" w:themeColor="text1"/>
        </w:rPr>
        <w:t xml:space="preserve">U.S. Environmental Protection Agency’s </w:t>
      </w:r>
      <w:r w:rsidR="008B1E6C" w:rsidRPr="00436DCC">
        <w:rPr>
          <w:color w:val="000000" w:themeColor="text1"/>
        </w:rPr>
        <w:t xml:space="preserve">(EPA) </w:t>
      </w:r>
      <w:r w:rsidR="001D4F3E" w:rsidRPr="00436DCC">
        <w:rPr>
          <w:color w:val="000000" w:themeColor="text1"/>
        </w:rPr>
        <w:t xml:space="preserve">Greenhouse Gas </w:t>
      </w:r>
      <w:r w:rsidR="00265EA9">
        <w:rPr>
          <w:color w:val="000000" w:themeColor="text1"/>
        </w:rPr>
        <w:t xml:space="preserve">Emissions </w:t>
      </w:r>
      <w:r w:rsidR="001D4F3E" w:rsidRPr="00436DCC">
        <w:rPr>
          <w:color w:val="000000" w:themeColor="text1"/>
        </w:rPr>
        <w:t>Inventory (GHGI)</w:t>
      </w:r>
      <w:r w:rsidR="00A15B40" w:rsidRPr="00436DCC">
        <w:rPr>
          <w:color w:val="000000" w:themeColor="text1"/>
        </w:rPr>
        <w:t xml:space="preserve">, the bottom-up </w:t>
      </w:r>
      <w:r w:rsidR="0084023E">
        <w:rPr>
          <w:color w:val="000000" w:themeColor="text1"/>
        </w:rPr>
        <w:t>emission estimate</w:t>
      </w:r>
      <w:r w:rsidR="00A15B40" w:rsidRPr="00436DCC">
        <w:rPr>
          <w:color w:val="000000" w:themeColor="text1"/>
        </w:rPr>
        <w:t xml:space="preserve"> reported to the UNFCCC</w:t>
      </w:r>
      <w:r w:rsidR="003A0A98" w:rsidRPr="00436DCC">
        <w:rPr>
          <w:color w:val="000000" w:themeColor="text1"/>
        </w:rPr>
        <w:t xml:space="preserve"> </w:t>
      </w:r>
      <w:r w:rsidR="003A0A98" w:rsidRPr="00436DCC">
        <w:rPr>
          <w:color w:val="000000" w:themeColor="text1"/>
        </w:rPr>
        <w:fldChar w:fldCharType="begin"/>
      </w:r>
      <w:r w:rsidR="00EB1DFD">
        <w:rPr>
          <w:color w:val="000000" w:themeColor="text1"/>
        </w:rPr>
        <w:instrText xml:space="preserve"> ADDIN ZOTERO_ITEM CSL_CITATION {"citationID":"FM0vwaTN","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3A0A98" w:rsidRPr="00436DCC">
        <w:rPr>
          <w:color w:val="000000" w:themeColor="text1"/>
        </w:rPr>
        <w:fldChar w:fldCharType="separate"/>
      </w:r>
      <w:r w:rsidR="00EB1DFD">
        <w:rPr>
          <w:noProof/>
          <w:color w:val="000000" w:themeColor="text1"/>
        </w:rPr>
        <w:t>(EPA, 2022a)</w:t>
      </w:r>
      <w:r w:rsidR="003A0A98" w:rsidRPr="00436DCC">
        <w:rPr>
          <w:color w:val="000000" w:themeColor="text1"/>
        </w:rPr>
        <w:fldChar w:fldCharType="end"/>
      </w:r>
      <w:r w:rsidR="001D4F3E" w:rsidRPr="00436DCC">
        <w:rPr>
          <w:color w:val="000000" w:themeColor="text1"/>
        </w:rPr>
        <w:t xml:space="preserve">. </w:t>
      </w:r>
      <w:r w:rsidR="003332A3" w:rsidRPr="00436DCC">
        <w:rPr>
          <w:color w:val="000000" w:themeColor="text1"/>
        </w:rPr>
        <w:t xml:space="preserve">Wecht et al. </w:t>
      </w:r>
      <w:r w:rsidR="003A0A98" w:rsidRPr="00436DCC">
        <w:rPr>
          <w:color w:val="000000" w:themeColor="text1"/>
        </w:rPr>
        <w:fldChar w:fldCharType="begin"/>
      </w:r>
      <w:r w:rsidR="00FE055D">
        <w:rPr>
          <w:color w:val="000000" w:themeColor="text1"/>
        </w:rPr>
        <w:instrText xml:space="preserve"> ADDIN ZOTERO_ITEM CSL_CITATION {"citationID":"nsnZR0D3","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suppress-author":true}],"schema":"https://github.com/citation-style-language/schema/raw/master/csl-citation.json"} </w:instrText>
      </w:r>
      <w:r w:rsidR="003A0A98" w:rsidRPr="00436DCC">
        <w:rPr>
          <w:color w:val="000000" w:themeColor="text1"/>
        </w:rPr>
        <w:fldChar w:fldCharType="separate"/>
      </w:r>
      <w:r w:rsidR="00FE055D">
        <w:rPr>
          <w:noProof/>
          <w:color w:val="000000" w:themeColor="text1"/>
        </w:rPr>
        <w:t>(2014a)</w:t>
      </w:r>
      <w:r w:rsidR="003A0A98" w:rsidRPr="00436DCC">
        <w:rPr>
          <w:color w:val="000000" w:themeColor="text1"/>
        </w:rPr>
        <w:fldChar w:fldCharType="end"/>
      </w:r>
      <w:r w:rsidR="003332A3" w:rsidRPr="00436DCC">
        <w:rPr>
          <w:color w:val="000000" w:themeColor="text1"/>
        </w:rPr>
        <w:t xml:space="preserve"> fou</w:t>
      </w:r>
      <w:r w:rsidR="003332A3" w:rsidRPr="00B51761">
        <w:rPr>
          <w:color w:val="000000" w:themeColor="text1"/>
        </w:rPr>
        <w:t xml:space="preserve">nd livestock emissions 40% larger than the 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 xml:space="preserve">Miller et al. </w:t>
      </w:r>
      <w:r w:rsidR="003A0A98">
        <w:rPr>
          <w:color w:val="000000" w:themeColor="text1"/>
        </w:rPr>
        <w:fldChar w:fldCharType="begin"/>
      </w:r>
      <w:r w:rsidR="003A0A98">
        <w:rPr>
          <w:color w:val="000000" w:themeColor="text1"/>
        </w:rPr>
        <w:instrText xml:space="preserve"> ADDIN ZOTERO_ITEM CSL_CITATION {"citationID":"ihwsToIW","properties":{"formattedCitation":"(2013)","plainCitation":"(2013)","noteIndex":0},"citationItems":[{"id":176,"uris":["http://zotero.org/users/9726796/items/WKMCI47J"],"itemData":{"id":176,"type":"article-journal","abstract":"This study quantitatively estimates the spatial distribution of anthropogenic methane sources in the United States by combining comprehensive atmospheric methane observations, extensive spatial datasets, and a high-resolution atmospheric transport model. Results show that current inventories from the US Environmental Protection Agency (EPA) and the Emissions Database for Global Atmospheric Research underestimate methane emissions nationally by a factor of </w:instrText>
      </w:r>
      <w:r w:rsidR="003A0A98">
        <w:rPr>
          <w:rFonts w:ascii="Cambria Math" w:hAnsi="Cambria Math" w:cs="Cambria Math"/>
          <w:color w:val="000000" w:themeColor="text1"/>
        </w:rPr>
        <w:instrText>∼</w:instrText>
      </w:r>
      <w:r w:rsidR="003A0A98">
        <w:rPr>
          <w:color w:val="000000" w:themeColor="text1"/>
        </w:rPr>
        <w:instrText xml:space="preserve">1.5 and </w:instrText>
      </w:r>
      <w:r w:rsidR="003A0A98">
        <w:rPr>
          <w:rFonts w:ascii="Cambria Math" w:hAnsi="Cambria Math" w:cs="Cambria Math"/>
          <w:color w:val="000000" w:themeColor="text1"/>
        </w:rPr>
        <w:instrText>∼</w:instrText>
      </w:r>
      <w:r w:rsidR="003A0A98">
        <w:rPr>
          <w:color w:val="000000" w:themeColor="text1"/>
        </w:rPr>
        <w:instrText xml:space="preserve">1.7, respectively. Our study indicates that emissions due to ruminants and manure are up to twice the magnitude of existing inventories. In addition, the discrepancy in methane source estimates is particularly pronounced in the south-central United States, where we find total emissions are </w:instrText>
      </w:r>
      <w:r w:rsidR="003A0A98">
        <w:rPr>
          <w:rFonts w:ascii="Cambria Math" w:hAnsi="Cambria Math" w:cs="Cambria Math"/>
          <w:color w:val="000000" w:themeColor="text1"/>
        </w:rPr>
        <w:instrText>∼</w:instrText>
      </w:r>
      <w:r w:rsidR="003A0A98">
        <w:rPr>
          <w:color w:val="000000" w:themeColor="text1"/>
        </w:rPr>
        <w:instrText xml:space="preserve">2.7 times greater than in most inventories and account for 24 ± 3% of national emissions. The spatial patterns of our emission fluxes and observed methane-propane correlations indicate that fossil fuel extraction and refining are major contributors (45 ± 13%) in the south-central United States. This result suggests that regional methane emissions due to fossil fuel extraction and processing could be 4.9 ± 2.6 times larger than in EDGAR, the most comprehensive global methane inventory. These results cast doubt on the US EPA's recent decision to downscale its estimate of national natural gas emissions by 25-30%. Overall, we conclude that methane emissions associated with both the animal husbandry and fossil fuel industries have larger greenhouse gas impacts than indicated by existing inventories.","container-title":"Proceedings of the National Academy of Sciences","DOI":"10.1073/pnas.1314392110","ISSN":"0027-8424","issue":"50","note":"PMID: 24277804\nCitation Key: Miller2013","page":"20018-20022","title":"Anthropogenic emissions of methane in the United States","volume":"110","author":[{"family":"Miller","given":"Scot M."},{"family":"Wofsy","given":"Steven C."},{"family":"Michalak","given":"Anna M."},{"family":"Kort","given":"Eric A."},{"family":"Andrews","given":"Arlyn E."},{"family":"Biraud","given":"Sebastien C."},{"family":"Dlugokencky","given":"Edward J."},{"family":"Eluskiewicz","given":"Janusz"},{"family":"Fischer","given":"Marc L."},{"family":"Janssens-Maenhout","given":"Greet"},{"family":"Miller","given":"Ben R."},{"family":"Miller","given":"John B."},{"family":"Montzka","given":"Stephen A."},{"family":"Nehrkorn","given":"Thomas"},{"family":"Sweeney","given":"Colm"}],"issued":{"date-parts":[["2013"]]}},"suppress-author":true}],"schema":"https://github.com/citation-style-language/schema/raw/master/csl-citation.json"} </w:instrText>
      </w:r>
      <w:r w:rsidR="003A0A98">
        <w:rPr>
          <w:color w:val="000000" w:themeColor="text1"/>
        </w:rPr>
        <w:fldChar w:fldCharType="separate"/>
      </w:r>
      <w:r w:rsidR="003A0A98">
        <w:rPr>
          <w:noProof/>
          <w:color w:val="000000" w:themeColor="text1"/>
        </w:rPr>
        <w:t>(2013)</w:t>
      </w:r>
      <w:r w:rsidR="003A0A98">
        <w:rPr>
          <w:color w:val="000000" w:themeColor="text1"/>
        </w:rPr>
        <w:fldChar w:fldCharType="end"/>
      </w:r>
      <w:r w:rsidR="003A0A98">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GHGI for 2007 </w:t>
      </w:r>
      <w:r w:rsidR="00A15B40">
        <w:rPr>
          <w:color w:val="000000" w:themeColor="text1"/>
        </w:rPr>
        <w:t>and</w:t>
      </w:r>
      <w:r w:rsidR="00A15B40" w:rsidRPr="00B51761">
        <w:rPr>
          <w:color w:val="000000" w:themeColor="text1"/>
        </w:rPr>
        <w:t xml:space="preserve"> </w:t>
      </w:r>
      <w:r w:rsidR="001E0B1D" w:rsidRPr="00B51761">
        <w:rPr>
          <w:color w:val="000000" w:themeColor="text1"/>
        </w:rPr>
        <w:t>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r w:rsidR="001E0B1D" w:rsidRPr="00B51761">
        <w:rPr>
          <w:color w:val="000000" w:themeColor="text1"/>
        </w:rPr>
        <w:t>gas</w:t>
      </w:r>
      <w:r w:rsidR="00A15B40">
        <w:rPr>
          <w:color w:val="000000" w:themeColor="text1"/>
        </w:rPr>
        <w:t>,</w:t>
      </w:r>
      <w:r w:rsidR="001E0B1D" w:rsidRPr="00B51761">
        <w:rPr>
          <w:color w:val="000000" w:themeColor="text1"/>
        </w:rPr>
        <w:t xml:space="preserve">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w:t>
      </w:r>
      <w:r w:rsidR="003A0A98">
        <w:rPr>
          <w:color w:val="000000" w:themeColor="text1"/>
        </w:rPr>
        <w:fldChar w:fldCharType="begin"/>
      </w:r>
      <w:r w:rsidR="005B0B43">
        <w:rPr>
          <w:color w:val="000000" w:themeColor="text1"/>
        </w:rPr>
        <w:instrText xml:space="preserve"> ADDIN ZOTERO_ITEM CSL_CITATION {"citationID":"7v8Dn4uF","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suppress-author":true}],"schema":"https://github.com/citation-style-language/schema/raw/master/csl-citation.json"} </w:instrText>
      </w:r>
      <w:r w:rsidR="003A0A98">
        <w:rPr>
          <w:color w:val="000000" w:themeColor="text1"/>
        </w:rPr>
        <w:fldChar w:fldCharType="separate"/>
      </w:r>
      <w:r w:rsidR="005B0B43">
        <w:rPr>
          <w:noProof/>
          <w:color w:val="000000" w:themeColor="text1"/>
        </w:rPr>
        <w:t>(2015)</w:t>
      </w:r>
      <w:r w:rsidR="003A0A98">
        <w:rPr>
          <w:color w:val="000000" w:themeColor="text1"/>
        </w:rPr>
        <w:fldChar w:fldCharType="end"/>
      </w:r>
      <w:r w:rsidR="005B0B43">
        <w:rPr>
          <w:color w:val="000000" w:themeColor="text1"/>
        </w:rPr>
        <w:t xml:space="preserve"> </w:t>
      </w:r>
      <w:r w:rsidR="00E0220A" w:rsidRPr="00B51761">
        <w:rPr>
          <w:color w:val="000000" w:themeColor="text1"/>
        </w:rPr>
        <w:t xml:space="preserve">found similar results for 2009 to 2011. </w:t>
      </w:r>
      <w:proofErr w:type="spellStart"/>
      <w:r w:rsidR="00820C77" w:rsidRPr="00B51761">
        <w:rPr>
          <w:color w:val="000000" w:themeColor="text1"/>
        </w:rPr>
        <w:t>Maasakkers</w:t>
      </w:r>
      <w:proofErr w:type="spellEnd"/>
      <w:r w:rsidR="00820C77" w:rsidRPr="00B51761">
        <w:rPr>
          <w:color w:val="000000" w:themeColor="text1"/>
        </w:rPr>
        <w:t xml:space="preserve"> et al.</w:t>
      </w:r>
      <w:r w:rsidR="005B0B43">
        <w:rPr>
          <w:color w:val="000000" w:themeColor="text1"/>
        </w:rPr>
        <w:t xml:space="preserve"> </w:t>
      </w:r>
      <w:r w:rsidR="005B0B43">
        <w:rPr>
          <w:color w:val="000000" w:themeColor="text1"/>
        </w:rPr>
        <w:fldChar w:fldCharType="begin"/>
      </w:r>
      <w:r w:rsidR="005B0B43">
        <w:rPr>
          <w:color w:val="000000" w:themeColor="text1"/>
        </w:rPr>
        <w:instrText xml:space="preserve"> ADDIN ZOTERO_ITEM CSL_CITATION {"citationID":"Sb7R4fUg","properties":{"formattedCitation":"(2021)","plainCitation":"(2021)","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uppress-author":true}],"schema":"https://github.com/citation-style-language/schema/raw/master/csl-citation.json"} </w:instrText>
      </w:r>
      <w:r w:rsidR="005B0B43">
        <w:rPr>
          <w:color w:val="000000" w:themeColor="text1"/>
        </w:rPr>
        <w:fldChar w:fldCharType="separate"/>
      </w:r>
      <w:r w:rsidR="005B0B43">
        <w:rPr>
          <w:noProof/>
          <w:color w:val="000000" w:themeColor="text1"/>
        </w:rPr>
        <w:t>(2021)</w:t>
      </w:r>
      <w:r w:rsidR="005B0B43">
        <w:rPr>
          <w:color w:val="000000" w:themeColor="text1"/>
        </w:rPr>
        <w:fldChar w:fldCharType="end"/>
      </w:r>
      <w:r w:rsidR="00820C77" w:rsidRPr="00B51761">
        <w:rPr>
          <w:color w:val="000000" w:themeColor="text1"/>
        </w:rPr>
        <w:t xml:space="preserve"> </w:t>
      </w:r>
      <w:r w:rsidR="003332A3" w:rsidRPr="00B51761">
        <w:rPr>
          <w:color w:val="000000" w:themeColor="text1"/>
        </w:rPr>
        <w:t xml:space="preserve">inferred oil and gas emissions 35% and 22% higher than the GHGI, respectively, for 2010 to 2015. </w:t>
      </w:r>
      <w:r w:rsidR="00322BAE" w:rsidRPr="00B51761">
        <w:rPr>
          <w:color w:val="000000" w:themeColor="text1"/>
        </w:rPr>
        <w:t xml:space="preserve">Lu et al. </w:t>
      </w:r>
      <w:r w:rsidR="001C4E90">
        <w:fldChar w:fldCharType="begin"/>
      </w:r>
      <w:r w:rsidR="001C4E90">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1C4E90">
        <w:rPr>
          <w:rFonts w:ascii="Cambria Math" w:hAnsi="Cambria Math" w:cs="Cambria Math"/>
        </w:rPr>
        <w:instrText>∘</w:instrText>
      </w:r>
      <w:r w:rsidR="001C4E90">
        <w:instrText>×0.625</w:instrText>
      </w:r>
      <w:r w:rsidR="001C4E90">
        <w:rPr>
          <w:rFonts w:ascii="Cambria Math" w:hAnsi="Cambria Math" w:cs="Cambria Math"/>
        </w:rPr>
        <w:instrText>∘</w:instrText>
      </w:r>
      <w:r w:rsidR="001C4E90">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1C4E90">
        <w:fldChar w:fldCharType="separate"/>
      </w:r>
      <w:r w:rsidR="001C4E90">
        <w:rPr>
          <w:noProof/>
        </w:rPr>
        <w:t>(2022)</w:t>
      </w:r>
      <w:r w:rsidR="001C4E90">
        <w:fldChar w:fldCharType="end"/>
      </w:r>
      <w:r w:rsidR="00322BAE" w:rsidRPr="00B51761">
        <w:rPr>
          <w:color w:val="000000" w:themeColor="text1"/>
        </w:rPr>
        <w:t xml:space="preserve"> found mean 2010 </w:t>
      </w:r>
      <w:r w:rsidR="00322BAE">
        <w:rPr>
          <w:color w:val="000000" w:themeColor="text1"/>
        </w:rPr>
        <w:t>-</w:t>
      </w:r>
      <w:r w:rsidR="00322BAE" w:rsidRPr="00B51761">
        <w:rPr>
          <w:color w:val="000000" w:themeColor="text1"/>
        </w:rPr>
        <w:t xml:space="preserve"> 2017 anthropogenic emissions </w:t>
      </w:r>
      <w:r w:rsidR="00322BAE">
        <w:rPr>
          <w:color w:val="000000" w:themeColor="text1"/>
        </w:rPr>
        <w:t>42%</w:t>
      </w:r>
      <w:r w:rsidR="00322BAE" w:rsidRPr="00B51761">
        <w:rPr>
          <w:color w:val="000000" w:themeColor="text1"/>
        </w:rPr>
        <w:t xml:space="preserve"> larger than the</w:t>
      </w:r>
      <w:r w:rsidR="00322BAE">
        <w:rPr>
          <w:color w:val="000000" w:themeColor="text1"/>
        </w:rPr>
        <w:t xml:space="preserve"> </w:t>
      </w:r>
      <w:r w:rsidR="00322BAE" w:rsidRPr="00B51761">
        <w:rPr>
          <w:color w:val="000000" w:themeColor="text1"/>
        </w:rPr>
        <w:t xml:space="preserve">GHGI, which they </w:t>
      </w:r>
      <w:r w:rsidR="003439EF" w:rsidRPr="00713109">
        <w:rPr>
          <w:color w:val="000000" w:themeColor="text1"/>
        </w:rPr>
        <w:t xml:space="preserve">attributed </w:t>
      </w:r>
      <w:r w:rsidR="00850B1E">
        <w:rPr>
          <w:color w:val="000000" w:themeColor="text1"/>
        </w:rPr>
        <w:t>largely</w:t>
      </w:r>
      <w:r w:rsidR="003439EF" w:rsidRPr="00713109">
        <w:rPr>
          <w:color w:val="000000" w:themeColor="text1"/>
        </w:rPr>
        <w:t xml:space="preserve"> to</w:t>
      </w:r>
      <w:r w:rsidR="00B37027">
        <w:rPr>
          <w:color w:val="000000" w:themeColor="text1"/>
        </w:rPr>
        <w:t xml:space="preserve"> </w:t>
      </w:r>
      <w:r w:rsidR="003439EF" w:rsidRPr="00713109">
        <w:rPr>
          <w:color w:val="000000" w:themeColor="text1"/>
        </w:rPr>
        <w:t>oil</w:t>
      </w:r>
      <w:r w:rsidR="00B37027">
        <w:rPr>
          <w:color w:val="000000" w:themeColor="text1"/>
        </w:rPr>
        <w:t xml:space="preserve"> </w:t>
      </w:r>
      <w:r w:rsidR="00850B1E">
        <w:rPr>
          <w:color w:val="000000" w:themeColor="text1"/>
        </w:rPr>
        <w:t xml:space="preserve">and gas </w:t>
      </w:r>
      <w:r w:rsidR="003439EF" w:rsidRPr="00713109">
        <w:rPr>
          <w:color w:val="000000" w:themeColor="text1"/>
        </w:rPr>
        <w:t>emissions</w:t>
      </w:r>
      <w:r w:rsidR="00322BAE" w:rsidRPr="00B51761">
        <w:rPr>
          <w:color w:val="000000" w:themeColor="text1"/>
        </w:rPr>
        <w:t>.</w:t>
      </w:r>
    </w:p>
    <w:p w14:paraId="2777F056" w14:textId="77777777" w:rsidR="003C6288" w:rsidRPr="002E36D8" w:rsidRDefault="003C6288">
      <w:pPr>
        <w:rPr>
          <w:color w:val="FF0000"/>
        </w:rPr>
      </w:pPr>
    </w:p>
    <w:p w14:paraId="6AD1A323" w14:textId="7569DF85" w:rsidR="001A1D93" w:rsidRPr="00B51761" w:rsidRDefault="001A1D93" w:rsidP="001A1D93">
      <w:pPr>
        <w:rPr>
          <w:color w:val="000000" w:themeColor="text1"/>
        </w:rPr>
      </w:pPr>
      <w:r w:rsidRPr="00B51761">
        <w:rPr>
          <w:color w:val="000000" w:themeColor="text1"/>
        </w:rPr>
        <w:t xml:space="preserve">Higher resolution regional studies have targeted specific aspects of </w:t>
      </w:r>
      <w:r>
        <w:rPr>
          <w:color w:val="000000" w:themeColor="text1"/>
        </w:rPr>
        <w:t xml:space="preserve">U.S. </w:t>
      </w:r>
      <w:r w:rsidR="0021732C">
        <w:rPr>
          <w:color w:val="000000" w:themeColor="text1"/>
        </w:rPr>
        <w:t xml:space="preserve">methane </w:t>
      </w:r>
      <w:r w:rsidRPr="00B51761">
        <w:rPr>
          <w:color w:val="000000" w:themeColor="text1"/>
        </w:rPr>
        <w:t>emissio</w:t>
      </w:r>
      <w:r>
        <w:rPr>
          <w:color w:val="000000" w:themeColor="text1"/>
        </w:rPr>
        <w:t xml:space="preserve">ns, including </w:t>
      </w:r>
      <w:r w:rsidR="00930CA9">
        <w:rPr>
          <w:color w:val="000000" w:themeColor="text1"/>
        </w:rPr>
        <w:t>contributions</w:t>
      </w:r>
      <w:r>
        <w:rPr>
          <w:color w:val="000000" w:themeColor="text1"/>
        </w:rPr>
        <w:t xml:space="preserve"> from different sectors, states, and urban areas</w:t>
      </w:r>
      <w:r w:rsidRPr="00B51761">
        <w:rPr>
          <w:color w:val="000000" w:themeColor="text1"/>
        </w:rPr>
        <w:t xml:space="preserve">. </w:t>
      </w:r>
      <w:proofErr w:type="spellStart"/>
      <w:r w:rsidRPr="00B51761">
        <w:rPr>
          <w:color w:val="000000" w:themeColor="text1"/>
        </w:rPr>
        <w:t>Karion</w:t>
      </w:r>
      <w:proofErr w:type="spellEnd"/>
      <w:r w:rsidRPr="00B51761">
        <w:rPr>
          <w:color w:val="000000" w:themeColor="text1"/>
        </w:rPr>
        <w:t xml:space="preserve"> et al. </w:t>
      </w:r>
      <w:r>
        <w:rPr>
          <w:color w:val="000000" w:themeColor="text1"/>
        </w:rPr>
        <w:fldChar w:fldCharType="begin"/>
      </w:r>
      <w:r>
        <w:rPr>
          <w:color w:val="000000" w:themeColor="text1"/>
        </w:rPr>
        <w:instrText xml:space="preserve"> ADDIN ZOTERO_ITEM CSL_CITATION {"citationID":"XjuNSDMu","properties":{"formattedCitation":"(2015)","plainCitation":"(2015)","noteIndex":0},"citationItems":[{"id":339,"uris":["http://zotero.org/users/9726796/items/KXDUPSER"],"itemData":{"id":339,"type":"article-journal","abstract":"We present estimates of regional methane (CH4) emissions from oil and natural gas operations in the Barnett Shale, Texas, using airborne atmospheric measurements. Using a mass balance approach on eight different flight days in March and October 2013, the total CH4 emissions for the region are estimated to be 76 ± 13 × 103 kg hr–1 (equivalent to 0.66 ± 0.11 Tg CH4 yr–1; 95% confidence interval (CI)). We estimate that 60 ± 11 × 103 kg CH4 hr–1 (95% CI) are emitted by natural gas and oil operations, including production, processing, and distribution in the urban areas of Dallas and Fort Worth. This estimate agrees with the U.S. Environmental Protection Agency (EPA) estimate for nationwide CH4 emissions from the natural gas sector when scaled by natural gas production, but it is higher than emissions reported by the EDGAR inventory or by industry to EPA’s Greenhouse Gas Reporting Program. This study is the first to show consistency between mass balance results on so many different days and in two different seasons, enabling better quantification of the related uncertainty. The Barnett is one of the largest production basins in the United States, with 8% of total U.S. natural gas production, and thus, our results represent a crucial step toward determining the greenhouse gas footprint of U.S. onshore natural gas production.","container-title":"Environmental Science &amp; Technology","DOI":"10.1021/acs.est.5b00217","ISSN":"0013-936X","issue":"13","journalAbbreviation":"Environ. Sci. Technol.","note":"publisher: American Chemical Society","page":"8124-8131","source":"ACS Publications","title":"Aircraft-Based Estimate of Total Methane Emissions from the Barnett Shale Region","volume":"49","author":[{"family":"Karion","given":"Anna"},{"family":"Sweeney","given":"Colm"},{"family":"Kort","given":"Eric A."},{"family":"Shepson","given":"Paul B."},{"family":"Brewer","given":"Alan"},{"family":"Cambaliza","given":"Maria"},{"family":"Conley","given":"Stephen A."},{"family":"Davis","given":"Ken"},{"family":"Deng","given":"Aijun"},{"family":"Hardesty","given":"Mike"},{"family":"Herndon","given":"Scott C."},{"family":"Lauvaux","given":"Thomas"},{"family":"Lavoie","given":"Tegan"},{"family":"Lyon","given":"David"},{"family":"Newberger","given":"Tim"},{"family":"Pétron","given":"Gabrielle"},{"family":"Rella","given":"Chris"},{"family":"Smith","given":"Mackenzie"},{"family":"Wolter","given":"Sonja"},{"family":"Yacovitch","given":"Tara I."},{"family":"Tans","given":"Pieter"}],"issued":{"date-parts":[["2015",7,7]]}},"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sidRPr="00B51761">
        <w:rPr>
          <w:color w:val="000000" w:themeColor="text1"/>
        </w:rPr>
        <w:t xml:space="preserve"> </w:t>
      </w:r>
      <w:r>
        <w:rPr>
          <w:color w:val="000000" w:themeColor="text1"/>
        </w:rPr>
        <w:t xml:space="preserve">found oil and gas emissions in the Barnett Shale in eastern Texas consistent with the GHGI </w:t>
      </w:r>
      <w:r w:rsidR="00E01C9D">
        <w:rPr>
          <w:color w:val="000000" w:themeColor="text1"/>
        </w:rPr>
        <w:t xml:space="preserve">when scaled by gas production </w:t>
      </w:r>
      <w:r>
        <w:rPr>
          <w:color w:val="000000" w:themeColor="text1"/>
        </w:rPr>
        <w:t xml:space="preserve">but larger than reported by </w:t>
      </w:r>
      <w:r w:rsidR="00BA6323">
        <w:rPr>
          <w:color w:val="000000" w:themeColor="text1"/>
        </w:rPr>
        <w:t>most basin</w:t>
      </w:r>
      <w:r w:rsidR="004D6544">
        <w:rPr>
          <w:color w:val="000000" w:themeColor="text1"/>
        </w:rPr>
        <w:t xml:space="preserve"> facilities</w:t>
      </w:r>
      <w:r w:rsidR="00BA6323">
        <w:rPr>
          <w:color w:val="000000" w:themeColor="text1"/>
        </w:rPr>
        <w:t xml:space="preserve"> </w:t>
      </w:r>
      <w:r>
        <w:rPr>
          <w:color w:val="000000" w:themeColor="text1"/>
        </w:rPr>
        <w:t>to the EPA’s Greenhouse Gas Reporting Program (GHGR</w:t>
      </w:r>
      <w:r w:rsidR="00A9225B">
        <w:rPr>
          <w:color w:val="000000" w:themeColor="text1"/>
        </w:rPr>
        <w:t>P).</w:t>
      </w:r>
      <w:r>
        <w:rPr>
          <w:color w:val="000000" w:themeColor="text1"/>
        </w:rPr>
        <w:t xml:space="preserve"> A series of studies inferred much higher emissions in the Permian Basin than implied by </w:t>
      </w:r>
      <w:r w:rsidR="00E01C9D">
        <w:rPr>
          <w:color w:val="000000" w:themeColor="text1"/>
        </w:rPr>
        <w:t>a spatially</w:t>
      </w:r>
      <w:r w:rsidR="000104CE">
        <w:rPr>
          <w:color w:val="000000" w:themeColor="text1"/>
        </w:rPr>
        <w:t xml:space="preserve"> </w:t>
      </w:r>
      <w:r w:rsidR="00E01C9D">
        <w:rPr>
          <w:color w:val="000000" w:themeColor="text1"/>
        </w:rPr>
        <w:t xml:space="preserve">allocated </w:t>
      </w:r>
      <w:r w:rsidR="00024B17">
        <w:rPr>
          <w:color w:val="000000" w:themeColor="text1"/>
        </w:rPr>
        <w:t xml:space="preserve">(gridded) </w:t>
      </w:r>
      <w:r w:rsidR="00E01C9D">
        <w:rPr>
          <w:color w:val="000000" w:themeColor="text1"/>
        </w:rPr>
        <w:t>version of the</w:t>
      </w:r>
      <w:r>
        <w:rPr>
          <w:color w:val="000000" w:themeColor="text1"/>
        </w:rPr>
        <w:t xml:space="preserve"> GHGI </w:t>
      </w:r>
      <w:r>
        <w:rPr>
          <w:color w:val="000000" w:themeColor="text1"/>
        </w:rPr>
        <w:fldChar w:fldCharType="begin"/>
      </w:r>
      <w:r>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Zhang et al., 2020; Schneising et al., 2020; Liu et al., 2021; Chen et al., 2022a; Varon et al., 2022)</w:t>
      </w:r>
      <w:r>
        <w:rPr>
          <w:color w:val="000000" w:themeColor="text1"/>
        </w:rPr>
        <w:fldChar w:fldCharType="end"/>
      </w:r>
      <w:r>
        <w:t xml:space="preserve">. Z. </w:t>
      </w:r>
      <w:r w:rsidRPr="00B51761">
        <w:rPr>
          <w:color w:val="000000" w:themeColor="text1"/>
        </w:rPr>
        <w:t xml:space="preserve">Chen et al. </w:t>
      </w:r>
      <w:r>
        <w:rPr>
          <w:color w:val="000000" w:themeColor="text1"/>
        </w:rPr>
        <w:fldChar w:fldCharType="begin"/>
      </w:r>
      <w:r>
        <w:rPr>
          <w:color w:val="000000" w:themeColor="text1"/>
        </w:rPr>
        <w:instrText xml:space="preserve"> ADDIN ZOTERO_ITEM CSL_CITATION {"citationID":"xReEMjhK","properties":{"formattedCitation":"(2018)","plainCitation":"(2018)","noteIndex":0},"citationItems":[{"id":366,"uris":["http://zotero.org/users/9726796/items/VFTT7NUN"],"itemData":{"id":366,"type":"article-journal","abstract":"The methane (CH4) budget and its source partitioning are poorly constrained in the Midwestern United States. We used tall tower (185 m) aerodynamic flux measurements and atmospheric scale factor Bayesian inversions to constrain the monthly budget and to partition the total budget into natural (e.g., wetlands) and anthropogenic (e.g., livestock, waste, and natural gas) sources for the period June 2016 to September 2017. Aerodynamic flux observations indicated that the landscape was a CH4 source with a mean annual CH4 flux of +13.7 ± 0.34 nmol m−2 s−1 and was rarely a net sink. The scale factor Bayesian inversion analyses revealed a mean annual source of +12.3 ± 2.1 nmol m−2 s−1. Flux partitioning revealed that the anthropogenic source (7.8 ± 1.6 Tg CH4 yr−1) was 1.5 times greater than the bottom-up gridded United States Environmental Protection Agency inventory, in which livestock and oil/gas sources were underestimated by 1.8-fold and 1.3-fold, respectively. Wetland emissions (4.0 ± 1.2 Tg CH4 yr−1) were the second largest source, accounting for 34% of the total budget. The temporal variability of total CH4 emissions was dominated by wetlands with peak emissions occurring in August. In contrast, emissions from oil/gas and other anthropogenic sources showed relatively weak seasonality.","container-title":"Journal of Geophysical Research: Biogeosciences","DOI":"10.1002/2017JG004356","ISSN":"2169-8961","issue":"2","language":"en","note":"_eprint: https://onlinelibrary.wiley.com/doi/pdf/10.1002/2017JG004356","page":"646-659","source":"Wiley Online Library","title":"Source Partitioning of Methane Emissions and its Seasonality in the U.S. Midwest","volume":"123","author":[{"family":"Chen","given":"Zichong"},{"family":"Griffis","given":"Timothy J."},{"family":"Baker","given":"John M."},{"family":"Millet","given":"Dylan B."},{"family":"Wood","given":"Jeffrey D."},{"family":"Dlugokencky","given":"Edward J."},{"family":"Andrews","given":"Arlyn E."},{"family":"Sweeney","given":"Colm"},{"family":"Hu","given":"Cheng"},{"family":"Kolka","given":"Randall K."}],"issued":{"date-parts":[["2018"]]}},"label":"page","suppress-author":true}],"schema":"https://github.com/citation-style-language/schema/raw/master/csl-citation.json"} </w:instrText>
      </w:r>
      <w:r>
        <w:rPr>
          <w:color w:val="000000" w:themeColor="text1"/>
        </w:rPr>
        <w:fldChar w:fldCharType="separate"/>
      </w:r>
      <w:r>
        <w:rPr>
          <w:noProof/>
          <w:color w:val="000000" w:themeColor="text1"/>
        </w:rPr>
        <w:t>(2018)</w:t>
      </w:r>
      <w:r>
        <w:rPr>
          <w:color w:val="000000" w:themeColor="text1"/>
        </w:rPr>
        <w:fldChar w:fldCharType="end"/>
      </w:r>
      <w:r w:rsidRPr="00B51761">
        <w:rPr>
          <w:color w:val="000000" w:themeColor="text1"/>
        </w:rPr>
        <w:t xml:space="preserve"> and Y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WU7QZgh0","properties":{"formattedCitation":"(Yu et al., 2021)","plainCitation":"(Yu et al., 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Pr>
          <w:rFonts w:ascii="Cambria Math" w:hAnsi="Cambria Math" w:cs="Cambria Math"/>
          <w:color w:val="000000" w:themeColor="text1"/>
        </w:rPr>
        <w:instrText>∼</w:instrText>
      </w:r>
      <w:r>
        <w:rPr>
          <w:color w:val="000000" w:themeColor="text1"/>
        </w:rPr>
        <w:instrText xml:space="preserve"> 25 % higher during summer and winter. Spatial analysis further shows good top-down and bottom-up agreement for beef facilities (with mainly enteric emissions) but larger (</w:instrText>
      </w:r>
      <w:r>
        <w:rPr>
          <w:rFonts w:ascii="Cambria Math" w:hAnsi="Cambria Math" w:cs="Cambria Math"/>
          <w:color w:val="000000" w:themeColor="text1"/>
        </w:rPr>
        <w:instrText>∼</w:instrText>
      </w:r>
      <w:r>
        <w:rPr>
          <w:color w:val="000000" w:themeColor="text1"/>
        </w:rP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schema":"https://github.com/citation-style-language/schema/raw/master/csl-citation.json"} </w:instrText>
      </w:r>
      <w:r>
        <w:rPr>
          <w:color w:val="000000" w:themeColor="text1"/>
        </w:rPr>
        <w:fldChar w:fldCharType="separate"/>
      </w:r>
      <w:r>
        <w:rPr>
          <w:noProof/>
          <w:color w:val="000000" w:themeColor="text1"/>
        </w:rPr>
        <w:t>(Yu et al., 2021)</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w:t>
      </w:r>
      <w:r>
        <w:rPr>
          <w:color w:val="000000" w:themeColor="text1"/>
        </w:rPr>
        <w:t xml:space="preserve">underestimated livestock emissions in the </w:t>
      </w:r>
      <w:r w:rsidR="00024B17">
        <w:rPr>
          <w:color w:val="000000" w:themeColor="text1"/>
        </w:rPr>
        <w:t>gridded</w:t>
      </w:r>
      <w:r w:rsidR="00E01C9D">
        <w:rPr>
          <w:color w:val="000000" w:themeColor="text1"/>
        </w:rPr>
        <w:t xml:space="preserve"> </w:t>
      </w:r>
      <w:r>
        <w:rPr>
          <w:color w:val="000000" w:themeColor="text1"/>
        </w:rPr>
        <w:t xml:space="preserve">GHGI in the </w:t>
      </w:r>
      <w:r w:rsidRPr="00B51761">
        <w:rPr>
          <w:color w:val="000000" w:themeColor="text1"/>
        </w:rPr>
        <w:t xml:space="preserve">upper Midwest. </w:t>
      </w:r>
      <w:proofErr w:type="spellStart"/>
      <w:r>
        <w:rPr>
          <w:color w:val="000000" w:themeColor="text1"/>
        </w:rPr>
        <w:t>Jeong</w:t>
      </w:r>
      <w:proofErr w:type="spellEnd"/>
      <w:r>
        <w:rPr>
          <w:color w:val="000000" w:themeColor="text1"/>
        </w:rPr>
        <w:t xml:space="preserve"> et al. </w:t>
      </w:r>
      <w:r>
        <w:rPr>
          <w:color w:val="000000" w:themeColor="text1"/>
        </w:rPr>
        <w:fldChar w:fldCharType="begin"/>
      </w:r>
      <w:r>
        <w:rPr>
          <w:color w:val="000000" w:themeColor="text1"/>
        </w:rPr>
        <w:instrText xml:space="preserve"> ADDIN ZOTERO_ITEM CSL_CITATION {"citationID":"7PEbvfho","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Pr>
          <w:color w:val="000000" w:themeColor="text1"/>
        </w:rPr>
        <w:fldChar w:fldCharType="separate"/>
      </w:r>
      <w:r>
        <w:rPr>
          <w:noProof/>
          <w:color w:val="000000" w:themeColor="text1"/>
        </w:rPr>
        <w:t>(2016)</w:t>
      </w:r>
      <w:r>
        <w:rPr>
          <w:color w:val="000000" w:themeColor="text1"/>
        </w:rPr>
        <w:fldChar w:fldCharType="end"/>
      </w:r>
      <w:r>
        <w:rPr>
          <w:color w:val="000000" w:themeColor="text1"/>
        </w:rPr>
        <w:t xml:space="preserve"> inferred California emissions 20% to 80% larger than a state inventory from the California Air Resources Board (CARB). </w:t>
      </w:r>
      <w:r w:rsidRPr="00B51761">
        <w:rPr>
          <w:color w:val="000000" w:themeColor="text1"/>
        </w:rPr>
        <w:t xml:space="preserve">Plant et al. </w:t>
      </w:r>
      <w:r>
        <w:rPr>
          <w:color w:val="000000" w:themeColor="text1"/>
        </w:rPr>
        <w:fldChar w:fldCharType="begin"/>
      </w:r>
      <w:r>
        <w:rPr>
          <w:color w:val="000000" w:themeColor="text1"/>
        </w:rPr>
        <w:instrText xml:space="preserve"> ADDIN ZOTERO_ITEM CSL_CITATION {"citationID":"1nQ5hmz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methane emissions from six East Coast urban areas</w:t>
      </w:r>
      <w:r w:rsidR="00E01C9D">
        <w:rPr>
          <w:color w:val="000000" w:themeColor="text1"/>
        </w:rPr>
        <w:t xml:space="preserve"> in 2012</w:t>
      </w:r>
      <w:r>
        <w:rPr>
          <w:color w:val="000000" w:themeColor="text1"/>
        </w:rPr>
        <w:t xml:space="preserve"> to be</w:t>
      </w:r>
      <w:r w:rsidRPr="00B51761">
        <w:rPr>
          <w:color w:val="000000" w:themeColor="text1"/>
        </w:rPr>
        <w:t xml:space="preserve"> more than two times larger than </w:t>
      </w:r>
      <w:r>
        <w:rPr>
          <w:color w:val="000000" w:themeColor="text1"/>
        </w:rPr>
        <w:t xml:space="preserve">the </w:t>
      </w:r>
      <w:r w:rsidR="00024B17">
        <w:rPr>
          <w:color w:val="000000" w:themeColor="text1"/>
        </w:rPr>
        <w:t>gridded</w:t>
      </w:r>
      <w:r w:rsidR="00E01C9D">
        <w:rPr>
          <w:color w:val="000000" w:themeColor="text1"/>
        </w:rPr>
        <w:t xml:space="preserve"> </w:t>
      </w:r>
      <w:r>
        <w:rPr>
          <w:color w:val="000000" w:themeColor="text1"/>
        </w:rPr>
        <w:t>GHGI</w:t>
      </w:r>
      <w:r w:rsidR="00024B17" w:rsidRPr="00713109">
        <w:rPr>
          <w:color w:val="000000" w:themeColor="text1"/>
        </w:rPr>
        <w:t>.</w:t>
      </w:r>
    </w:p>
    <w:p w14:paraId="284DA6D0" w14:textId="77777777" w:rsidR="00780DF0" w:rsidRPr="00780DF0" w:rsidRDefault="00780DF0">
      <w:pPr>
        <w:rPr>
          <w:color w:val="000000" w:themeColor="text1"/>
        </w:rPr>
      </w:pPr>
    </w:p>
    <w:p w14:paraId="17CD566C" w14:textId="50F11CF1" w:rsidR="002E36D8" w:rsidRPr="00B51761" w:rsidRDefault="002E36D8" w:rsidP="002E36D8">
      <w:pPr>
        <w:rPr>
          <w:color w:val="000000" w:themeColor="text1"/>
        </w:rPr>
      </w:pPr>
      <w:r w:rsidRPr="00B51761">
        <w:rPr>
          <w:color w:val="000000" w:themeColor="text1"/>
        </w:rPr>
        <w:t>Here w</w:t>
      </w:r>
      <w:r w:rsidR="00C5624D" w:rsidRPr="00B51761">
        <w:rPr>
          <w:color w:val="000000" w:themeColor="text1"/>
        </w:rPr>
        <w:t>e use</w:t>
      </w:r>
      <w:r w:rsidRPr="00B51761">
        <w:rPr>
          <w:color w:val="000000" w:themeColor="text1"/>
        </w:rPr>
        <w:t xml:space="preserve"> the reduced-rank method of Nesser et al. </w:t>
      </w:r>
      <w:r w:rsidR="001D54DF">
        <w:rPr>
          <w:color w:val="000000" w:themeColor="text1"/>
        </w:rPr>
        <w:fldChar w:fldCharType="begin"/>
      </w:r>
      <w:r w:rsidR="001D54DF">
        <w:rPr>
          <w:color w:val="000000" w:themeColor="text1"/>
        </w:rPr>
        <w:instrText xml:space="preserve"> ADDIN ZOTERO_ITEM CSL_CITATION {"citationID":"VU5747Y2","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1D54DF">
        <w:rPr>
          <w:color w:val="000000" w:themeColor="text1"/>
        </w:rPr>
        <w:fldChar w:fldCharType="separate"/>
      </w:r>
      <w:r w:rsidR="001D54DF">
        <w:rPr>
          <w:noProof/>
          <w:color w:val="000000" w:themeColor="text1"/>
        </w:rPr>
        <w:t>(2021)</w:t>
      </w:r>
      <w:r w:rsidR="001D54DF">
        <w:rPr>
          <w:color w:val="000000" w:themeColor="text1"/>
        </w:rPr>
        <w:fldChar w:fldCharType="end"/>
      </w:r>
      <w:r w:rsidR="001D54DF">
        <w:rPr>
          <w:color w:val="000000" w:themeColor="text1"/>
        </w:rPr>
        <w:t xml:space="preserve"> </w:t>
      </w:r>
      <w:r w:rsidRPr="00B51761">
        <w:rPr>
          <w:color w:val="000000" w:themeColor="text1"/>
        </w:rPr>
        <w:t xml:space="preserve">in an analytical inversion of </w:t>
      </w:r>
      <w:r w:rsidR="00C5624D" w:rsidRPr="00B51761">
        <w:rPr>
          <w:color w:val="000000" w:themeColor="text1"/>
        </w:rPr>
        <w:t xml:space="preserve">2019 </w:t>
      </w:r>
      <w:r w:rsidRPr="00B51761">
        <w:rPr>
          <w:color w:val="000000" w:themeColor="text1"/>
        </w:rPr>
        <w:t xml:space="preserve">TROPOMI observations </w:t>
      </w:r>
      <w:r w:rsidR="008834D1">
        <w:rPr>
          <w:color w:val="000000" w:themeColor="text1"/>
        </w:rPr>
        <w:t xml:space="preserve">to quantify emiss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using national emission inventories reported </w:t>
      </w:r>
      <w:r w:rsidR="002B7031">
        <w:rPr>
          <w:color w:val="000000" w:themeColor="text1"/>
        </w:rPr>
        <w:t xml:space="preserve">by the U.S., Mexico, and Canada </w:t>
      </w:r>
      <w:r w:rsidRPr="00B51761">
        <w:rPr>
          <w:color w:val="000000" w:themeColor="text1"/>
        </w:rPr>
        <w:t xml:space="preserve">to the UNFCCC as prior estimates. </w:t>
      </w:r>
      <w:r w:rsidR="00677EF5">
        <w:rPr>
          <w:color w:val="000000" w:themeColor="text1"/>
        </w:rPr>
        <w:t>The reduced-rank approach decrease</w:t>
      </w:r>
      <w:r w:rsidR="00F4114F">
        <w:rPr>
          <w:color w:val="000000" w:themeColor="text1"/>
        </w:rPr>
        <w:t xml:space="preserve">s </w:t>
      </w:r>
      <w:r w:rsidR="00677EF5">
        <w:rPr>
          <w:color w:val="000000" w:themeColor="text1"/>
        </w:rPr>
        <w:t xml:space="preserve">computational cost </w:t>
      </w:r>
      <w:r w:rsidR="00F4114F">
        <w:rPr>
          <w:color w:val="000000" w:themeColor="text1"/>
        </w:rPr>
        <w:t xml:space="preserve">by an order of magnitude </w:t>
      </w:r>
      <w:r w:rsidR="00677EF5">
        <w:rPr>
          <w:color w:val="000000" w:themeColor="text1"/>
        </w:rPr>
        <w:t xml:space="preserve">compared to conventional methods while maximizing information content from TROPOMI. </w:t>
      </w:r>
      <w:r w:rsidRPr="00B51761">
        <w:rPr>
          <w:color w:val="000000" w:themeColor="text1"/>
        </w:rPr>
        <w:t xml:space="preserve">We focus our analysis on </w:t>
      </w:r>
      <w:r w:rsidR="00CB7A33">
        <w:rPr>
          <w:color w:val="000000" w:themeColor="text1"/>
        </w:rPr>
        <w:t>CONUS</w:t>
      </w:r>
      <w:r w:rsidRPr="00B51761">
        <w:rPr>
          <w:color w:val="000000" w:themeColor="text1"/>
        </w:rPr>
        <w:t xml:space="preserve">, with particular attention </w:t>
      </w:r>
      <w:r w:rsidR="007D56BB">
        <w:rPr>
          <w:color w:val="000000" w:themeColor="text1"/>
        </w:rPr>
        <w:t>on</w:t>
      </w:r>
      <w:r w:rsidR="007D56BB" w:rsidRPr="00B51761">
        <w:rPr>
          <w:color w:val="000000" w:themeColor="text1"/>
        </w:rPr>
        <w:t xml:space="preserve"> </w:t>
      </w:r>
      <w:r w:rsidRPr="00B51761">
        <w:rPr>
          <w:color w:val="000000" w:themeColor="text1"/>
        </w:rPr>
        <w:t xml:space="preserve">emissions from </w:t>
      </w:r>
      <w:r w:rsidR="001C56F8">
        <w:rPr>
          <w:color w:val="000000" w:themeColor="text1"/>
        </w:rPr>
        <w:t xml:space="preserve">individual </w:t>
      </w:r>
      <w:r w:rsidR="006077B4" w:rsidRPr="00B51761">
        <w:rPr>
          <w:color w:val="000000" w:themeColor="text1"/>
        </w:rPr>
        <w:t>landfills</w:t>
      </w:r>
      <w:r w:rsidRPr="00B51761">
        <w:rPr>
          <w:color w:val="000000" w:themeColor="text1"/>
        </w:rPr>
        <w:t>, states, and urban areas</w:t>
      </w:r>
      <w:r w:rsidR="00CB7A33">
        <w:rPr>
          <w:color w:val="000000" w:themeColor="text1"/>
        </w:rPr>
        <w:t xml:space="preserve">. We compare our results to the </w:t>
      </w:r>
      <w:del w:id="36" w:author="Hannah Nesser" w:date="2023-04-11T23:15:00Z">
        <w:r w:rsidR="00CB7A33" w:rsidDel="00B52F29">
          <w:rPr>
            <w:color w:val="000000" w:themeColor="text1"/>
          </w:rPr>
          <w:delText>most recent version of the</w:delText>
        </w:r>
      </w:del>
      <w:ins w:id="37" w:author="Hannah Nesser" w:date="2023-04-11T23:15:00Z">
        <w:r w:rsidR="00B52F29">
          <w:rPr>
            <w:color w:val="000000" w:themeColor="text1"/>
          </w:rPr>
          <w:t>2023</w:t>
        </w:r>
      </w:ins>
      <w:r w:rsidR="00CB7A33">
        <w:rPr>
          <w:color w:val="000000" w:themeColor="text1"/>
        </w:rPr>
        <w:t xml:space="preserve"> GHGI </w:t>
      </w:r>
      <w:r w:rsidR="008910D1">
        <w:rPr>
          <w:color w:val="000000" w:themeColor="text1"/>
        </w:rPr>
        <w:fldChar w:fldCharType="begin"/>
      </w:r>
      <w:r w:rsidR="00EB1DFD">
        <w:rPr>
          <w:color w:val="000000" w:themeColor="text1"/>
        </w:rPr>
        <w:instrText xml:space="preserve"> ADDIN ZOTERO_ITEM CSL_CITATION {"citationID":"yKAcRvgL","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8910D1">
        <w:rPr>
          <w:color w:val="000000" w:themeColor="text1"/>
        </w:rPr>
        <w:fldChar w:fldCharType="separate"/>
      </w:r>
      <w:r w:rsidR="00EB1DFD">
        <w:rPr>
          <w:noProof/>
          <w:color w:val="000000" w:themeColor="text1"/>
        </w:rPr>
        <w:t>(EPA, 202</w:t>
      </w:r>
      <w:ins w:id="38" w:author="Hannah Nesser" w:date="2023-04-11T23:16:00Z">
        <w:r w:rsidR="00A17A9F">
          <w:rPr>
            <w:noProof/>
            <w:color w:val="000000" w:themeColor="text1"/>
          </w:rPr>
          <w:t>3</w:t>
        </w:r>
      </w:ins>
      <w:del w:id="39" w:author="Hannah Nesser" w:date="2023-04-11T23:16:00Z">
        <w:r w:rsidR="00EB1DFD" w:rsidDel="00A17A9F">
          <w:rPr>
            <w:noProof/>
            <w:color w:val="000000" w:themeColor="text1"/>
          </w:rPr>
          <w:delText>2a</w:delText>
        </w:r>
      </w:del>
      <w:r w:rsidR="00EB1DFD">
        <w:rPr>
          <w:noProof/>
          <w:color w:val="000000" w:themeColor="text1"/>
        </w:rPr>
        <w:t>)</w:t>
      </w:r>
      <w:r w:rsidR="008910D1">
        <w:rPr>
          <w:color w:val="000000" w:themeColor="text1"/>
        </w:rPr>
        <w:fldChar w:fldCharType="end"/>
      </w:r>
      <w:ins w:id="40" w:author="Hannah Nesser" w:date="2023-04-11T23:16:00Z">
        <w:r w:rsidR="00A17A9F">
          <w:rPr>
            <w:color w:val="000000" w:themeColor="text1"/>
          </w:rPr>
          <w:t xml:space="preserve"> and to </w:t>
        </w:r>
        <w:r w:rsidR="00321679">
          <w:rPr>
            <w:color w:val="000000" w:themeColor="text1"/>
          </w:rPr>
          <w:t>new em</w:t>
        </w:r>
      </w:ins>
      <w:ins w:id="41" w:author="Hannah Nesser" w:date="2023-04-11T23:17:00Z">
        <w:r w:rsidR="00321679">
          <w:rPr>
            <w:color w:val="000000" w:themeColor="text1"/>
          </w:rPr>
          <w:t>ission estimates for individual states published most recently with the 2022 GHGI (EPA, 2022b)</w:t>
        </w:r>
      </w:ins>
      <w:r w:rsidR="00FA46C4">
        <w:rPr>
          <w:color w:val="000000" w:themeColor="text1"/>
        </w:rPr>
        <w:t xml:space="preserve">. </w:t>
      </w:r>
      <w:del w:id="42" w:author="Hannah Nesser" w:date="2023-04-11T23:17:00Z">
        <w:r w:rsidR="00FA46C4" w:rsidDel="00321679">
          <w:rPr>
            <w:color w:val="000000" w:themeColor="text1"/>
          </w:rPr>
          <w:delText xml:space="preserve">This inventory </w:delText>
        </w:r>
        <w:r w:rsidR="00CB7A33" w:rsidDel="00321679">
          <w:rPr>
            <w:color w:val="000000" w:themeColor="text1"/>
          </w:rPr>
          <w:delText xml:space="preserve">includes </w:delText>
        </w:r>
        <w:r w:rsidR="00FA46C4" w:rsidDel="00321679">
          <w:rPr>
            <w:color w:val="000000" w:themeColor="text1"/>
          </w:rPr>
          <w:delText xml:space="preserve">for </w:delText>
        </w:r>
        <w:r w:rsidR="001C56F8" w:rsidDel="00321679">
          <w:rPr>
            <w:color w:val="000000" w:themeColor="text1"/>
          </w:rPr>
          <w:delText xml:space="preserve">the first time </w:delText>
        </w:r>
        <w:r w:rsidR="0084023E" w:rsidDel="00321679">
          <w:rPr>
            <w:color w:val="000000" w:themeColor="text1"/>
          </w:rPr>
          <w:delText>emission estimate</w:delText>
        </w:r>
        <w:r w:rsidR="00FA46C4" w:rsidDel="00321679">
          <w:rPr>
            <w:color w:val="000000" w:themeColor="text1"/>
          </w:rPr>
          <w:delText>s</w:delText>
        </w:r>
        <w:r w:rsidR="00CB7A33" w:rsidDel="00321679">
          <w:rPr>
            <w:color w:val="000000" w:themeColor="text1"/>
          </w:rPr>
          <w:delText xml:space="preserve"> for individual states, for which o</w:delText>
        </w:r>
      </w:del>
      <w:ins w:id="43" w:author="Hannah Nesser" w:date="2023-04-11T23:17:00Z">
        <w:r w:rsidR="00321679">
          <w:rPr>
            <w:color w:val="000000" w:themeColor="text1"/>
          </w:rPr>
          <w:t>O</w:t>
        </w:r>
      </w:ins>
      <w:r w:rsidR="00CB7A33">
        <w:rPr>
          <w:color w:val="000000" w:themeColor="text1"/>
        </w:rPr>
        <w:t>ur inversion provides the first observational evaluation</w:t>
      </w:r>
      <w:ins w:id="44" w:author="Hannah Nesser" w:date="2023-04-11T23:17:00Z">
        <w:r w:rsidR="00321679">
          <w:rPr>
            <w:color w:val="000000" w:themeColor="text1"/>
          </w:rPr>
          <w:t xml:space="preserve"> for these inventories</w:t>
        </w:r>
      </w:ins>
      <w:r w:rsidR="00D27EB9">
        <w:rPr>
          <w:color w:val="000000" w:themeColor="text1"/>
        </w:rPr>
        <w:t xml:space="preserve">. </w:t>
      </w:r>
      <w:commentRangeStart w:id="45"/>
      <w:commentRangeStart w:id="46"/>
      <w:commentRangeEnd w:id="45"/>
      <w:r w:rsidR="00D27EB9">
        <w:rPr>
          <w:rStyle w:val="CommentReference"/>
        </w:rPr>
        <w:commentReference w:id="45"/>
      </w:r>
      <w:commentRangeEnd w:id="46"/>
      <w:r w:rsidR="00D27EB9">
        <w:rPr>
          <w:rStyle w:val="CommentReference"/>
        </w:rPr>
        <w:commentReference w:id="46"/>
      </w:r>
      <w:r w:rsidR="00D27EB9">
        <w:rPr>
          <w:color w:val="000000" w:themeColor="text1"/>
        </w:rPr>
        <w:t>W</w:t>
      </w:r>
      <w:r w:rsidR="00FA46C4">
        <w:rPr>
          <w:color w:val="000000" w:themeColor="text1"/>
        </w:rPr>
        <w:t>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27868836"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2E36D8" w:rsidRPr="00B51761">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 xml:space="preserve">W) using the </w:t>
      </w:r>
      <w:r w:rsidR="00DC2712">
        <w:rPr>
          <w:color w:val="000000" w:themeColor="text1"/>
        </w:rPr>
        <w:t xml:space="preserve">nested </w:t>
      </w:r>
      <w:r w:rsidR="002E36D8" w:rsidRPr="00B51761">
        <w:rPr>
          <w:color w:val="000000" w:themeColor="text1"/>
        </w:rPr>
        <w:t xml:space="preserve">GEOS-Chem CTM </w:t>
      </w:r>
      <w:r w:rsidR="00DC2712">
        <w:rPr>
          <w:color w:val="000000" w:themeColor="text1"/>
        </w:rPr>
        <w:t>at</w:t>
      </w:r>
      <w:r w:rsidR="008834D1">
        <w:rPr>
          <w:color w:val="000000" w:themeColor="text1"/>
        </w:rPr>
        <w:t xml:space="preserve"> the native</w:t>
      </w:r>
      <w:r w:rsidR="00DC2712">
        <w:rPr>
          <w:color w:val="000000" w:themeColor="text1"/>
        </w:rPr>
        <w:t xml:space="preserve"> </w:t>
      </w:r>
      <w:r w:rsidR="00DC2712" w:rsidRPr="00B51761">
        <w:rPr>
          <w:color w:val="000000" w:themeColor="text1"/>
        </w:rPr>
        <w:t>0.25° × 0.3125°</w:t>
      </w:r>
      <w:r w:rsidR="00DC2712">
        <w:rPr>
          <w:color w:val="000000" w:themeColor="text1"/>
        </w:rPr>
        <w:t xml:space="preserve"> resolution </w:t>
      </w:r>
      <w:r w:rsidR="002E36D8" w:rsidRPr="00B51761">
        <w:rPr>
          <w:color w:val="000000" w:themeColor="text1"/>
        </w:rPr>
        <w:t>as forward model</w:t>
      </w:r>
      <w:r w:rsidR="000C7673" w:rsidRPr="00B51761">
        <w:rPr>
          <w:color w:val="000000" w:themeColor="text1"/>
        </w:rPr>
        <w:t>. The</w:t>
      </w:r>
      <w:r w:rsidR="00E76878">
        <w:rPr>
          <w:color w:val="000000" w:themeColor="text1"/>
        </w:rPr>
        <w:t xml:space="preserve"> </w:t>
      </w:r>
      <w:r w:rsidR="000C7673" w:rsidRPr="00B51761">
        <w:rPr>
          <w:color w:val="000000" w:themeColor="text1"/>
        </w:rPr>
        <w:t xml:space="preserve"> </w:t>
      </w:r>
      <m:oMath>
        <m:r>
          <w:rPr>
            <w:rFonts w:ascii="Cambria Math" w:eastAsiaTheme="minorEastAsia" w:hAnsi="Cambria Math"/>
          </w:rPr>
          <m:t>m</m:t>
        </m:r>
      </m:oMath>
      <w:r w:rsidR="00E76878" w:rsidRPr="00C01462">
        <w:rPr>
          <w:rFonts w:eastAsiaTheme="minorEastAsia"/>
          <w:bCs/>
          <w:iCs/>
        </w:rPr>
        <w:t xml:space="preserve"> </w:t>
      </w:r>
      <w:r w:rsidR="00E76878">
        <w:rPr>
          <w:rFonts w:eastAsiaTheme="minorEastAsia"/>
          <w:bCs/>
          <w:iCs/>
        </w:rPr>
        <w:t xml:space="preserve">= </w:t>
      </w:r>
      <w:proofErr w:type="gramStart"/>
      <w:r w:rsidR="00E76878" w:rsidRPr="00C01462">
        <w:t>2919358</w:t>
      </w:r>
      <w:r w:rsidR="00E76878">
        <w:t xml:space="preserve">  </w:t>
      </w:r>
      <w:r w:rsidR="000C7673" w:rsidRPr="00B51761">
        <w:rPr>
          <w:color w:val="000000" w:themeColor="text1"/>
        </w:rPr>
        <w:t>TROPOMI</w:t>
      </w:r>
      <w:proofErr w:type="gramEnd"/>
      <w:r w:rsidR="000C7673" w:rsidRPr="00B51761">
        <w:rPr>
          <w:color w:val="000000" w:themeColor="text1"/>
        </w:rPr>
        <w:t xml:space="preserve">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w:t>
      </w:r>
      <w:r w:rsidR="000C7673" w:rsidRPr="00B51761">
        <w:rPr>
          <w:color w:val="000000" w:themeColor="text1"/>
        </w:rPr>
        <w:lastRenderedPageBreak/>
        <w:t xml:space="preserve">methane emissions </w:t>
      </w:r>
      <w:r w:rsidR="002E36D8" w:rsidRPr="00B51761">
        <w:rPr>
          <w:color w:val="000000" w:themeColor="text1"/>
        </w:rPr>
        <w:t xml:space="preserve">for 2019 </w:t>
      </w:r>
      <w:r w:rsidR="000C7673" w:rsidRPr="00B51761">
        <w:rPr>
          <w:color w:val="000000" w:themeColor="text1"/>
        </w:rPr>
        <w:t xml:space="preserve">at </w:t>
      </w:r>
      <w:r w:rsidR="00DC2712">
        <w:rPr>
          <w:color w:val="000000" w:themeColor="text1"/>
        </w:rPr>
        <w:t xml:space="preserve">the </w:t>
      </w:r>
      <w:r w:rsidR="000C7673" w:rsidRPr="00B51761">
        <w:rPr>
          <w:color w:val="000000" w:themeColor="text1"/>
        </w:rPr>
        <w:t xml:space="preserve">0.25° </w:t>
      </w:r>
      <w:r w:rsidR="006E023C" w:rsidRPr="00B51761">
        <w:rPr>
          <w:color w:val="000000" w:themeColor="text1"/>
        </w:rPr>
        <w:t>×</w:t>
      </w:r>
      <w:r w:rsidR="000C7673" w:rsidRPr="00B51761">
        <w:rPr>
          <w:color w:val="000000" w:themeColor="text1"/>
        </w:rPr>
        <w:t xml:space="preserve"> 0.3125° </w:t>
      </w:r>
      <w:r w:rsidR="00DC2712">
        <w:rPr>
          <w:color w:val="000000" w:themeColor="text1"/>
        </w:rPr>
        <w:t xml:space="preserve">GEOS-Chem </w:t>
      </w:r>
      <w:r w:rsidR="000C7673" w:rsidRPr="00B51761">
        <w:rPr>
          <w:color w:val="000000" w:themeColor="text1"/>
        </w:rPr>
        <w:t xml:space="preserve">resolution. </w:t>
      </w:r>
      <w:r w:rsidR="002E36D8" w:rsidRPr="00B51761">
        <w:rPr>
          <w:color w:val="000000" w:themeColor="text1"/>
        </w:rPr>
        <w:t xml:space="preserve">This </w:t>
      </w:r>
      <w:r w:rsidR="00781238" w:rsidRPr="00B51761">
        <w:rPr>
          <w:color w:val="000000" w:themeColor="text1"/>
        </w:rPr>
        <w:t xml:space="preserve">corresponds to </w:t>
      </w:r>
      <w:r w:rsidR="008834D1">
        <w:rPr>
          <w:color w:val="000000" w:themeColor="text1"/>
        </w:rPr>
        <w:t xml:space="preserve">a </w:t>
      </w:r>
      <w:r w:rsidR="002E36D8" w:rsidRPr="00B51761">
        <w:rPr>
          <w:color w:val="000000" w:themeColor="text1"/>
        </w:rPr>
        <w:t xml:space="preserve">state vector with dimension </w:t>
      </w:r>
      <m:oMath>
        <m:r>
          <w:rPr>
            <w:rFonts w:ascii="Cambria Math" w:eastAsiaTheme="minorEastAsia" w:hAnsi="Cambria Math"/>
            <w:color w:val="000000" w:themeColor="text1"/>
          </w:rPr>
          <m:t>n</m:t>
        </m:r>
      </m:oMath>
      <w:r w:rsidR="002E36D8" w:rsidRPr="00B51761">
        <w:rPr>
          <w:color w:val="000000" w:themeColor="text1"/>
        </w:rPr>
        <w:t xml:space="preserve"> = 23691 </w:t>
      </w:r>
      <w:r w:rsidR="00781238" w:rsidRPr="00B51761">
        <w:rPr>
          <w:color w:val="000000" w:themeColor="text1"/>
        </w:rPr>
        <w:t>including</w:t>
      </w:r>
      <w:r w:rsidR="002E36D8" w:rsidRPr="00B51761">
        <w:rPr>
          <w:color w:val="000000" w:themeColor="text1"/>
        </w:rPr>
        <w:t xml:space="preserve"> all grid cells 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r w:rsidR="00B11954">
        <w:rPr>
          <w:color w:val="000000" w:themeColor="text1"/>
        </w:rPr>
        <w:t xml:space="preserve">accounting for </w:t>
      </w:r>
      <w:r w:rsidR="002E36D8" w:rsidRPr="00B51761">
        <w:rPr>
          <w:color w:val="000000" w:themeColor="text1"/>
        </w:rPr>
        <w:t xml:space="preserve">over 99% of North American methane emissions. </w:t>
      </w:r>
      <w:r w:rsidR="00781238" w:rsidRPr="00B51761">
        <w:rPr>
          <w:color w:val="000000" w:themeColor="text1"/>
        </w:rPr>
        <w:t xml:space="preserve">In a subset of the ensemble, we optimize boundary conditions </w:t>
      </w:r>
      <w:r w:rsidR="008834D1" w:rsidRPr="00B51761">
        <w:rPr>
          <w:color w:val="000000" w:themeColor="text1"/>
        </w:rPr>
        <w:t>for the nested GEOS-Chem simulation</w:t>
      </w:r>
      <w:r w:rsidR="008834D1">
        <w:rPr>
          <w:color w:val="000000" w:themeColor="text1"/>
        </w:rPr>
        <w:t xml:space="preserve"> for each of the</w:t>
      </w:r>
      <w:r w:rsidR="00781238" w:rsidRPr="00B51761">
        <w:rPr>
          <w:color w:val="000000" w:themeColor="text1"/>
        </w:rPr>
        <w:t xml:space="preserve"> four cardinal directions (north, south, east, and west). Methane chemical and soil sinks are not optimized because they are relatively uniform and slow compared to the ventilation timescale </w:t>
      </w:r>
      <w:r w:rsidR="00B11954">
        <w:rPr>
          <w:color w:val="000000" w:themeColor="text1"/>
        </w:rPr>
        <w:t>of</w:t>
      </w:r>
      <w:r w:rsidR="00B11954" w:rsidRPr="00B51761">
        <w:rPr>
          <w:color w:val="000000" w:themeColor="text1"/>
        </w:rPr>
        <w:t xml:space="preserve"> </w:t>
      </w:r>
      <w:r w:rsidR="00781238" w:rsidRPr="00B51761">
        <w:rPr>
          <w:color w:val="000000" w:themeColor="text1"/>
        </w:rPr>
        <w:t xml:space="preserve">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0437C2D2" w:rsidR="00F215E4" w:rsidRPr="00C01462" w:rsidRDefault="002E36D8">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w:t>
      </w:r>
      <w:r w:rsidR="00B11954">
        <w:rPr>
          <w:rFonts w:eastAsiaTheme="minorEastAsia"/>
          <w:bCs/>
          <w:iCs/>
        </w:rPr>
        <w:t xml:space="preserve">arranged </w:t>
      </w:r>
      <w:r w:rsidR="00B22D3B">
        <w:rPr>
          <w:rFonts w:eastAsiaTheme="minorEastAsia"/>
          <w:bCs/>
          <w:iCs/>
        </w:rPr>
        <w:t xml:space="preserve">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w:t>
      </w:r>
      <w:r w:rsidR="00B11954">
        <w:t xml:space="preserve">arranged </w:t>
      </w:r>
      <w:r w:rsidR="00B22D3B">
        <w:t>in the state vector</w:t>
      </w:r>
      <w:r w:rsidR="00664A9F" w:rsidRPr="00C01462">
        <w:t xml:space="preserve"> </w:t>
      </w:r>
      <m:oMath>
        <m:r>
          <m:rPr>
            <m:sty m:val="b"/>
          </m:rPr>
          <w:rPr>
            <w:rFonts w:ascii="Cambria Math" w:hAnsi="Cambria Math"/>
          </w:rPr>
          <m:t>x</m:t>
        </m:r>
      </m:oMath>
      <w:r w:rsidR="00B22D3B" w:rsidRPr="00C01462">
        <w:t xml:space="preserve"> </w:t>
      </w:r>
      <w:r w:rsidR="008302D7" w:rsidRPr="00C01462">
        <w:t>by minimizing a Bayesian cost function</w:t>
      </w:r>
      <w:r>
        <w:t xml:space="preserve"> </w:t>
      </w:r>
      <m:oMath>
        <m:r>
          <w:rPr>
            <w:rFonts w:ascii="Cambria Math" w:hAnsi="Cambria Math"/>
          </w:rPr>
          <m:t>J</m:t>
        </m:r>
      </m:oMath>
      <w:r w:rsidR="00340707" w:rsidRPr="00C01462">
        <w:t xml:space="preserve"> </w:t>
      </w:r>
      <w:r w:rsidR="001A13E9" w:rsidRPr="00C01462">
        <w:t xml:space="preserve">assuming normal errors </w:t>
      </w:r>
      <w:r w:rsidR="001A13E9">
        <w:t xml:space="preserve">and </w:t>
      </w:r>
      <w:r>
        <w:t xml:space="preserve">regularized by the prior </w:t>
      </w:r>
      <w:r w:rsidR="0084023E">
        <w:t>emission estimate</w:t>
      </w:r>
      <w: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bCs/>
        </w:rPr>
        <w:t>:</w:t>
      </w:r>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036A83C7"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aZuGU6i6","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D35E67">
        <w:rPr>
          <w:rFonts w:eastAsiaTheme="minorEastAsia"/>
          <w:bCs/>
          <w:iCs/>
        </w:rPr>
        <w:fldChar w:fldCharType="separate"/>
      </w:r>
      <w:r w:rsidR="00D35E67">
        <w:rPr>
          <w:rFonts w:eastAsiaTheme="minorEastAsia"/>
          <w:bCs/>
          <w:iCs/>
          <w:noProof/>
        </w:rPr>
        <w:t>(Chevallier, 2007)</w:t>
      </w:r>
      <w:r w:rsidR="00D35E67">
        <w:rPr>
          <w:rFonts w:eastAsiaTheme="minorEastAsia"/>
          <w:bCs/>
          <w:iCs/>
        </w:rPr>
        <w:fldChar w:fldCharType="end"/>
      </w:r>
      <w:r w:rsidR="00664A9F" w:rsidRPr="00C01462">
        <w:rPr>
          <w:rFonts w:eastAsiaTheme="minorEastAsia"/>
        </w:rPr>
        <w:t>.</w:t>
      </w:r>
      <w:r w:rsidR="002D0C86" w:rsidRPr="002D0C86">
        <w:t xml:space="preserve"> </w:t>
      </w:r>
      <w:r w:rsidR="00B22D3B" w:rsidRPr="00C01462">
        <w:t>We</w:t>
      </w:r>
      <w:r w:rsidR="00B22D3B">
        <w:t xml:space="preserve"> </w:t>
      </w:r>
      <w:r w:rsidR="00B22D3B" w:rsidRPr="00C01462">
        <w:t>generate an inversion ensemble using a range of prior error</w:t>
      </w:r>
      <w:r w:rsidR="000F229F">
        <w:t xml:space="preserve"> variance</w:t>
      </w:r>
      <w:r w:rsidR="00B22D3B" w:rsidRPr="00C01462">
        <w:t xml:space="preserve">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w:t>
      </w:r>
      <w:r w:rsidR="005E4B4C">
        <w:t>Section</w:t>
      </w:r>
      <w:r w:rsidR="00B22D3B" w:rsidRPr="00C01462">
        <w:t xml:space="preserve">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m:f>
          <m:fPr>
            <m:type m:val="lin"/>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sidR="00D35E67">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NbXzzW5i","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D35E67">
        <w:rPr>
          <w:rFonts w:eastAsiaTheme="minorEastAsia"/>
          <w:bCs/>
          <w:iCs/>
        </w:rPr>
        <w:fldChar w:fldCharType="separate"/>
      </w:r>
      <w:r w:rsidR="00D35E67">
        <w:rPr>
          <w:rFonts w:eastAsiaTheme="minorEastAsia"/>
          <w:bCs/>
          <w:iCs/>
          <w:noProof/>
        </w:rPr>
        <w:t>(Rodgers, 2000)</w:t>
      </w:r>
      <w:r w:rsidR="00D35E67">
        <w:rPr>
          <w:rFonts w:eastAsiaTheme="minorEastAsia"/>
          <w:bCs/>
          <w:iCs/>
        </w:rPr>
        <w:fldChar w:fldCharType="end"/>
      </w:r>
      <w:r>
        <w:rPr>
          <w:rFonts w:eastAsiaTheme="minorEastAsia"/>
          <w:bCs/>
          <w:iCs/>
        </w:rPr>
        <w:t xml:space="preserve">. </w:t>
      </w:r>
      <w:r w:rsidR="001A13E9">
        <w:rPr>
          <w:rFonts w:eastAsiaTheme="minorEastAsia"/>
          <w:bCs/>
          <w:iCs/>
        </w:rPr>
        <w:t>We</w:t>
      </w:r>
      <w:r>
        <w:rPr>
          <w:rFonts w:eastAsiaTheme="minorEastAsia"/>
          <w:bCs/>
          <w:iCs/>
        </w:rPr>
        <w:t xml:space="preserve"> construct </w:t>
      </w:r>
      <w:r w:rsidR="00B22D3B">
        <w:rPr>
          <w:rFonts w:eastAsiaTheme="minorEastAsia"/>
          <w:bCs/>
          <w:iCs/>
        </w:rPr>
        <w:t>a rank</w:t>
      </w:r>
      <w:r w:rsidR="001A13E9">
        <w:rPr>
          <w:rFonts w:eastAsiaTheme="minorEastAsia"/>
          <w:bCs/>
          <w:iCs/>
        </w:rPr>
        <w:t>-</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w:t>
      </w:r>
      <w:r w:rsidR="001A13E9">
        <w:rPr>
          <w:color w:val="000000" w:themeColor="text1"/>
        </w:rPr>
        <w:t>by</w:t>
      </w:r>
      <w:r w:rsidRPr="00E547A6">
        <w:rPr>
          <w:rFonts w:eastAsiaTheme="minorEastAsia"/>
          <w:bCs/>
          <w:iCs/>
          <w:color w:val="000000" w:themeColor="text1"/>
        </w:rPr>
        <w:t xml:space="preserve"> perturb</w:t>
      </w:r>
      <w:r w:rsidR="001A13E9">
        <w:rPr>
          <w:rFonts w:eastAsiaTheme="minorEastAsia"/>
          <w:bCs/>
          <w:iCs/>
          <w:color w:val="000000" w:themeColor="text1"/>
        </w:rPr>
        <w:t>ing</w:t>
      </w:r>
      <w:r w:rsidRPr="00E547A6">
        <w:rPr>
          <w:rFonts w:eastAsiaTheme="minorEastAsia"/>
          <w:bCs/>
          <w:iCs/>
          <w:color w:val="000000" w:themeColor="text1"/>
        </w:rPr>
        <w:t xml:space="preserve">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r>
        <w:rPr>
          <w:rFonts w:eastAsiaTheme="minorEastAsia"/>
          <w:bCs/>
          <w:iCs/>
        </w:rPr>
        <w:t xml:space="preserve">the information content of the TROPOMI observations </w:t>
      </w:r>
      <w:r w:rsidR="001A13E9">
        <w:rPr>
          <w:rFonts w:eastAsiaTheme="minorEastAsia"/>
          <w:bCs/>
          <w:iCs/>
        </w:rPr>
        <w:t>(</w:t>
      </w:r>
      <w:r w:rsidR="005E4B4C">
        <w:rPr>
          <w:rFonts w:eastAsiaTheme="minorEastAsia"/>
          <w:bCs/>
          <w:iCs/>
        </w:rPr>
        <w:t>Section</w:t>
      </w:r>
      <w:r>
        <w:rPr>
          <w:rFonts w:eastAsiaTheme="minorEastAsia"/>
          <w:bCs/>
          <w:iCs/>
        </w:rPr>
        <w:t xml:space="preserve"> 2.6</w:t>
      </w:r>
      <w:r w:rsidR="001A13E9">
        <w:rPr>
          <w:rFonts w:eastAsiaTheme="minorEastAsia"/>
          <w:bCs/>
          <w:iCs/>
        </w:rPr>
        <w:t>)</w:t>
      </w:r>
      <w:r>
        <w:rPr>
          <w:rFonts w:eastAsiaTheme="minorEastAsia"/>
          <w:bCs/>
          <w:iCs/>
        </w:rPr>
        <w:t xml:space="preserve">. </w:t>
      </w:r>
    </w:p>
    <w:p w14:paraId="4295FF79" w14:textId="77777777" w:rsidR="00676233" w:rsidRDefault="00676233" w:rsidP="00914133"/>
    <w:p w14:paraId="7C174F36" w14:textId="59848242" w:rsidR="0038092C" w:rsidRPr="00B51761" w:rsidRDefault="005178BE" w:rsidP="0038092C">
      <w:pPr>
        <w:rPr>
          <w:rFonts w:eastAsiaTheme="minorEastAsia"/>
          <w:bCs/>
        </w:rPr>
      </w:pPr>
      <w:r w:rsidRPr="00537F35">
        <w:rPr>
          <w:rFonts w:eastAsiaTheme="minorEastAsia"/>
          <w:bCs/>
          <w:color w:val="000000" w:themeColor="text1"/>
        </w:rPr>
        <w:t>A</w:t>
      </w:r>
      <w:r w:rsidR="001B4A42" w:rsidRPr="00537F35">
        <w:rPr>
          <w:rFonts w:eastAsiaTheme="minorEastAsia"/>
          <w:bCs/>
          <w:color w:val="000000" w:themeColor="text1"/>
        </w:rPr>
        <w:t xml:space="preserve">nalytical </w:t>
      </w:r>
      <w:r w:rsidR="001B4A42" w:rsidRPr="00C01462">
        <w:rPr>
          <w:rFonts w:eastAsiaTheme="minorEastAsia"/>
          <w:bCs/>
        </w:rPr>
        <w:t xml:space="preserve">minimization of the cost function </w:t>
      </w:r>
      <w:r w:rsidR="002E36D8">
        <w:rPr>
          <w:rFonts w:eastAsiaTheme="minorEastAsia"/>
          <w:bCs/>
        </w:rPr>
        <w:t xml:space="preserve">following Rodgers </w:t>
      </w:r>
      <w:r w:rsidR="0089247D">
        <w:rPr>
          <w:rFonts w:eastAsiaTheme="minorEastAsia"/>
          <w:bCs/>
        </w:rPr>
        <w:fldChar w:fldCharType="begin"/>
      </w:r>
      <w:r w:rsidR="0089247D">
        <w:rPr>
          <w:rFonts w:eastAsiaTheme="minorEastAsia"/>
          <w:bCs/>
        </w:rPr>
        <w:instrText xml:space="preserve"> ADDIN ZOTERO_ITEM CSL_CITATION {"citationID":"ClsT5F79","properties":{"formattedCitation":"(2000)","plainCitation":"(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00)</w:t>
      </w:r>
      <w:r w:rsidR="0089247D">
        <w:rPr>
          <w:rFonts w:eastAsiaTheme="minorEastAsia"/>
          <w:bCs/>
        </w:rPr>
        <w:fldChar w:fldCharType="end"/>
      </w:r>
      <w:r w:rsidR="002E36D8">
        <w:rPr>
          <w:rFonts w:eastAsiaTheme="minorEastAsia"/>
          <w:bCs/>
        </w:rPr>
        <w:t xml:space="preserve">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w:t>
      </w:r>
      <w:r w:rsidR="00EA27F1">
        <w:rPr>
          <w:rFonts w:eastAsiaTheme="minorEastAsia"/>
        </w:rPr>
        <w:t xml:space="preserve">However, this </w:t>
      </w:r>
      <w:r w:rsidR="002E36D8">
        <w:t>solution</w:t>
      </w:r>
      <w:r w:rsidR="00EA27F1">
        <w:t xml:space="preserve"> </w:t>
      </w:r>
      <w:r w:rsidR="00372C77">
        <w:t>requires inverting</w:t>
      </w:r>
      <w:r w:rsidR="000D1015">
        <w:t xml:space="preserve"> </w:t>
      </w:r>
      <w:r w:rsidR="001A13E9">
        <w:t xml:space="preserve">the cost function Hessian, which </w:t>
      </w:r>
      <w:r w:rsidR="000F229F">
        <w:t>produces</w:t>
      </w:r>
      <w:r w:rsidR="003324A5">
        <w:rPr>
          <w:bCs/>
        </w:rPr>
        <w:t xml:space="preserve"> numerical instabilities</w:t>
      </w:r>
      <w:r w:rsidR="00B22D3B">
        <w:rPr>
          <w:bCs/>
        </w:rPr>
        <w:t xml:space="preserve"> due to the rank reduction</w:t>
      </w:r>
      <w:r w:rsidR="000F229F">
        <w:rPr>
          <w:bCs/>
        </w:rPr>
        <w:t xml:space="preserve"> of the Jacobian matrix</w:t>
      </w:r>
      <w:r w:rsidR="00914133" w:rsidRPr="00C01462">
        <w:rPr>
          <w:rFonts w:eastAsiaTheme="minorEastAsia"/>
          <w:bCs/>
        </w:rPr>
        <w:t>.</w:t>
      </w:r>
      <w:r w:rsidR="00EA27F1">
        <w:rPr>
          <w:rFonts w:eastAsiaTheme="minorEastAsia"/>
          <w:bCs/>
        </w:rPr>
        <w:t xml:space="preserve"> </w:t>
      </w:r>
      <w:r w:rsidR="002E36D8">
        <w:rPr>
          <w:rFonts w:eastAsiaTheme="minorEastAsia"/>
          <w:bCs/>
        </w:rPr>
        <w:t>Here we</w:t>
      </w:r>
      <w:r w:rsidR="00914133" w:rsidRPr="00C01462">
        <w:rPr>
          <w:rFonts w:eastAsiaTheme="minorEastAsia"/>
          <w:bCs/>
        </w:rPr>
        <w:t xml:space="preserve"> use </w:t>
      </w:r>
      <w:r w:rsidR="002E36D8">
        <w:rPr>
          <w:rFonts w:eastAsiaTheme="minorEastAsia"/>
          <w:bCs/>
        </w:rPr>
        <w:t xml:space="preserve">a </w:t>
      </w:r>
      <w:r w:rsidR="00914133" w:rsidRPr="00C01462">
        <w:rPr>
          <w:rFonts w:eastAsiaTheme="minorEastAsia"/>
          <w:bCs/>
        </w:rPr>
        <w:t>reduced-rank approximation</w:t>
      </w:r>
      <w:r w:rsidR="002E36D8">
        <w:rPr>
          <w:rFonts w:eastAsiaTheme="minorEastAsia"/>
          <w:bCs/>
        </w:rPr>
        <w:t xml:space="preserve"> of the posterior solution following </w:t>
      </w:r>
      <w:proofErr w:type="spellStart"/>
      <w:r w:rsidR="002E36D8">
        <w:rPr>
          <w:rFonts w:eastAsiaTheme="minorEastAsia"/>
          <w:bCs/>
        </w:rPr>
        <w:t>Bousserez</w:t>
      </w:r>
      <w:proofErr w:type="spellEnd"/>
      <w:r w:rsidR="002E36D8">
        <w:rPr>
          <w:rFonts w:eastAsiaTheme="minorEastAsia"/>
          <w:bCs/>
        </w:rPr>
        <w:t xml:space="preserve"> and </w:t>
      </w:r>
      <w:proofErr w:type="spellStart"/>
      <w:r w:rsidR="002E36D8">
        <w:rPr>
          <w:rFonts w:eastAsiaTheme="minorEastAsia"/>
          <w:bCs/>
        </w:rPr>
        <w:t>Henze</w:t>
      </w:r>
      <w:proofErr w:type="spellEnd"/>
      <w:r w:rsidR="0089247D">
        <w:rPr>
          <w:rFonts w:eastAsiaTheme="minorEastAsia"/>
          <w:bCs/>
        </w:rPr>
        <w:t xml:space="preserve"> </w:t>
      </w:r>
      <w:r w:rsidR="0089247D">
        <w:rPr>
          <w:rFonts w:eastAsiaTheme="minorEastAsia"/>
          <w:bCs/>
        </w:rPr>
        <w:fldChar w:fldCharType="begin"/>
      </w:r>
      <w:r w:rsidR="0089247D">
        <w:rPr>
          <w:rFonts w:eastAsiaTheme="minorEastAsia"/>
          <w:bCs/>
        </w:rPr>
        <w:instrText xml:space="preserve"> ADDIN ZOTERO_ITEM CSL_CITATION {"citationID":"rrXbUMTp","properties":{"formattedCitation":"(2018)","plainCitation":"(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18)</w:t>
      </w:r>
      <w:r w:rsidR="0089247D">
        <w:rPr>
          <w:rFonts w:eastAsiaTheme="minorEastAsia"/>
          <w:bCs/>
        </w:rPr>
        <w:fldChar w:fldCharType="end"/>
      </w:r>
      <w:r w:rsidR="002E36D8">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r w:rsidR="0038092C">
        <w:rPr>
          <w:rFonts w:eastAsiaTheme="minorEastAsia"/>
          <w:bCs/>
        </w:rPr>
        <w:t xml:space="preserve">of the </w:t>
      </w:r>
      <w:r w:rsidR="00727655">
        <w:rPr>
          <w:rFonts w:eastAsiaTheme="minorEastAsia"/>
          <w:bCs/>
        </w:rPr>
        <w:t>cost function</w:t>
      </w:r>
      <w:r w:rsidR="001A13E9">
        <w:rPr>
          <w:rFonts w:eastAsiaTheme="minorEastAsia"/>
          <w:bCs/>
        </w:rPr>
        <w:t>,</w:t>
      </w:r>
    </w:p>
    <w:p w14:paraId="00C60591" w14:textId="77777777" w:rsidR="00914133" w:rsidRPr="00C01462" w:rsidRDefault="00914133" w:rsidP="00914133">
      <w:pPr>
        <w:rPr>
          <w:rFonts w:eastAsiaTheme="minorEastAsia"/>
          <w:bCs/>
        </w:rPr>
      </w:pPr>
    </w:p>
    <w:p w14:paraId="47D0381C" w14:textId="4B860587"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57753BDE" w:rsidR="00914133" w:rsidRPr="00B51761" w:rsidRDefault="00514AA0" w:rsidP="0091413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significant 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B11954">
        <w:t xml:space="preserve">, </w:t>
      </w:r>
      <w:r w:rsidR="001A13E9">
        <w:t xml:space="preserve">for </w:t>
      </w:r>
      <w:r w:rsidR="00B11954">
        <w:t>which w</w:t>
      </w:r>
      <w:r w:rsidR="004D2E2D" w:rsidRPr="00C01462">
        <w:t>e</w:t>
      </w:r>
      <w:r w:rsidR="00B11954">
        <w:t xml:space="preserve"> </w:t>
      </w:r>
      <w:r w:rsidR="001A13E9">
        <w:t>use</w:t>
      </w:r>
      <w:r w:rsidR="00B11954" w:rsidRPr="00C01462">
        <w:t xml:space="preserve"> </w:t>
      </w:r>
      <w:proofErr w:type="spellStart"/>
      <w:r w:rsidR="004D2E2D" w:rsidRPr="00C01462">
        <w:t>Dask</w:t>
      </w:r>
      <w:proofErr w:type="spellEnd"/>
      <w:r w:rsidR="004D2E2D" w:rsidRPr="00C01462">
        <w:t xml:space="preserve">, a </w:t>
      </w:r>
      <w:r w:rsidR="00611516">
        <w:t>P</w:t>
      </w:r>
      <w:r w:rsidR="004D2E2D" w:rsidRPr="00C01462">
        <w:t xml:space="preserve">ython </w:t>
      </w:r>
      <w:r>
        <w:t>parallelization package</w:t>
      </w:r>
      <w:r w:rsidR="0089247D">
        <w:t xml:space="preserve"> </w:t>
      </w:r>
      <w:r w:rsidR="0089247D">
        <w:fldChar w:fldCharType="begin"/>
      </w:r>
      <w:r w:rsidR="0089247D">
        <w:instrText xml:space="preserve"> ADDIN ZOTERO_ITEM CSL_CITATION {"citationID":"gIid6btW","properties":{"formattedCitation":"(Dask Development Team, 2016)","plainCitation":"(Dask Development Team, 2016)","noteIndex":0},"citationItems":[{"id":378,"uris":["http://zotero.org/users/9726796/items/Y66TP75A"],"itemData":{"id":378,"type":"software","title":"Dask: Library for dynamic task scheduling","URL":"https://dask.org","author":[{"family":"Dask Development Team","given":""}],"issued":{"date-parts":[["2016"]]}}}],"schema":"https://github.com/citation-style-language/schema/raw/master/csl-citation.json"} </w:instrText>
      </w:r>
      <w:r w:rsidR="0089247D">
        <w:fldChar w:fldCharType="separate"/>
      </w:r>
      <w:r w:rsidR="0089247D">
        <w:rPr>
          <w:noProof/>
        </w:rPr>
        <w:t>(Dask Development Team, 2016)</w:t>
      </w:r>
      <w:r w:rsidR="0089247D">
        <w:fldChar w:fldCharType="end"/>
      </w:r>
      <w:r w:rsidR="004D2E2D" w:rsidRPr="00C01462">
        <w:t>.</w:t>
      </w:r>
      <w:r w:rsidR="000D1015">
        <w:t xml:space="preserve"> </w:t>
      </w:r>
      <w:r w:rsidR="0016623C">
        <w:rPr>
          <w:rFonts w:eastAsiaTheme="minorEastAsia"/>
          <w:bCs/>
        </w:rPr>
        <w:t xml:space="preserve">The reduced-rank </w:t>
      </w:r>
      <w:r w:rsidR="00B11954">
        <w:rPr>
          <w:rFonts w:eastAsiaTheme="minorEastAsia"/>
          <w:bCs/>
        </w:rPr>
        <w:t xml:space="preserve">posterior approximation </w:t>
      </w:r>
      <w:r w:rsidR="0016623C">
        <w:rPr>
          <w:rFonts w:eastAsiaTheme="minorEastAsia"/>
          <w:bCs/>
        </w:rPr>
        <w:t>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EA27F1">
        <w:rPr>
          <w:rFonts w:eastAsiaTheme="minorEastAsia"/>
        </w:rPr>
        <w:t xml:space="preserve"> </w:t>
      </w:r>
      <w:r w:rsidR="0089247D">
        <w:rPr>
          <w:rFonts w:eastAsiaTheme="minorEastAsia"/>
        </w:rPr>
        <w:fldChar w:fldCharType="begin"/>
      </w:r>
      <w:r w:rsidR="0089247D">
        <w:rPr>
          <w:rFonts w:eastAsiaTheme="minorEastAsia"/>
        </w:rPr>
        <w:instrText xml:space="preserve"> ADDIN ZOTERO_ITEM CSL_CITATION {"citationID":"7ImLrraZ","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89247D">
        <w:rPr>
          <w:rFonts w:eastAsiaTheme="minorEastAsia"/>
        </w:rPr>
        <w:fldChar w:fldCharType="separate"/>
      </w:r>
      <w:r w:rsidR="0089247D">
        <w:rPr>
          <w:rFonts w:eastAsiaTheme="minorEastAsia"/>
          <w:noProof/>
        </w:rPr>
        <w:t>(Bousserez and Henze, 2018)</w:t>
      </w:r>
      <w:r w:rsidR="0089247D">
        <w:rPr>
          <w:rFonts w:eastAsiaTheme="minorEastAsia"/>
        </w:rPr>
        <w:fldChar w:fldCharType="end"/>
      </w:r>
      <w:r w:rsidR="0016623C">
        <w:t>:</w:t>
      </w:r>
    </w:p>
    <w:p w14:paraId="1B6C4884" w14:textId="77777777" w:rsidR="00914133" w:rsidRPr="00C01462" w:rsidRDefault="00914133" w:rsidP="00914133">
      <w:pPr>
        <w:rPr>
          <w:rFonts w:eastAsiaTheme="minorEastAsia"/>
          <w:bCs/>
          <w:iCs/>
        </w:rPr>
      </w:pPr>
    </w:p>
    <w:p w14:paraId="2426C320" w14:textId="4532D2F1" w:rsidR="00914133" w:rsidRPr="00C01462" w:rsidRDefault="00000000" w:rsidP="00914133">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sSub>
                    <m:sSubPr>
                      <m:ctrlPr>
                        <w:rPr>
                          <w:rFonts w:ascii="Cambria Math" w:hAnsi="Cambria Math"/>
                          <w:b/>
                        </w:rPr>
                      </m:ctrlPr>
                    </m:sSubPr>
                    <m:e>
                      <m:r>
                        <m:rPr>
                          <m:sty m:val="b"/>
                        </m:rPr>
                        <w:rPr>
                          <w:rFonts w:ascii="Cambria Math" w:hAnsi="Cambria Math"/>
                        </w:rPr>
                        <m:t>I</m:t>
                      </m:r>
                    </m:e>
                    <m:sub>
                      <m:r>
                        <w:rPr>
                          <w:rFonts w:ascii="Cambria Math" w:hAnsi="Cambria Math"/>
                        </w:rPr>
                        <m:t>n</m:t>
                      </m:r>
                    </m:sub>
                  </m:sSub>
                  <m:r>
                    <m:rPr>
                      <m:sty m:val="b"/>
                    </m:rPr>
                    <w:rPr>
                      <w:rFonts w:ascii="Cambria Math" w:hAnsi="Cambria Math"/>
                    </w:rPr>
                    <m:t>-</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5C59E537"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matrices</w:t>
      </w:r>
      <w:r w:rsidR="001A13E9">
        <w:t>, respectively,</w:t>
      </w:r>
      <w:r w:rsidR="0016623C">
        <w:t xml:space="preserve"> for an inversion solved </w:t>
      </w:r>
      <w:r w:rsidR="00B22D3B">
        <w:t xml:space="preserve">with </w:t>
      </w:r>
      <w:r w:rsidR="000F229F">
        <w:t>a</w:t>
      </w:r>
      <w:r w:rsidR="00B22D3B">
        <w:t xml:space="preserve"> reduced-rank </w:t>
      </w:r>
      <w:r w:rsidR="000D1015">
        <w:t>forward model</w:t>
      </w:r>
      <w:r w:rsidR="00B22D3B" w:rsidRPr="00C01462">
        <w:t xml:space="preserve">. We </w:t>
      </w:r>
      <w:r w:rsidR="0084023E">
        <w:t>set</w:t>
      </w:r>
      <w:r w:rsidRPr="00C01462">
        <w:t xml:space="preserve"> </w:t>
      </w:r>
      <m:oMath>
        <m:r>
          <w:rPr>
            <w:rFonts w:ascii="Cambria Math" w:hAnsi="Cambria Math"/>
          </w:rPr>
          <m:t>k</m:t>
        </m:r>
      </m:oMath>
      <w:r w:rsidRPr="00C01462">
        <w:t xml:space="preserve"> to match the rank of the </w:t>
      </w:r>
      <w:r w:rsidR="0016623C">
        <w:t xml:space="preserve">reduced-rank </w:t>
      </w:r>
      <w:r w:rsidRPr="00C01462">
        <w:t>Jacobian matrix</w:t>
      </w:r>
      <w:r w:rsidR="0016623C">
        <w:t xml:space="preserve">, which is </w:t>
      </w:r>
      <w:r w:rsidR="0084023E">
        <w:t>chosen</w:t>
      </w:r>
      <w:r w:rsidR="0016623C">
        <w:t xml:space="preserve"> to maximize </w:t>
      </w:r>
      <w:r w:rsidR="00A9225B">
        <w:t xml:space="preserve">information content </w:t>
      </w:r>
      <w:r w:rsidR="004D2E2D">
        <w:t>within</w:t>
      </w:r>
      <w:r w:rsidR="0016623C">
        <w:t xml:space="preserve"> the available computational resources</w:t>
      </w:r>
      <w:r w:rsidR="000D1015">
        <w:t xml:space="preserve"> (</w:t>
      </w:r>
      <w:r w:rsidR="005E4B4C">
        <w:t>Section</w:t>
      </w:r>
      <w:r w:rsidR="000D1015">
        <w:t xml:space="preserve"> 2.</w:t>
      </w:r>
      <w:r w:rsidR="007A1AE0">
        <w:t>6</w:t>
      </w:r>
      <w:r w:rsidR="000D1015">
        <w:t>)</w:t>
      </w:r>
      <w:r w:rsidRPr="00C01462">
        <w:t xml:space="preserve">. </w:t>
      </w:r>
      <w:r w:rsidR="00EA27F1" w:rsidRPr="00C01462">
        <w:rPr>
          <w:rFonts w:eastAsiaTheme="minorEastAsia"/>
        </w:rPr>
        <w:t xml:space="preserve">The diagonal elements </w:t>
      </w:r>
      <w:r w:rsidR="00EA27F1">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C01462">
        <w:rPr>
          <w:rFonts w:eastAsiaTheme="minorEastAsia"/>
        </w:rPr>
        <w:t xml:space="preserve"> are </w:t>
      </w:r>
      <w:r w:rsidR="00EA27F1">
        <w:rPr>
          <w:rFonts w:eastAsiaTheme="minorEastAsia"/>
        </w:rPr>
        <w:t>often</w:t>
      </w:r>
      <w:r w:rsidR="00EA27F1" w:rsidRPr="00C01462">
        <w:rPr>
          <w:rFonts w:eastAsiaTheme="minorEastAsia"/>
        </w:rPr>
        <w:t xml:space="preserve"> referred to as averaging kernel sensitivities</w:t>
      </w:r>
      <w:r w:rsidR="00D92BB3">
        <w:rPr>
          <w:rFonts w:eastAsiaTheme="minorEastAsia"/>
        </w:rPr>
        <w:t xml:space="preserve"> and are a measure of </w:t>
      </w:r>
      <w:r w:rsidR="00E022DC">
        <w:rPr>
          <w:rFonts w:eastAsiaTheme="minorEastAsia"/>
        </w:rPr>
        <w:t>the dependence of the optimized emissions to the prior estimate. T</w:t>
      </w:r>
      <w:r w:rsidR="00EA27F1" w:rsidRPr="00C01462">
        <w:rPr>
          <w:rFonts w:eastAsiaTheme="minorEastAsia"/>
        </w:rPr>
        <w:t xml:space="preserve">heir sum </w:t>
      </w:r>
      <w:r w:rsidR="00EA27F1">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322D0C">
        <w:rPr>
          <w:rFonts w:eastAsiaTheme="minorEastAsia"/>
          <w:bCs/>
        </w:rPr>
        <w:t>)</w:t>
      </w:r>
      <w:r w:rsidR="00EA27F1" w:rsidRPr="00C01462">
        <w:rPr>
          <w:rFonts w:eastAsiaTheme="minorEastAsia"/>
        </w:rPr>
        <w:t xml:space="preserve"> gives the degrees of freedom for signal</w:t>
      </w:r>
      <w:r w:rsidR="00BA058E" w:rsidRPr="00C01462">
        <w:rPr>
          <w:rFonts w:eastAsiaTheme="minorEastAsia"/>
        </w:rPr>
        <w:t xml:space="preserve"> (D</w:t>
      </w:r>
      <w:r w:rsidR="00EA27F1" w:rsidRPr="00C01462">
        <w:rPr>
          <w:rFonts w:eastAsiaTheme="minorEastAsia"/>
        </w:rPr>
        <w:t>OFS)</w:t>
      </w:r>
      <w:r w:rsidR="00EA27F1">
        <w:rPr>
          <w:rFonts w:eastAsiaTheme="minorEastAsia"/>
        </w:rPr>
        <w:t xml:space="preserve"> that represent </w:t>
      </w:r>
      <w:r w:rsidR="00EA27F1" w:rsidRPr="00C01462">
        <w:rPr>
          <w:rFonts w:eastAsiaTheme="minorEastAsia"/>
        </w:rPr>
        <w:t xml:space="preserve">the number of pieces of information independently </w:t>
      </w:r>
      <w:r w:rsidR="00EA27F1">
        <w:rPr>
          <w:rFonts w:eastAsiaTheme="minorEastAsia"/>
        </w:rPr>
        <w:t>quantified</w:t>
      </w:r>
      <w:r w:rsidR="00EA27F1" w:rsidRPr="00C01462">
        <w:rPr>
          <w:rFonts w:eastAsiaTheme="minorEastAsia"/>
        </w:rPr>
        <w:t xml:space="preserve"> by the observing </w:t>
      </w:r>
      <w:r w:rsidR="00EA27F1" w:rsidRPr="006202B5">
        <w:rPr>
          <w:rFonts w:eastAsiaTheme="minorEastAsia"/>
          <w:color w:val="000000" w:themeColor="text1"/>
        </w:rPr>
        <w:t>system</w:t>
      </w:r>
      <w:r w:rsidR="00EA27F1" w:rsidRPr="006202B5">
        <w:rPr>
          <w:rFonts w:eastAsiaTheme="minorEastAsia"/>
          <w:bCs/>
          <w:color w:val="000000" w:themeColor="text1"/>
        </w:rPr>
        <w:t xml:space="preserve"> </w:t>
      </w:r>
      <w:r w:rsidR="00EA27F1" w:rsidRPr="006202B5">
        <w:rPr>
          <w:rFonts w:eastAsiaTheme="minorEastAsia"/>
          <w:bCs/>
          <w:color w:val="000000" w:themeColor="text1"/>
        </w:rPr>
        <w:fldChar w:fldCharType="begin"/>
      </w:r>
      <w:r w:rsidR="006202B5" w:rsidRPr="006202B5">
        <w:rPr>
          <w:rFonts w:eastAsiaTheme="minorEastAsia"/>
          <w:bCs/>
          <w:color w:val="000000" w:themeColor="text1"/>
        </w:rPr>
        <w:instrText xml:space="preserve"> ADDIN ZOTERO_ITEM CSL_CITATION {"citationID":"PsP4b0D4","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EA27F1" w:rsidRPr="006202B5">
        <w:rPr>
          <w:rFonts w:eastAsiaTheme="minorEastAsia"/>
          <w:bCs/>
          <w:color w:val="000000" w:themeColor="text1"/>
        </w:rPr>
        <w:fldChar w:fldCharType="separate"/>
      </w:r>
      <w:r w:rsidR="006202B5" w:rsidRPr="006202B5">
        <w:rPr>
          <w:rFonts w:eastAsiaTheme="minorEastAsia"/>
          <w:bCs/>
          <w:noProof/>
          <w:color w:val="000000" w:themeColor="text1"/>
        </w:rPr>
        <w:t>(Rodgers, 2000)</w:t>
      </w:r>
      <w:r w:rsidR="00EA27F1" w:rsidRPr="006202B5">
        <w:rPr>
          <w:rFonts w:eastAsiaTheme="minorEastAsia"/>
          <w:bCs/>
          <w:color w:val="000000" w:themeColor="text1"/>
        </w:rPr>
        <w:fldChar w:fldCharType="end"/>
      </w:r>
      <w:r w:rsidR="00EA27F1" w:rsidRPr="006202B5">
        <w:rPr>
          <w:rFonts w:eastAsiaTheme="minorEastAsia"/>
          <w:bCs/>
          <w:color w:val="000000" w:themeColor="text1"/>
        </w:rPr>
        <w:t>.</w:t>
      </w:r>
      <w:r w:rsidR="00EA27F1" w:rsidRPr="006202B5">
        <w:rPr>
          <w:color w:val="000000" w:themeColor="text1"/>
        </w:rPr>
        <w:t xml:space="preserve"> </w:t>
      </w:r>
      <w:r w:rsidR="00B22D3B" w:rsidRPr="006202B5">
        <w:rPr>
          <w:color w:val="000000" w:themeColor="text1"/>
        </w:rPr>
        <w:t>The</w:t>
      </w:r>
      <w:r w:rsidR="004D2E2D" w:rsidRPr="006202B5">
        <w:rPr>
          <w:color w:val="000000" w:themeColor="text1"/>
        </w:rPr>
        <w:t xml:space="preserve"> </w:t>
      </w:r>
      <w:r w:rsidR="004D2E2D">
        <w:t>reduced-rank inversion</w:t>
      </w:r>
      <w:r w:rsidR="00B22D3B">
        <w:t xml:space="preserve"> and Jacobian matrix do not 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less than 0.0</w:t>
      </w:r>
      <w:r w:rsidR="004D2E2D">
        <w:t>5</w:t>
      </w:r>
      <w:r w:rsidR="00213EBE">
        <w:t xml:space="preserve"> </w:t>
      </w:r>
      <w:r w:rsidR="00213EBE">
        <w:fldChar w:fldCharType="begin"/>
      </w:r>
      <w:r w:rsidR="00213EBE">
        <w:instrText xml:space="preserve"> ADDIN ZOTERO_ITEM CSL_CITATION {"citationID":"y7HEgBiW","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213EBE">
        <w:fldChar w:fldCharType="separate"/>
      </w:r>
      <w:r w:rsidR="00213EBE">
        <w:rPr>
          <w:noProof/>
        </w:rPr>
        <w:t>(Nesser et al., 2021)</w:t>
      </w:r>
      <w:r w:rsidR="00213EBE">
        <w:fldChar w:fldCharType="end"/>
      </w:r>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09BB173" w14:textId="54ACAFDF" w:rsidR="00000829" w:rsidRDefault="00E63085" w:rsidP="00000829">
      <w:r w:rsidRPr="00C01462">
        <w:t xml:space="preserve">Figure </w:t>
      </w:r>
      <w:r w:rsidR="00914C58" w:rsidRPr="00C01462">
        <w:t>1</w:t>
      </w:r>
      <w:r w:rsidRPr="00C01462">
        <w:t xml:space="preserve"> shows </w:t>
      </w:r>
      <w:r w:rsidR="004D75E3">
        <w:t>the</w:t>
      </w:r>
      <w:r w:rsidR="00386B40">
        <w:t xml:space="preserve"> prior emission estimate</w:t>
      </w:r>
      <w:r w:rsidR="004D75E3">
        <w:t>s for different sectors</w:t>
      </w:r>
      <w:r w:rsidRPr="00C01462">
        <w:t xml:space="preserve">. </w:t>
      </w:r>
      <w:r w:rsidR="007B140B">
        <w:t>A</w:t>
      </w:r>
      <w:r w:rsidRPr="00C01462">
        <w:t xml:space="preserve">nthropogenic emissions </w:t>
      </w:r>
      <w:r w:rsidR="007B140B">
        <w:t xml:space="preserve">are given by </w:t>
      </w:r>
      <w:r w:rsidRPr="00C01462">
        <w:t>the spatially disaggregated (gridded) versions of the</w:t>
      </w:r>
      <w:r w:rsidR="00386B40">
        <w:t xml:space="preserve"> </w:t>
      </w:r>
      <w:r w:rsidR="00024B17" w:rsidRPr="00713109">
        <w:t xml:space="preserve">2016 </w:t>
      </w:r>
      <w:r w:rsidRPr="00C01462">
        <w:t xml:space="preserve">EPA GHGI </w:t>
      </w:r>
      <w:r w:rsidR="007B140B">
        <w:t xml:space="preserve">for the </w:t>
      </w:r>
      <w:r w:rsidR="005F1E5B">
        <w:t>U.S.</w:t>
      </w:r>
      <w:r w:rsidR="007B140B">
        <w:t xml:space="preserve"> </w:t>
      </w:r>
      <w:r w:rsidRPr="00C01462">
        <w:t xml:space="preserve">for 2012 </w:t>
      </w:r>
      <w:r w:rsidR="00537F35">
        <w:fldChar w:fldCharType="begin"/>
      </w:r>
      <w:r w:rsidR="00537F35">
        <w:instrText xml:space="preserve"> ADDIN ZOTERO_ITEM CSL_CITATION {"citationID":"UJ1eyMgz","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537F35">
        <w:fldChar w:fldCharType="separate"/>
      </w:r>
      <w:r w:rsidR="00537F35">
        <w:rPr>
          <w:noProof/>
        </w:rPr>
        <w:t>(Maasakkers et al., 2016)</w:t>
      </w:r>
      <w:r w:rsidR="00537F35">
        <w:fldChar w:fldCharType="end"/>
      </w:r>
      <w:r w:rsidRPr="00C01462">
        <w:t>, the</w:t>
      </w:r>
      <w:r w:rsidR="0084023E" w:rsidRPr="0084023E">
        <w:t xml:space="preserve"> Instituto Nacional de </w:t>
      </w:r>
      <w:proofErr w:type="spellStart"/>
      <w:r w:rsidR="0084023E" w:rsidRPr="0084023E">
        <w:t>Ecología</w:t>
      </w:r>
      <w:proofErr w:type="spellEnd"/>
      <w:r w:rsidR="0084023E" w:rsidRPr="0084023E">
        <w:t xml:space="preserve"> y Cambio </w:t>
      </w:r>
      <w:proofErr w:type="spellStart"/>
      <w:r w:rsidR="0084023E" w:rsidRPr="0084023E">
        <w:t>Climático</w:t>
      </w:r>
      <w:proofErr w:type="spellEnd"/>
      <w:r w:rsidR="0084023E" w:rsidRPr="0084023E">
        <w:t xml:space="preserve"> (INECC) </w:t>
      </w:r>
      <w:r w:rsidR="00CC7F7C" w:rsidRPr="00C01462">
        <w:t xml:space="preserve">inventory </w:t>
      </w:r>
      <w:r w:rsidRPr="00C01462">
        <w:t xml:space="preserve">for </w:t>
      </w:r>
      <w:r w:rsidR="007B140B">
        <w:t xml:space="preserve">Mexico for </w:t>
      </w:r>
      <w:r w:rsidRPr="00C01462">
        <w:t>20</w:t>
      </w:r>
      <w:r w:rsidR="00CC7F7C" w:rsidRPr="00C01462">
        <w:t>15</w:t>
      </w:r>
      <w:r w:rsidR="00537F35">
        <w:t xml:space="preserve"> </w:t>
      </w:r>
      <w:r w:rsidR="00537F35">
        <w:fldChar w:fldCharType="begin"/>
      </w:r>
      <w:r w:rsidR="00537F35">
        <w:instrText xml:space="preserve"> ADDIN ZOTERO_ITEM CSL_CITATION {"citationID":"2ofcFHcn","properties":{"formattedCitation":"(Scarpelli et al., 2020)","plainCitation":"(Scarpelli et al., 2020)","noteIndex":0},"citationItems":[{"id":379,"uris":["http://zotero.org/users/9726796/items/8MJWDT2A"],"itemData":{"id":379,"type":"article-journal","abstract":"We present a gridded inventory of Mexico’s anthropogenic methane emissions for 2015 with 0.1° × 0.1° resolution (≈10 × 10 km2) and detailed sectoral breakdown. The inventory is constructed by spatially allocating national emission estimates from the National Inventory of Greenhouse Gases and Compounds constructed by the Instituto Nacional de Ecología y Cambio Climático (INECC). We provide additional breakdown for oil/gas emissions. Spatial allocation is done using an ensemble of national datasets for methane-emitting activities resolving individual municipalities and point sources. We find that emissions are highest in central Mexico and along the east coast, with substantial spatial overlap between major emission sectors (livestock, fugitive emissions from fuels, solid waste, and wastewater). Offshore oil/gas activities, primarily oil production, account for 51% of national oil/gas emissions. We identify 16 hotspots on the 0.1° × 0.1° grid with individual emissions higher than 20 Gg a−1 (2.3 tons h−1) including large landfills, offshore oil production, coal mines in northern Mexico, a gas processing complex, and a cattle processing facility. We find large differences between our inventory and previous gridded emission inventories for Mexico, in particular EDGAR v5, reflecting our use of more detailed geospatial databases. Although uncertainties in methane emissions remain large, the spatially explicit emissions presented here can provide the basis for inversions of atmospheric methane observations to guide improvements in the national inventory. Gridded inventory files are openly available at (https://doi.org/10.7910/DVN/5FUTWM).","container-title":"Environmental Research Letters","DOI":"10.1088/1748-9326/abb42b","ISSN":"1748-9326","issue":"10","journalAbbreviation":"Environ. Res. Lett.","language":"en","note":"publisher: IOP Publishing","page":"105015","source":"Institute of Physics","title":"A gridded inventory of anthropogenic methane emissions from Mexico based on Mexico’s national inventory of greenhouse gases and compounds","volume":"15","author":[{"family":"Scarpelli","given":"Tia R."},{"family":"Jacob","given":"Daniel J."},{"family":"Villasana","given":"Claudia A. Octaviano"},{"family":"Hernández","given":"Irma F. Ramírez"},{"family":"Moreno","given":"Paulina R. Cárdenas"},{"family":"Alfaro","given":"Eunice A. Cortés"},{"family":"García","given":"Miguel Á García"},{"family":"Zavala-Araiza","given":"Daniel"}],"issued":{"date-parts":[["2020",10]]}}}],"schema":"https://github.com/citation-style-language/schema/raw/master/csl-citation.json"} </w:instrText>
      </w:r>
      <w:r w:rsidR="00537F35">
        <w:fldChar w:fldCharType="separate"/>
      </w:r>
      <w:r w:rsidR="00537F35">
        <w:rPr>
          <w:noProof/>
        </w:rPr>
        <w:t>(Scarpelli et al., 2020)</w:t>
      </w:r>
      <w:r w:rsidR="00537F35">
        <w:fldChar w:fldCharType="end"/>
      </w:r>
      <w:r w:rsidRPr="00C01462">
        <w:t xml:space="preserve">, and the </w:t>
      </w:r>
      <w:r w:rsidR="0084023E">
        <w:t>Environment and Climate Change Canada (ECCC)</w:t>
      </w:r>
      <w:r w:rsidRPr="00C01462">
        <w:t xml:space="preserve"> </w:t>
      </w:r>
      <w:r w:rsidR="007B140B">
        <w:t>inventory for Canada for</w:t>
      </w:r>
      <w:r w:rsidRPr="00C01462">
        <w:t xml:space="preserve"> 20</w:t>
      </w:r>
      <w:r w:rsidR="00CC7F7C" w:rsidRPr="00C01462">
        <w:t>18</w:t>
      </w:r>
      <w:r w:rsidRPr="00C01462">
        <w:t xml:space="preserve"> </w:t>
      </w:r>
      <w:r w:rsidR="00537F35">
        <w:fldChar w:fldCharType="begin"/>
      </w:r>
      <w:r w:rsidR="00537F35">
        <w:instrText xml:space="preserve"> ADDIN ZOTERO_ITEM CSL_CITATION {"citationID":"t3iSFLpz","properties":{"formattedCitation":"(Scarpelli et al., 2021)","plainCitation":"(Scarpelli et al., 2021)","noteIndex":0},"citationItems":[{"id":381,"uris":["http://zotero.org/users/9726796/items/CXQFI4U9"],"itemData":{"id":381,"type":"article-journal","abstract":"Canada’s anthropogenic methane emissions are reported annually to the United Nations Framework Convention on Climate Change through Canada’s National Inventory Report (NIR). Evaluation of this policy-relevant inventory using observations of atmospheric methane requires prior information on the spatial distribution of emissions but that information is lacking in the NIR. Here we spatially allocate the NIR methane emissions for 2018 on a 0.1° × 0.1° grid (≈10 km × 10 km) for individual source sectors and subsectors, with further resolution by source type for the oil/gas sector, using an ensemble of national and provincial geospatial datasets and including facility-level information from Canada’s Greenhouse Gas Reporting Program. The highest emissions are from oil/gas production and livestock in western Canada, and landfills in eastern Canada. We find 11 hotspots emitting more than 1 metric ton h−1 on the 0.1° × 0.1° grid. Oil sands mines in northeast Alberta contribute 3 of these hotspots even though oil sands contribute only 4% of national oil/gas emissions. Our gridded inventory shows large spatial differences with the EDGAR v5 inventory commonly used for inversions of atmospheric methane observations, which may reflect EDGAR’s reliance on global geospatial datasets. Comparison of our spatially resolved inventory to atmospheric measurements in oil/gas production fields suggests that the NIR underestimates these emissions. We also find strong spatial overlap between oil/gas, livestock, and wetland emissions in western Canada that may complicate source attribution in inversions of atmospheric data.","container-title":"Environmental Research Letters","DOI":"10.1088/1748-9326/ac40b1","ISSN":"1748-9326","issue":"1","journalAbbreviation":"Environ. Res. Lett.","language":"en","note":"publisher: IOP Publishing","page":"014007","source":"Institute of Physics","title":"A gridded inventory of Canada’s anthropogenic methane emissions","volume":"17","author":[{"family":"Scarpelli","given":"Tia R."},{"family":"Jacob","given":"Daniel J."},{"family":"Moran","given":"Michael"},{"family":"Reuland","given":"Frances"},{"family":"Gordon","given":"Deborah"}],"issued":{"date-parts":[["2021",12]]}}}],"schema":"https://github.com/citation-style-language/schema/raw/master/csl-citation.json"} </w:instrText>
      </w:r>
      <w:r w:rsidR="00537F35">
        <w:fldChar w:fldCharType="separate"/>
      </w:r>
      <w:r w:rsidR="00537F35">
        <w:rPr>
          <w:noProof/>
        </w:rPr>
        <w:t>(Scarpelli et al., 2021)</w:t>
      </w:r>
      <w:r w:rsidR="00537F35">
        <w:fldChar w:fldCharType="end"/>
      </w:r>
      <w:r w:rsidRPr="00C01462">
        <w:t xml:space="preserve">. </w:t>
      </w:r>
      <w:r w:rsidR="00F16BEF">
        <w:t>We</w:t>
      </w:r>
      <w:r w:rsidR="00F16BEF" w:rsidRPr="00C01462">
        <w:t xml:space="preserve"> update </w:t>
      </w:r>
      <w:r w:rsidR="00F16BEF">
        <w:t xml:space="preserve">the distribution and magnitude of GHGI oil and gas emissions to </w:t>
      </w:r>
      <w:ins w:id="47" w:author="Hannah Nesser" w:date="2023-04-12T09:28:00Z">
        <w:r w:rsidR="00D27EB9">
          <w:t>t</w:t>
        </w:r>
      </w:ins>
      <w:ins w:id="48" w:author="Hannah Nesser" w:date="2023-04-12T09:29:00Z">
        <w:r w:rsidR="00D27EB9">
          <w:t xml:space="preserve">he 2020 GHGI for </w:t>
        </w:r>
      </w:ins>
      <w:r w:rsidR="00F16BEF">
        <w:t xml:space="preserve">2018 following Shen et al. </w:t>
      </w:r>
      <w:r w:rsidR="00F16BEF">
        <w:fldChar w:fldCharType="begin"/>
      </w:r>
      <w:r w:rsidR="00F16BEF">
        <w:instrText xml:space="preserve"> ADDIN ZOTERO_ITEM CSL_CITATION {"citationID":"xbF9qbyi","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F16BEF">
        <w:rPr>
          <w:rFonts w:ascii="Cambria Math" w:hAnsi="Cambria Math" w:cs="Cambria Math"/>
        </w:rPr>
        <w:instrText>∼</w:instrText>
      </w:r>
      <w:r w:rsidR="00F16BEF">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F16BEF">
        <w:fldChar w:fldCharType="separate"/>
      </w:r>
      <w:r w:rsidR="00F16BEF">
        <w:rPr>
          <w:noProof/>
        </w:rPr>
        <w:t>(2022)</w:t>
      </w:r>
      <w:r w:rsidR="00F16BEF">
        <w:fldChar w:fldCharType="end"/>
      </w:r>
      <w:r w:rsidR="00F16BEF">
        <w:t xml:space="preserve"> and</w:t>
      </w:r>
      <w:r w:rsidR="00F16BEF" w:rsidRPr="00C01462">
        <w:t xml:space="preserve"> </w:t>
      </w:r>
      <w:r w:rsidR="00F16BEF">
        <w:t xml:space="preserve">use </w:t>
      </w:r>
      <w:r w:rsidR="00F16BEF" w:rsidRPr="00C01462">
        <w:t xml:space="preserve">the Environmental Defense Fund’s inventory </w:t>
      </w:r>
      <w:r w:rsidR="00F16BEF">
        <w:t>for the Permian basin for 2019</w:t>
      </w:r>
      <w:r w:rsidR="00F16BEF" w:rsidRPr="00F16BEF">
        <w:t xml:space="preserve"> </w:t>
      </w:r>
      <w:r w:rsidR="00F16BEF">
        <w:fldChar w:fldCharType="begin"/>
      </w:r>
      <w:r w:rsidR="00F16BEF">
        <w:instrText xml:space="preserve"> ADDIN ZOTERO_ITEM CSL_CITATION {"citationID":"PRopIwg6","properties":{"formattedCitation":"(Zhang et al., 2020)","plainCitation":"(Zhang et al., 2020)","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schema":"https://github.com/citation-style-language/schema/raw/master/csl-citation.json"} </w:instrText>
      </w:r>
      <w:r w:rsidR="00F16BEF">
        <w:fldChar w:fldCharType="separate"/>
      </w:r>
      <w:r w:rsidR="00F16BEF">
        <w:rPr>
          <w:noProof/>
        </w:rPr>
        <w:t>(Zhang et al., 2020)</w:t>
      </w:r>
      <w:r w:rsidR="00F16BEF">
        <w:fldChar w:fldCharType="end"/>
      </w:r>
      <w:r w:rsidR="006903D3">
        <w:t xml:space="preserve">, where GHGI estimates are known to be too low </w:t>
      </w:r>
      <w:r w:rsidR="006903D3">
        <w:rPr>
          <w:color w:val="000000" w:themeColor="text1"/>
        </w:rPr>
        <w:fldChar w:fldCharType="begin"/>
      </w:r>
      <w:r w:rsidR="006137D1">
        <w:rPr>
          <w:color w:val="000000" w:themeColor="text1"/>
        </w:rPr>
        <w:instrText xml:space="preserve"> ADDIN ZOTERO_ITEM CSL_CITATION {"citationID":"W1xBeE7Q","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sidR="006903D3">
        <w:rPr>
          <w:color w:val="000000" w:themeColor="text1"/>
        </w:rPr>
        <w:fldChar w:fldCharType="separate"/>
      </w:r>
      <w:r w:rsidR="006903D3">
        <w:rPr>
          <w:noProof/>
          <w:color w:val="000000" w:themeColor="text1"/>
        </w:rPr>
        <w:t>(Zhang et al., 2020; Schneising et al., 2020; Liu et al., 2021; Chen et al., 2022a; Varon et al., 2022)</w:t>
      </w:r>
      <w:r w:rsidR="006903D3">
        <w:rPr>
          <w:color w:val="000000" w:themeColor="text1"/>
        </w:rPr>
        <w:fldChar w:fldCharType="end"/>
      </w:r>
      <w:r w:rsidR="00F16BEF" w:rsidRPr="00C01462">
        <w:t>.</w:t>
      </w:r>
      <w:r w:rsidR="00D27EB9" w:rsidRPr="00C01462">
        <w:t xml:space="preserve"> </w:t>
      </w:r>
      <w:commentRangeStart w:id="49"/>
      <w:commentRangeStart w:id="50"/>
      <w:commentRangeEnd w:id="49"/>
      <w:r w:rsidR="00D27EB9">
        <w:rPr>
          <w:rStyle w:val="CommentReference"/>
        </w:rPr>
        <w:commentReference w:id="49"/>
      </w:r>
      <w:commentRangeEnd w:id="50"/>
      <w:r w:rsidR="00D27EB9">
        <w:rPr>
          <w:rStyle w:val="CommentReference"/>
        </w:rPr>
        <w:commentReference w:id="50"/>
      </w:r>
      <w:r w:rsidR="00D27EB9">
        <w:t>We</w:t>
      </w:r>
      <w:r w:rsidR="002D332F" w:rsidRPr="00C01462">
        <w:t xml:space="preserve"> </w:t>
      </w:r>
      <w:r w:rsidR="00986D28" w:rsidRPr="00C01462">
        <w:t>treat</w:t>
      </w:r>
      <w:r w:rsidR="002D332F" w:rsidRPr="00C01462">
        <w:t xml:space="preserve"> oil and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6903D3">
        <w:t xml:space="preserve">The magnitude of </w:t>
      </w:r>
      <w:r w:rsidR="00B64709">
        <w:t xml:space="preserve">GHGI </w:t>
      </w:r>
      <w:r w:rsidR="00EA6DDD">
        <w:t>livestock, landfill, and wastewater emissions</w:t>
      </w:r>
      <w:r w:rsidR="00B64709">
        <w:t xml:space="preserve"> changed </w:t>
      </w:r>
      <w:r w:rsidR="006903D3">
        <w:t xml:space="preserve">by less than </w:t>
      </w:r>
      <w:r w:rsidR="00EA6DDD">
        <w:t xml:space="preserve">10% </w:t>
      </w:r>
      <w:r w:rsidR="006903D3">
        <w:t>from</w:t>
      </w:r>
      <w:r w:rsidR="00B64709">
        <w:t xml:space="preserve"> 2012 to 2019, </w:t>
      </w:r>
      <w:r w:rsidR="00EA6DDD">
        <w:t>while coal emissions decreased by 26%. The</w:t>
      </w:r>
      <w:r w:rsidR="00B64709">
        <w:t xml:space="preserve"> distribution of </w:t>
      </w:r>
      <w:r w:rsidR="00EA6DDD">
        <w:t>these sources</w:t>
      </w:r>
      <w:r w:rsidR="00B64709">
        <w:t xml:space="preserve"> is unlikely to have changed significantly. </w:t>
      </w:r>
      <w:r w:rsidR="0028365E" w:rsidRPr="006202B5">
        <w:rPr>
          <w:color w:val="000000" w:themeColor="text1"/>
        </w:rPr>
        <w:t xml:space="preserve">Anthropogenic </w:t>
      </w:r>
      <w:r w:rsidRPr="006202B5">
        <w:rPr>
          <w:color w:val="000000" w:themeColor="text1"/>
        </w:rPr>
        <w:t>emissions</w:t>
      </w:r>
      <w:r w:rsidR="00386B40" w:rsidRPr="006202B5">
        <w:rPr>
          <w:color w:val="000000" w:themeColor="text1"/>
        </w:rPr>
        <w:t xml:space="preserve"> </w:t>
      </w:r>
      <w:r w:rsidR="0028365E" w:rsidRPr="006202B5">
        <w:rPr>
          <w:color w:val="000000" w:themeColor="text1"/>
        </w:rPr>
        <w:t xml:space="preserve">for Central America and the Caribbean islands </w:t>
      </w:r>
      <w:r w:rsidRPr="006202B5">
        <w:rPr>
          <w:color w:val="000000" w:themeColor="text1"/>
        </w:rPr>
        <w:t xml:space="preserve">are </w:t>
      </w:r>
      <w:r w:rsidR="000F229F" w:rsidRPr="006202B5">
        <w:rPr>
          <w:color w:val="000000" w:themeColor="text1"/>
        </w:rPr>
        <w:t>from</w:t>
      </w:r>
      <w:r w:rsidRPr="006202B5">
        <w:rPr>
          <w:color w:val="000000" w:themeColor="text1"/>
        </w:rPr>
        <w:t xml:space="preserve"> the EDGAR v4.3.2 global emission inventory for 2012</w:t>
      </w:r>
      <w:r w:rsidR="003F6572">
        <w:rPr>
          <w:color w:val="000000" w:themeColor="text1"/>
        </w:rPr>
        <w:t xml:space="preserve"> </w:t>
      </w:r>
      <w:r w:rsidR="003F6572">
        <w:rPr>
          <w:color w:val="000000" w:themeColor="text1"/>
        </w:rPr>
        <w:fldChar w:fldCharType="begin"/>
      </w:r>
      <w:r w:rsidR="003F6572">
        <w:rPr>
          <w:color w:val="000000" w:themeColor="text1"/>
        </w:rPr>
        <w:instrText xml:space="preserve"> ADDIN ZOTERO_ITEM CSL_CITATION {"citationID":"au7YV6ZD","properties":{"formattedCitation":"(Janssens-Maenhout et al., 2019)","plainCitation":"(Janssens-Maenhout et al., 2019)","noteIndex":0},"citationItems":[{"id":389,"uris":["http://zotero.org/users/9726796/items/NPNYGLPM"],"itemData":{"id":389,"type":"article-journal","abstract":"The Emissions Database for Global Atmospheric Research (EDGAR) compiles anthropogenic emissions data for greenhouse gases (GHGs), and for multiple air pollutants, based on international statistics and emission factors. EDGAR data provide quantitative support for atmospheric modelling and for mitigation scenario and impact assessment analyses as well as for policy evaluation. The new version (v4.3.2) of the EDGAR emission inventory provides global estimates, broken down to IPCC-relevant source-sector levels, from 1970 (the year of the European Union's first Air Quality Directive) to 2012 (the end year of the first commitment period of the Kyoto Protocol, KP). Strengths of EDGAR v4.3.2 include global geo-coverage (226 countries), continuity in time, and comprehensiveness in activities. Emissions of multiple chemical compounds, GHGs as well as air pollutants, from relevant sources (fossil fuel activities but also, for example, fermentation processes in agricultural activities) are compiled following a bottom-up (BU), transparent and IPCC-compliant methodology. This paper describes EDGAR v4.3.2 developments with respect to three major long-lived GHGs (CO2, CH4, and N2O) derived from a wide range of human activities apart from the land-use, land-use change and forestry (LULUCF) sector and apart from savannah burning; a companion paper quantifies and discusses emissions of air pollutants. Detailed information is included for each of the IPCC-relevant source sectors, leading to global totals for 2010 (in the middle of the first KP commitment period) (with a 95&amp;thinsp;% confidence interval in parentheses): 33.6(±5.9)&amp;thinsp;Pg&amp;thinsp;CO2&amp;thinsp;yr−1, 0.34(±0.16)&amp;thinsp;Pg&amp;thinsp;CH4&amp;thinsp;yr−1, and 7.2(±3.7)&amp;thinsp;Tg&amp;thinsp;N2O&amp;thinsp;yr−1. We provide uncertainty factors in emissions data for the different GHGs and for three different groups of countries: OECD countries of 1990, countries with economies in transition in 1990, and the remaining countries in development (the UNFCCC non-Annex I parties). We document trends for the major emitting countries together with the European Union in more detail, demonstrating that effects of fuel markets and financial instability have had greater impacts on GHG trends than effects of income or population. These data (https://doi.org/10.5281/zenodo.2658138, Janssens-Maenhout et al., 2019) are visualised with annual and monthly global emissions grid maps of 0.1</w:instrText>
      </w:r>
      <w:r w:rsidR="003F6572">
        <w:rPr>
          <w:rFonts w:ascii="Cambria Math" w:hAnsi="Cambria Math" w:cs="Cambria Math"/>
          <w:color w:val="000000" w:themeColor="text1"/>
        </w:rPr>
        <w:instrText>∘</w:instrText>
      </w:r>
      <w:r w:rsidR="003F6572">
        <w:rPr>
          <w:color w:val="000000" w:themeColor="text1"/>
        </w:rPr>
        <w:instrText>×0.1</w:instrText>
      </w:r>
      <w:r w:rsidR="003F6572">
        <w:rPr>
          <w:rFonts w:ascii="Cambria Math" w:hAnsi="Cambria Math" w:cs="Cambria Math"/>
          <w:color w:val="000000" w:themeColor="text1"/>
        </w:rPr>
        <w:instrText>∘</w:instrText>
      </w:r>
      <w:r w:rsidR="003F6572">
        <w:rPr>
          <w:color w:val="000000" w:themeColor="text1"/>
        </w:rPr>
        <w:instrText xml:space="preserve"> for each source sector.","container-title":"Earth System Science Data","DOI":"10.5194/essd-11-959-2019","ISSN":"1866-3508","issue":"3","language":"English","note":"publisher: Copernicus GmbH","page":"959-1002","source":"Copernicus Online Journals","title":"EDGAR v4.3.2 Global Atlas of the three major greenhouse gas emissions for the period 1970–2012","volume":"11","author":[{"family":"Janssens-Maenhout","given":"Greet"},{"family":"Crippa","given":"Monica"},{"family":"Guizzardi","given":"Diego"},{"family":"Muntean","given":"Marilena"},{"family":"Schaaf","given":"Edwin"},{"family":"Dentener","given":"Frank"},{"family":"Bergamaschi","given":"Peter"},{"family":"Pagliari","given":"Valerio"},{"family":"Olivier","given":"Jos G. J."},{"family":"Peters","given":"Jeroen A. H. W."},{"family":"Aardenne","given":"John A.","non-dropping-particle":"van"},{"family":"Monni","given":"Suvi"},{"family":"Doering","given":"Ulrike"},{"family":"Petrescu","given":"A. M. Roxana"},{"family":"Solazzo","given":"Efisio"},{"family":"Oreggioni","given":"Gabriel D."}],"issued":{"date-parts":[["2019",7,8]]}}}],"schema":"https://github.com/citation-style-language/schema/raw/master/csl-citation.json"} </w:instrText>
      </w:r>
      <w:r w:rsidR="003F6572">
        <w:rPr>
          <w:color w:val="000000" w:themeColor="text1"/>
        </w:rPr>
        <w:fldChar w:fldCharType="separate"/>
      </w:r>
      <w:r w:rsidR="003F6572">
        <w:rPr>
          <w:noProof/>
          <w:color w:val="000000" w:themeColor="text1"/>
        </w:rPr>
        <w:t>(Janssens-Maenhout et al., 2019)</w:t>
      </w:r>
      <w:r w:rsidR="003F6572">
        <w:rPr>
          <w:color w:val="000000" w:themeColor="text1"/>
        </w:rPr>
        <w:fldChar w:fldCharType="end"/>
      </w:r>
      <w:r w:rsidRPr="006202B5">
        <w:rPr>
          <w:color w:val="000000" w:themeColor="text1"/>
        </w:rPr>
        <w:t xml:space="preserve">. </w:t>
      </w:r>
      <w:r w:rsidR="0076395B">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rsidR="0076395B">
        <w:t>monthly</w:t>
      </w:r>
      <w:r w:rsidR="0076395B" w:rsidRPr="00C01462">
        <w:t xml:space="preserve"> </w:t>
      </w:r>
      <w:r w:rsidRPr="00C01462">
        <w:t xml:space="preserve">scaling factors as described by </w:t>
      </w:r>
      <w:proofErr w:type="spellStart"/>
      <w:r w:rsidRPr="00C01462">
        <w:t>Maasakkers</w:t>
      </w:r>
      <w:proofErr w:type="spellEnd"/>
      <w:r w:rsidRPr="00C01462">
        <w:t xml:space="preserve"> et al. </w:t>
      </w:r>
      <w:r w:rsidR="003F6572">
        <w:fldChar w:fldCharType="begin"/>
      </w:r>
      <w:r w:rsidR="003F6572">
        <w:instrText xml:space="preserve"> ADDIN ZOTERO_ITEM CSL_CITATION {"citationID":"W6i6cOlt","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3F6572">
        <w:fldChar w:fldCharType="separate"/>
      </w:r>
      <w:r w:rsidR="003F6572">
        <w:rPr>
          <w:noProof/>
        </w:rPr>
        <w:t>(2016)</w:t>
      </w:r>
      <w:r w:rsidR="003F6572">
        <w:fldChar w:fldCharType="end"/>
      </w:r>
      <w:r w:rsidRPr="00C01462">
        <w:t xml:space="preserve"> and Zhang et al. </w:t>
      </w:r>
      <w:r w:rsidR="003F6572">
        <w:fldChar w:fldCharType="begin"/>
      </w:r>
      <w:r w:rsidR="003F6572">
        <w:instrText xml:space="preserve"> ADDIN ZOTERO_ITEM CSL_CITATION {"citationID":"GhS1el9w","properties":{"formattedCitation":"(2018)","plainCitation":"(2018)","noteIndex":0},"citationItems":[{"id":391,"uris":["http://zotero.org/users/9726796/items/4Z8NTPNP"],"itemData":{"id":391,"type":"article-journal","abstract":"The hydroxyl radical (OH) is the main tropospheric oxidant and the main sink for atmospheric methane. The global abundance of OH has been monitored for the past decades using atmospheric methyl chloroform (CH3CCl3) as a proxy. This method is becoming ineffective as atmospheric CH3CCl3 concentrations decline. Here we propose that satellite observations of atmospheric methane in the short-wave infrared (SWIR) and thermal infrared (TIR) can provide an alternative method for monitoring global OH concentrations. The premise is that the atmospheric signature of the methane sink from oxidation by OH is distinct from that of methane emissions. We evaluate this method in an observing system simulation experiment (OSSE) framework using synthetic SWIR and TIR satellite observations representative of the TROPOMI and CrIS instruments, respectively. The synthetic observations are interpreted with a Bayesian inverse analysis, optimizing both gridded methane emissions and global OH concentrations. The optimization is done analytically to provide complete error accounting, including error correlations between posterior emissions and OH concentrations. The potential bias caused by prior errors in the 3-D seasonal OH distribution is examined using OH fields from 12 different models in the ACCMIP archive. We find that the satellite observations of methane have the potential to constrain the global tropospheric OH concentration with a precision better than 1&amp;thinsp;% and an accuracy of about 3&amp;thinsp;% for SWIR and 7&amp;thinsp;% for TIR. The inversion can successfully separate the effects of perturbations to methane emissions and to OH concentrations. Interhemispheric differences in OH concentrations can also be successfully retrieved. Error estimates may be overoptimistic because we assume in this OSSE that errors are strictly random and have no systematic component. The availability of TROPOMI and CrIS data will soon provide an opportunity to test the method with actual observations.","container-title":"Atmospheric Chemistry and Physics","DOI":"10.5194/acp-18-15959-2018","ISSN":"1680-7316","issue":"21","language":"English","note":"publisher: Copernicus GmbH","page":"15959-15973","source":"Copernicus Online Journals","title":"Monitoring global tropospheric OH concentrations using satellite observations of atmospheric methane","volume":"18","author":[{"family":"Zhang","given":"Yuzhong"},{"family":"Jacob","given":"Daniel J."},{"family":"Maasakkers","given":"Joannes D."},{"family":"Sulprizio","given":"Melissa P."},{"family":"Sheng","given":"Jian-Xiong"},{"family":"Gautam","given":"Ritesh"},{"family":"Worden","given":"John"}],"issued":{"date-parts":[["2018",11,7]]}},"label":"page","suppress-author":true}],"schema":"https://github.com/citation-style-language/schema/raw/master/csl-citation.json"} </w:instrText>
      </w:r>
      <w:r w:rsidR="003F6572">
        <w:fldChar w:fldCharType="separate"/>
      </w:r>
      <w:r w:rsidR="003F6572">
        <w:rPr>
          <w:noProof/>
        </w:rPr>
        <w:t>(2018)</w:t>
      </w:r>
      <w:r w:rsidR="003F6572">
        <w:fldChar w:fldCharType="end"/>
      </w:r>
      <w:r w:rsidRPr="00C01462">
        <w:t>, respectivel</w:t>
      </w:r>
      <w:r w:rsidR="00000829" w:rsidRPr="00C01462">
        <w:t>y.</w:t>
      </w:r>
      <w:commentRangeStart w:id="51"/>
      <w:commentRangeStart w:id="52"/>
      <w:commentRangeEnd w:id="51"/>
      <w:r w:rsidR="00000829">
        <w:rPr>
          <w:rStyle w:val="CommentReference"/>
        </w:rPr>
        <w:commentReference w:id="51"/>
      </w:r>
      <w:commentRangeEnd w:id="52"/>
      <w:r w:rsidR="00000829">
        <w:rPr>
          <w:rStyle w:val="CommentReference"/>
        </w:rPr>
        <w:commentReference w:id="52"/>
      </w:r>
    </w:p>
    <w:p w14:paraId="3FCE5DFE" w14:textId="77777777" w:rsidR="00E63085" w:rsidRPr="002867F8" w:rsidRDefault="00E63085" w:rsidP="00E63085">
      <w:pPr>
        <w:rPr>
          <w:color w:val="000000" w:themeColor="text1"/>
        </w:rPr>
      </w:pPr>
    </w:p>
    <w:p w14:paraId="200F7012" w14:textId="7F012DC9" w:rsidR="00C47E95" w:rsidRPr="006202B5" w:rsidRDefault="00D7558D">
      <w:pPr>
        <w:rPr>
          <w:color w:val="000000" w:themeColor="text1"/>
        </w:rPr>
      </w:pPr>
      <w:r w:rsidRPr="006202B5">
        <w:rPr>
          <w:color w:val="000000" w:themeColor="text1"/>
        </w:rPr>
        <w:t xml:space="preserve">Prior emissions for wetlands are given by </w:t>
      </w:r>
      <w:r w:rsidR="00CC12E6" w:rsidRPr="006202B5">
        <w:rPr>
          <w:color w:val="000000" w:themeColor="text1"/>
        </w:rPr>
        <w:t>the</w:t>
      </w:r>
      <w:r w:rsidR="006E5F17">
        <w:rPr>
          <w:color w:val="000000" w:themeColor="text1"/>
        </w:rPr>
        <w:t xml:space="preserve"> high performance</w:t>
      </w:r>
      <w:r w:rsidR="00E63085" w:rsidRPr="006202B5">
        <w:rPr>
          <w:color w:val="000000" w:themeColor="text1"/>
        </w:rPr>
        <w:t xml:space="preserve"> </w:t>
      </w:r>
      <w:r w:rsidR="00CC12E6" w:rsidRPr="006202B5">
        <w:rPr>
          <w:color w:val="000000" w:themeColor="text1"/>
        </w:rPr>
        <w:t xml:space="preserve">subset of 9 members of the </w:t>
      </w:r>
      <w:proofErr w:type="spellStart"/>
      <w:r w:rsidR="00E63085" w:rsidRPr="006202B5">
        <w:rPr>
          <w:color w:val="000000" w:themeColor="text1"/>
        </w:rPr>
        <w:t>W</w:t>
      </w:r>
      <w:r w:rsidR="0019599B" w:rsidRPr="006202B5">
        <w:rPr>
          <w:color w:val="000000" w:themeColor="text1"/>
        </w:rPr>
        <w:t>et</w:t>
      </w:r>
      <w:r w:rsidR="00E63085" w:rsidRPr="006202B5">
        <w:rPr>
          <w:color w:val="000000" w:themeColor="text1"/>
        </w:rPr>
        <w:t>C</w:t>
      </w:r>
      <w:r w:rsidR="0019599B" w:rsidRPr="006202B5">
        <w:rPr>
          <w:color w:val="000000" w:themeColor="text1"/>
        </w:rPr>
        <w:t>HART</w:t>
      </w:r>
      <w:r w:rsidR="00E63085" w:rsidRPr="006202B5">
        <w:rPr>
          <w:color w:val="000000" w:themeColor="text1"/>
        </w:rPr>
        <w:t>s</w:t>
      </w:r>
      <w:proofErr w:type="spellEnd"/>
      <w:r w:rsidR="00E63085" w:rsidRPr="006202B5">
        <w:rPr>
          <w:color w:val="000000" w:themeColor="text1"/>
        </w:rPr>
        <w:t xml:space="preserve"> ensemble version 1.3.</w:t>
      </w:r>
      <w:r w:rsidR="0028365E" w:rsidRPr="006202B5">
        <w:rPr>
          <w:color w:val="000000" w:themeColor="text1"/>
        </w:rPr>
        <w:t>1</w:t>
      </w:r>
      <w:r w:rsidR="00CC12E6" w:rsidRPr="006202B5">
        <w:rPr>
          <w:color w:val="000000" w:themeColor="text1"/>
        </w:rPr>
        <w:t xml:space="preserve"> that </w:t>
      </w:r>
      <w:r w:rsidR="0028365E" w:rsidRPr="006202B5">
        <w:rPr>
          <w:color w:val="000000" w:themeColor="text1"/>
        </w:rPr>
        <w:t xml:space="preserve">best </w:t>
      </w:r>
      <w:r w:rsidR="00CC12E6" w:rsidRPr="006202B5">
        <w:rPr>
          <w:color w:val="000000" w:themeColor="text1"/>
        </w:rPr>
        <w:t>match global</w:t>
      </w:r>
      <w:r w:rsidR="0028365E" w:rsidRPr="006202B5">
        <w:rPr>
          <w:color w:val="000000" w:themeColor="text1"/>
        </w:rPr>
        <w:t xml:space="preserve"> GOSAT </w:t>
      </w:r>
      <w:r w:rsidR="00CC12E6" w:rsidRPr="006202B5">
        <w:rPr>
          <w:color w:val="000000" w:themeColor="text1"/>
        </w:rPr>
        <w:t xml:space="preserve">inversion results </w:t>
      </w:r>
      <w:r w:rsidR="002867F8" w:rsidRPr="002867F8">
        <w:rPr>
          <w:color w:val="000000" w:themeColor="text1"/>
        </w:rPr>
        <w:fldChar w:fldCharType="begin"/>
      </w:r>
      <w:r w:rsidR="002867F8" w:rsidRPr="002867F8">
        <w:rPr>
          <w:color w:val="000000" w:themeColor="text1"/>
        </w:rPr>
        <w:instrText xml:space="preserve"> ADDIN ZOTERO_ITEM CSL_CITATION {"citationID":"4B7e6aHu","properties":{"formattedCitation":"(Ma et al., 2021)","plainCitation":"(Ma et al., 2021)","noteIndex":0},"citationItems":[{"id":393,"uris":["http://zotero.org/users/9726796/items/8PZEA5QP"],"itemData":{"id":393,"type":"article-journal","container-title":"AGU Advances","DOI":"https://doi.org/10.1029/2021AV000408","issue":"3","title":"Satellite Constraints on the Latitudinal Distribution and Temperature Sensitivity of Wetland Methane Emissions","URL":"https://agupubs.onlinelibrary.wiley.com/doi/full/10.1029/2021AV000408","volume":"2","author":[{"family":"Ma","given":"Shuang"},{"family":"Worden","given":"J. R."},{"family":"Bloom","given":"A. A."},{"family":"Zhang","given":"Y."},{"family":"Poulter","given":"B."},{"family":"Cusworth","given":"D. H."},{"family":"Yin","given":"Y."},{"family":"Pandey","given":"S."},{"family":"Maasakkers","given":"J. D."},{"family":"Lu","given":"X."},{"family":"Shen","given":"L."},{"family":"Sheng","given":"J."},{"family":"Frankenberg","given":"C."},{"family":"Miller","given":"C. E."},{"family":"Jacob","given":"D. J."}],"accessed":{"date-parts":[["2023",3,27]]},"issued":{"date-parts":[["2021",9,15]]}}}],"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Ma et al., 2021)</w:t>
      </w:r>
      <w:r w:rsidR="002867F8" w:rsidRPr="002867F8">
        <w:rPr>
          <w:color w:val="000000" w:themeColor="text1"/>
        </w:rPr>
        <w:fldChar w:fldCharType="end"/>
      </w:r>
      <w:r w:rsidR="00E63085" w:rsidRPr="006202B5">
        <w:rPr>
          <w:color w:val="000000" w:themeColor="text1"/>
        </w:rPr>
        <w:t xml:space="preserve">. </w:t>
      </w:r>
      <w:r w:rsidR="0028365E" w:rsidRPr="006202B5">
        <w:rPr>
          <w:color w:val="000000" w:themeColor="text1"/>
        </w:rPr>
        <w:t xml:space="preserve">Lu et al. </w:t>
      </w:r>
      <w:r w:rsidR="002867F8" w:rsidRPr="002867F8">
        <w:rPr>
          <w:color w:val="000000" w:themeColor="text1"/>
        </w:rPr>
        <w:fldChar w:fldCharType="begin"/>
      </w:r>
      <w:r w:rsidR="002867F8" w:rsidRPr="002867F8">
        <w:rPr>
          <w:color w:val="000000" w:themeColor="text1"/>
        </w:rPr>
        <w:instrText xml:space="preserve"> ADDIN ZOTERO_ITEM CSL_CITATION {"citationID":"BnPGS73F","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sidRPr="002867F8">
        <w:rPr>
          <w:rFonts w:ascii="Cambria Math" w:hAnsi="Cambria Math" w:cs="Cambria Math"/>
          <w:color w:val="000000" w:themeColor="text1"/>
        </w:rPr>
        <w:instrText>∘</w:instrText>
      </w:r>
      <w:r w:rsidR="002867F8" w:rsidRPr="002867F8">
        <w:rPr>
          <w:color w:val="000000" w:themeColor="text1"/>
        </w:rPr>
        <w:instrText>×0.625</w:instrText>
      </w:r>
      <w:r w:rsidR="002867F8" w:rsidRPr="002867F8">
        <w:rPr>
          <w:rFonts w:ascii="Cambria Math" w:hAnsi="Cambria Math" w:cs="Cambria Math"/>
          <w:color w:val="000000" w:themeColor="text1"/>
        </w:rPr>
        <w:instrText>∘</w:instrText>
      </w:r>
      <w:r w:rsidR="002867F8" w:rsidRP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1B317B" w:rsidRPr="006202B5">
        <w:rPr>
          <w:color w:val="000000" w:themeColor="text1"/>
        </w:rPr>
        <w:t xml:space="preserve"> found </w:t>
      </w:r>
      <w:r w:rsidR="00CC12E6" w:rsidRPr="006202B5">
        <w:rPr>
          <w:color w:val="000000" w:themeColor="text1"/>
        </w:rPr>
        <w:t xml:space="preserve">in an inversion of GOSAT data over North America that </w:t>
      </w:r>
      <w:r w:rsidR="007B52E7">
        <w:rPr>
          <w:color w:val="000000" w:themeColor="text1"/>
        </w:rPr>
        <w:t>this</w:t>
      </w:r>
      <w:r w:rsidR="006E5F17">
        <w:rPr>
          <w:color w:val="000000" w:themeColor="text1"/>
        </w:rPr>
        <w:t xml:space="preserve"> high performance</w:t>
      </w:r>
      <w:r w:rsidR="00CC12E6" w:rsidRPr="006202B5">
        <w:rPr>
          <w:color w:val="000000" w:themeColor="text1"/>
        </w:rPr>
        <w:t xml:space="preserve"> subset </w:t>
      </w:r>
      <w:r w:rsidR="001B317B" w:rsidRPr="006202B5">
        <w:rPr>
          <w:color w:val="000000" w:themeColor="text1"/>
        </w:rPr>
        <w:t>overestimate</w:t>
      </w:r>
      <w:r w:rsidR="00CC12E6" w:rsidRPr="006202B5">
        <w:rPr>
          <w:color w:val="000000" w:themeColor="text1"/>
        </w:rPr>
        <w:t>d</w:t>
      </w:r>
      <w:r w:rsidR="001B317B" w:rsidRPr="006202B5">
        <w:rPr>
          <w:color w:val="000000" w:themeColor="text1"/>
        </w:rPr>
        <w:t xml:space="preserve"> wetland methane emissions, particularly </w:t>
      </w:r>
      <w:r w:rsidR="00CC12E6" w:rsidRPr="006202B5">
        <w:rPr>
          <w:color w:val="000000" w:themeColor="text1"/>
        </w:rPr>
        <w:t>at high latitudes</w:t>
      </w:r>
      <w:r w:rsidR="001B317B" w:rsidRPr="006202B5">
        <w:rPr>
          <w:color w:val="000000" w:themeColor="text1"/>
        </w:rPr>
        <w:t xml:space="preserve">. </w:t>
      </w:r>
      <w:r w:rsidR="00CC12E6" w:rsidRPr="006202B5">
        <w:rPr>
          <w:color w:val="000000" w:themeColor="text1"/>
        </w:rPr>
        <w:t xml:space="preserve">We </w:t>
      </w:r>
      <w:r w:rsidR="00A440C1" w:rsidRPr="006202B5">
        <w:rPr>
          <w:color w:val="000000" w:themeColor="text1"/>
        </w:rPr>
        <w:t>remove</w:t>
      </w:r>
      <w:r w:rsidR="0028365E" w:rsidRPr="006202B5">
        <w:rPr>
          <w:color w:val="000000" w:themeColor="text1"/>
        </w:rPr>
        <w:t xml:space="preserve"> from the ensemble</w:t>
      </w:r>
      <w:r w:rsidR="00A440C1" w:rsidRPr="006202B5">
        <w:rPr>
          <w:color w:val="000000" w:themeColor="text1"/>
        </w:rPr>
        <w:t xml:space="preserve"> </w:t>
      </w:r>
      <w:r w:rsidR="00CC12E6" w:rsidRPr="006202B5">
        <w:rPr>
          <w:color w:val="000000" w:themeColor="text1"/>
        </w:rPr>
        <w:t xml:space="preserve">the </w:t>
      </w:r>
      <w:r w:rsidR="00733119" w:rsidRPr="006202B5">
        <w:rPr>
          <w:color w:val="000000" w:themeColor="text1"/>
        </w:rPr>
        <w:t>two members</w:t>
      </w:r>
      <w:r w:rsidRPr="006202B5">
        <w:rPr>
          <w:color w:val="000000" w:themeColor="text1"/>
        </w:rPr>
        <w:t xml:space="preserve"> (</w:t>
      </w:r>
      <w:r w:rsidR="007B140B" w:rsidRPr="006202B5">
        <w:rPr>
          <w:color w:val="000000" w:themeColor="text1"/>
        </w:rPr>
        <w:t>models 1923 and 2913)</w:t>
      </w:r>
      <w:r w:rsidR="00733119" w:rsidRPr="006202B5">
        <w:rPr>
          <w:color w:val="000000" w:themeColor="text1"/>
        </w:rPr>
        <w:t xml:space="preserve"> </w:t>
      </w:r>
      <w:r w:rsidR="003B15AB" w:rsidRPr="006202B5">
        <w:rPr>
          <w:color w:val="000000" w:themeColor="text1"/>
        </w:rPr>
        <w:t xml:space="preserve">that </w:t>
      </w:r>
      <w:r w:rsidR="00CC12E6" w:rsidRPr="006202B5">
        <w:rPr>
          <w:color w:val="000000" w:themeColor="text1"/>
        </w:rPr>
        <w:t>are most responsible for this overestimate</w:t>
      </w:r>
      <w:r w:rsidR="0028365E" w:rsidRPr="006202B5">
        <w:rPr>
          <w:color w:val="000000" w:themeColor="text1"/>
        </w:rPr>
        <w:t>.</w:t>
      </w:r>
      <w:r w:rsidR="00733119" w:rsidRPr="006202B5">
        <w:rPr>
          <w:color w:val="000000" w:themeColor="text1"/>
        </w:rPr>
        <w:t xml:space="preserve"> </w:t>
      </w:r>
      <w:r w:rsidR="00E63085" w:rsidRPr="006202B5">
        <w:rPr>
          <w:color w:val="000000" w:themeColor="text1"/>
        </w:rPr>
        <w:t xml:space="preserve">Other natural methane emission sources </w:t>
      </w:r>
      <w:r w:rsidR="00CC12E6" w:rsidRPr="006202B5">
        <w:rPr>
          <w:color w:val="000000" w:themeColor="text1"/>
        </w:rPr>
        <w:t xml:space="preserve">are minor and </w:t>
      </w:r>
      <w:r w:rsidR="00E63085" w:rsidRPr="006202B5">
        <w:rPr>
          <w:color w:val="000000" w:themeColor="text1"/>
        </w:rPr>
        <w:t>include open fires, termites, and geological seep</w:t>
      </w:r>
      <w:r w:rsidR="00486CD4" w:rsidRPr="006202B5">
        <w:rPr>
          <w:color w:val="000000" w:themeColor="text1"/>
        </w:rPr>
        <w:t>s</w:t>
      </w:r>
      <w:r w:rsidR="0028365E" w:rsidRPr="006202B5">
        <w:rPr>
          <w:color w:val="000000" w:themeColor="text1"/>
        </w:rPr>
        <w:t>, for which we follow the emissions described in</w:t>
      </w:r>
      <w:r w:rsidR="00486CD4" w:rsidRPr="006202B5">
        <w:rPr>
          <w:color w:val="000000" w:themeColor="text1"/>
        </w:rPr>
        <w:t xml:space="preserve"> Lu et al</w:t>
      </w:r>
      <w:r w:rsidR="002867F8" w:rsidRPr="006202B5">
        <w:rPr>
          <w:color w:val="000000" w:themeColor="text1"/>
        </w:rPr>
        <w:t xml:space="preserve">. </w:t>
      </w:r>
      <w:r w:rsidR="002867F8" w:rsidRPr="002867F8">
        <w:rPr>
          <w:color w:val="000000" w:themeColor="text1"/>
        </w:rPr>
        <w:fldChar w:fldCharType="begin"/>
      </w:r>
      <w:r w:rsidR="002867F8">
        <w:rPr>
          <w:color w:val="000000" w:themeColor="text1"/>
        </w:rPr>
        <w:instrText xml:space="preserve"> ADDIN ZOTERO_ITEM CSL_CITATION {"citationID":"jG3GUxkb","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Pr>
          <w:rFonts w:ascii="Cambria Math" w:hAnsi="Cambria Math" w:cs="Cambria Math"/>
          <w:color w:val="000000" w:themeColor="text1"/>
        </w:rPr>
        <w:instrText>∘</w:instrText>
      </w:r>
      <w:r w:rsidR="002867F8">
        <w:rPr>
          <w:color w:val="000000" w:themeColor="text1"/>
        </w:rPr>
        <w:instrText>×0.625</w:instrText>
      </w:r>
      <w:r w:rsidR="002867F8">
        <w:rPr>
          <w:rFonts w:ascii="Cambria Math" w:hAnsi="Cambria Math" w:cs="Cambria Math"/>
          <w:color w:val="000000" w:themeColor="text1"/>
        </w:rPr>
        <w:instrText>∘</w:instrText>
      </w:r>
      <w:r w:rsid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486CD4" w:rsidRPr="006202B5">
        <w:rPr>
          <w:color w:val="000000" w:themeColor="text1"/>
        </w:rPr>
        <w:t>.</w:t>
      </w:r>
    </w:p>
    <w:p w14:paraId="67BDB6F2" w14:textId="74203FF2" w:rsidR="00E63085" w:rsidRPr="00C01462" w:rsidRDefault="00E63085"/>
    <w:p w14:paraId="066853A8" w14:textId="42FDA8D9" w:rsidR="003D698A" w:rsidRDefault="000D1015">
      <w:r>
        <w:lastRenderedPageBreak/>
        <w:t>We</w:t>
      </w:r>
      <w:r w:rsidR="00E63085" w:rsidRPr="00C01462">
        <w:t xml:space="preserve"> assume uniform relative error</w:t>
      </w:r>
      <w:r w:rsidR="00577811" w:rsidRPr="00C01462">
        <w:t xml:space="preserve"> standard deviations </w:t>
      </w:r>
      <w:r w:rsidR="009C59C0" w:rsidRPr="00C01462">
        <w:t xml:space="preserve">for </w:t>
      </w:r>
      <w:r w:rsidR="000F229F">
        <w:t xml:space="preserve">the prior </w:t>
      </w:r>
      <w:r w:rsidR="009C59C0" w:rsidRPr="00C01462">
        <w:t xml:space="preserve">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r>
        <w:t xml:space="preserve"> with no error covariance between grid cells </w:t>
      </w:r>
      <w:r w:rsidR="00DE21F5">
        <w:t xml:space="preserve">for the different members of </w:t>
      </w:r>
      <w:r>
        <w:t>our inversion ensemble</w:t>
      </w:r>
      <w:r w:rsidR="00C36AAC" w:rsidRPr="00C01462">
        <w:t xml:space="preserve">. </w:t>
      </w:r>
      <w:r w:rsidR="00DE21F5">
        <w:t>P</w:t>
      </w:r>
      <w:r w:rsidR="00577811" w:rsidRPr="00C01462">
        <w:t xml:space="preserve">revious inversions that optimized methane emissions over North America </w:t>
      </w:r>
      <w:r w:rsidR="00DE21F5">
        <w:t>assumed prior error standard deviations</w:t>
      </w:r>
      <w:r w:rsidR="00490628">
        <w:t xml:space="preserve"> up to 50%</w:t>
      </w:r>
      <w:r w:rsidR="00024B17" w:rsidRPr="00024B17">
        <w:t xml:space="preserve"> </w:t>
      </w:r>
      <w:r w:rsidR="00024B17" w:rsidRPr="00713109">
        <w:fldChar w:fldCharType="begin"/>
      </w:r>
      <w:r w:rsidR="007F401D">
        <w:instrText xml:space="preserve"> ADDIN ZOTERO_ITEM CSL_CITATION {"citationID":"iNyedPZ9","properties":{"formattedCitation":"(Lu et al., 2022; Maasakkers et al., 2021)","plainCitation":"(Lu et al., 2022; Maasakkers et al., 2021)","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7F401D">
        <w:rPr>
          <w:rFonts w:ascii="Cambria Math" w:hAnsi="Cambria Math" w:cs="Cambria Math"/>
        </w:rPr>
        <w:instrText>∘</w:instrText>
      </w:r>
      <w:r w:rsidR="007F401D">
        <w:instrText>×0.625</w:instrText>
      </w:r>
      <w:r w:rsidR="007F401D">
        <w:rPr>
          <w:rFonts w:ascii="Cambria Math" w:hAnsi="Cambria Math" w:cs="Cambria Math"/>
        </w:rPr>
        <w:instrText>∘</w:instrText>
      </w:r>
      <w:r w:rsidR="007F401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chema":"https://github.com/citation-style-language/schema/raw/master/csl-citation.json"} </w:instrText>
      </w:r>
      <w:r w:rsidR="00024B17" w:rsidRPr="00713109">
        <w:fldChar w:fldCharType="separate"/>
      </w:r>
      <w:r w:rsidR="007F401D">
        <w:rPr>
          <w:noProof/>
        </w:rPr>
        <w:t>(Lu et al., 2022; Maasakkers et al., 2021)</w:t>
      </w:r>
      <w:r w:rsidR="00024B17" w:rsidRPr="00713109">
        <w:fldChar w:fldCharType="end"/>
      </w:r>
      <w:r w:rsidR="006137D1">
        <w:fldChar w:fldCharType="begin"/>
      </w:r>
      <w:r w:rsidR="007F401D">
        <w:instrText xml:space="preserve"> ADDIN ZOTERO_ITEM CSL_CITATION {"citationID":"9rDouHE8","properties":{"formattedCitation":"(Maasakkers et al., 2021)","plainCitation":"(Maasakkers et al., 2021)","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chema":"https://github.com/citation-style-language/schema/raw/master/csl-citation.json"} </w:instrText>
      </w:r>
      <w:r w:rsidR="00000000">
        <w:fldChar w:fldCharType="separate"/>
      </w:r>
      <w:r w:rsidR="006137D1">
        <w:fldChar w:fldCharType="end"/>
      </w:r>
      <w:r w:rsidR="00577811" w:rsidRPr="00C01462">
        <w:t xml:space="preserve">. We </w:t>
      </w:r>
      <w:r>
        <w:t>inflate</w:t>
      </w:r>
      <w:r w:rsidRPr="00C01462">
        <w:t xml:space="preserve"> </w:t>
      </w:r>
      <w:r w:rsidR="00577811" w:rsidRPr="00C01462">
        <w:t xml:space="preserve">errors up to 100% </w:t>
      </w:r>
      <w:r w:rsidR="00DE21F5">
        <w:t xml:space="preserve">in our ensemble </w:t>
      </w:r>
      <w:r w:rsidR="00577811" w:rsidRPr="00C01462">
        <w:t>to account for increased error</w:t>
      </w:r>
      <w:r w:rsidR="00DE21F5">
        <w:t>s</w:t>
      </w:r>
      <w:r w:rsidR="00577811" w:rsidRPr="00C01462">
        <w:t xml:space="preserve"> at high resolution</w:t>
      </w:r>
      <w:r w:rsidR="002867F8">
        <w:t xml:space="preserve"> </w:t>
      </w:r>
      <w:r w:rsidR="002867F8">
        <w:fldChar w:fldCharType="begin"/>
      </w:r>
      <w:r w:rsidR="002867F8">
        <w:instrText xml:space="preserve"> ADDIN ZOTERO_ITEM CSL_CITATION {"citationID":"GHGcPGpL","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2867F8">
        <w:fldChar w:fldCharType="separate"/>
      </w:r>
      <w:r w:rsidR="002867F8">
        <w:rPr>
          <w:noProof/>
        </w:rPr>
        <w:t>(Maasakkers et al., 2016)</w:t>
      </w:r>
      <w:r w:rsidR="002867F8">
        <w:fldChar w:fldCharType="end"/>
      </w:r>
      <w:r w:rsidR="00577811" w:rsidRPr="00C01462">
        <w:t xml:space="preserve">. </w:t>
      </w:r>
      <w:r>
        <w:t>E</w:t>
      </w:r>
      <w:r w:rsidR="009C59C0" w:rsidRPr="00C01462">
        <w:t>rror</w:t>
      </w:r>
      <w:r>
        <w:t>s</w:t>
      </w:r>
      <w:r w:rsidR="009C59C0" w:rsidRPr="00C01462">
        <w:t xml:space="preserve"> for each ensemble member</w:t>
      </w:r>
      <w:r>
        <w:t xml:space="preserve"> are chosen</w:t>
      </w:r>
      <w:r w:rsidR="009C59C0" w:rsidRPr="00C01462">
        <w:t xml:space="preserve"> as described in </w:t>
      </w:r>
      <w:r w:rsidR="005E4B4C">
        <w:t>Section</w:t>
      </w:r>
      <w:r w:rsidR="009C59C0" w:rsidRPr="00C01462">
        <w:t xml:space="preserve"> 2.7.</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7197CB57" w:rsidR="00AE00A1" w:rsidRDefault="00112218" w:rsidP="00D8280E">
      <w:r w:rsidRPr="00C01462">
        <w:t>We use the nested version of the GEOS-Chem CTM</w:t>
      </w:r>
      <w:r w:rsidR="00A60FF9">
        <w:t xml:space="preserve"> </w:t>
      </w:r>
      <w:r w:rsidRPr="00C01462">
        <w:t>12.7</w:t>
      </w:r>
      <w:r w:rsidR="00A65305">
        <w:t>.1</w:t>
      </w:r>
      <w:r w:rsidRPr="00C01462">
        <w:t xml:space="preserve"> </w:t>
      </w:r>
      <w:r w:rsidR="006E5F17">
        <w:t xml:space="preserve">(DOI: </w:t>
      </w:r>
      <w:hyperlink r:id="rId12" w:history="1">
        <w:r w:rsidR="006E5F17" w:rsidRPr="00A65305">
          <w:rPr>
            <w:rStyle w:val="Hyperlink"/>
          </w:rPr>
          <w:t>10.5281/zenodo.3676008</w:t>
        </w:r>
      </w:hyperlink>
      <w:r w:rsidR="006E5F17">
        <w:t xml:space="preserve">) </w:t>
      </w:r>
      <w:r w:rsidRPr="00C01462">
        <w:t xml:space="preserve">at 0.25° </w:t>
      </w:r>
      <w:r w:rsidR="00A60FF9" w:rsidRPr="00E3469C">
        <w:t>×</w:t>
      </w:r>
      <w:r w:rsidRPr="00C01462">
        <w:t xml:space="preserve"> 0.3125° resolution over North America as the forward model for the inversion. Earlier versions of the methane simulation were described by Wecht et al. </w:t>
      </w:r>
      <w:r w:rsidR="00474EBE">
        <w:fldChar w:fldCharType="begin"/>
      </w:r>
      <w:r w:rsidR="00FE055D">
        <w:instrText xml:space="preserve"> ADDIN ZOTERO_ITEM CSL_CITATION {"citationID":"GSoCnfIc","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label":"page","suppress-author":true}],"schema":"https://github.com/citation-style-language/schema/raw/master/csl-citation.json"} </w:instrText>
      </w:r>
      <w:r w:rsidR="00474EBE">
        <w:fldChar w:fldCharType="separate"/>
      </w:r>
      <w:r w:rsidR="00FE055D">
        <w:rPr>
          <w:noProof/>
        </w:rPr>
        <w:t>(2014a)</w:t>
      </w:r>
      <w:r w:rsidR="00474EBE">
        <w:fldChar w:fldCharType="end"/>
      </w:r>
      <w:r w:rsidRPr="00C01462">
        <w:t xml:space="preserve"> and Turner et al. </w:t>
      </w:r>
      <w:r w:rsidR="00474EBE">
        <w:fldChar w:fldCharType="begin"/>
      </w:r>
      <w:r w:rsidR="00474EBE">
        <w:instrText xml:space="preserve"> ADDIN ZOTERO_ITEM CSL_CITATION {"citationID":"T5wPZYMc","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label":"page","suppress-author":true}],"schema":"https://github.com/citation-style-language/schema/raw/master/csl-citation.json"} </w:instrText>
      </w:r>
      <w:r w:rsidR="00474EBE">
        <w:fldChar w:fldCharType="separate"/>
      </w:r>
      <w:r w:rsidR="00474EBE">
        <w:rPr>
          <w:noProof/>
        </w:rPr>
        <w:t>(2015)</w:t>
      </w:r>
      <w:r w:rsidR="00474EBE">
        <w:fldChar w:fldCharType="end"/>
      </w:r>
      <w:r w:rsidRPr="00C01462">
        <w:t xml:space="preserve">. The model is driven by </w:t>
      </w:r>
      <w:r w:rsidR="00BD679D" w:rsidRPr="00C01462">
        <w:t>GEOS-FP</w:t>
      </w:r>
      <w:r w:rsidRPr="00C01462">
        <w:t xml:space="preserve"> meteorological fields from the </w:t>
      </w:r>
      <w:r w:rsidR="00BD679D" w:rsidRPr="00C01462">
        <w:t xml:space="preserve">NASA Global Modeling and Assimilation Office </w:t>
      </w:r>
      <w:r w:rsidR="00474EBE">
        <w:fldChar w:fldCharType="begin"/>
      </w:r>
      <w:r w:rsidR="00474EBE">
        <w:instrText xml:space="preserve"> ADDIN ZOTERO_ITEM CSL_CITATION {"citationID":"X7wKBFsK","properties":{"formattedCitation":"(Lucchesi, 2017)","plainCitation":"(Lucchesi, 2017)","noteIndex":0},"citationItems":[{"id":395,"uris":["http://zotero.org/users/9726796/items/X7N9B62I"],"itemData":{"id":395,"type":"article-journal","page":"61","title":"File Specification for GEOS-5 FP.","volume":"GMAO Office Note No. 4 (Version 1.1)","author":[{"family":"Lucchesi","given":"R."}],"issued":{"date-parts":[["2017"]]}}}],"schema":"https://github.com/citation-style-language/schema/raw/master/csl-citation.json"} </w:instrText>
      </w:r>
      <w:r w:rsidR="00474EBE">
        <w:fldChar w:fldCharType="separate"/>
      </w:r>
      <w:r w:rsidR="00041D0F">
        <w:rPr>
          <w:noProof/>
        </w:rPr>
        <w:t>(Lucchesi, 2017)</w:t>
      </w:r>
      <w:r w:rsidR="00474EBE">
        <w:fldChar w:fldCharType="end"/>
      </w:r>
      <w:r w:rsidRPr="00C01462">
        <w:t xml:space="preserve">. Methane </w:t>
      </w:r>
      <w:r w:rsidR="00372C77">
        <w:t>sinks</w:t>
      </w:r>
      <w:r w:rsidR="00372C77" w:rsidRPr="00C01462">
        <w:t xml:space="preserve"> </w:t>
      </w:r>
      <w:r w:rsidRPr="00C01462">
        <w:t xml:space="preserve">from OH, Cl, soil uptake, and stratospheric oxidation </w:t>
      </w:r>
      <w:r w:rsidR="00372C77">
        <w:t>are as</w:t>
      </w:r>
      <w:r w:rsidR="00372C77" w:rsidRPr="00C01462">
        <w:t xml:space="preserve"> </w:t>
      </w:r>
      <w:r w:rsidRPr="00C01462">
        <w:t xml:space="preserve">described in </w:t>
      </w:r>
      <w:proofErr w:type="spellStart"/>
      <w:r w:rsidRPr="00C01462">
        <w:t>Maasakkers</w:t>
      </w:r>
      <w:proofErr w:type="spellEnd"/>
      <w:r w:rsidRPr="00C01462">
        <w:t xml:space="preserve"> et al. </w:t>
      </w:r>
      <w:r w:rsidR="00474EBE">
        <w:fldChar w:fldCharType="begin"/>
      </w:r>
      <w:r w:rsidR="00474EBE">
        <w:instrText xml:space="preserve"> ADDIN ZOTERO_ITEM CSL_CITATION {"citationID":"i08sjkX8","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sidR="00474EBE">
        <w:fldChar w:fldCharType="separate"/>
      </w:r>
      <w:r w:rsidR="00474EBE">
        <w:rPr>
          <w:noProof/>
        </w:rPr>
        <w:t>(2019)</w:t>
      </w:r>
      <w:r w:rsidR="00474EBE">
        <w:fldChar w:fldCharType="end"/>
      </w:r>
      <w:r w:rsidRPr="00C01462">
        <w:t xml:space="preserve">. Initial conditions for January </w:t>
      </w:r>
      <w:r w:rsidR="00A60FF9">
        <w:t xml:space="preserve">1, </w:t>
      </w:r>
      <w:r w:rsidRPr="00C01462">
        <w:t xml:space="preserve">2019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w:t>
      </w:r>
      <w:r w:rsidR="00474EBE">
        <w:t xml:space="preserve"> </w:t>
      </w:r>
      <w:r w:rsidR="00474EBE">
        <w:fldChar w:fldCharType="begin"/>
      </w:r>
      <w:r w:rsidR="00474EBE">
        <w:instrText xml:space="preserve"> ADDIN ZOTERO_ITEM CSL_CITATION {"citationID":"sqhnMkXz","properties":{"formattedCitation":"(Qu et al., 2021)","plainCitation":"(Qu et al., 2021)","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474EBE">
        <w:rPr>
          <w:rFonts w:ascii="Cambria Math" w:hAnsi="Cambria Math" w:cs="Cambria Math"/>
        </w:rPr>
        <w:instrText>∼</w:instrText>
      </w:r>
      <w:r w:rsidR="00474EBE">
        <w:instrText xml:space="preserve"> 100 times more observations than GOSAT, but error correlation on the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schema":"https://github.com/citation-style-language/schema/raw/master/csl-citation.json"} </w:instrText>
      </w:r>
      <w:r w:rsidR="00474EBE">
        <w:fldChar w:fldCharType="separate"/>
      </w:r>
      <w:r w:rsidR="00474EBE">
        <w:rPr>
          <w:noProof/>
        </w:rPr>
        <w:t>(Qu et al., 2021)</w:t>
      </w:r>
      <w:r w:rsidR="00474EBE">
        <w:fldChar w:fldCharType="end"/>
      </w:r>
      <w:r w:rsidRPr="00C01462">
        <w:t>.</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4FBC41B9"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474EBE">
        <w:fldChar w:fldCharType="begin"/>
      </w:r>
      <w:r w:rsidR="00201AAE">
        <w:instrText xml:space="preserve"> ADDIN ZOTERO_ITEM CSL_CITATION {"citationID":"fU6lCEB8","properties":{"formattedCitation":"(Lorente et al., 2021)","plainCitation":"(Lorente et al., 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schema":"https://github.com/citation-style-language/schema/raw/master/csl-citation.json"} </w:instrText>
      </w:r>
      <w:r w:rsidR="00474EBE">
        <w:fldChar w:fldCharType="separate"/>
      </w:r>
      <w:r w:rsidR="00201AAE">
        <w:rPr>
          <w:noProof/>
        </w:rPr>
        <w:t>(Lorente et al., 2021)</w:t>
      </w:r>
      <w:r w:rsidR="00474EBE">
        <w:fldChar w:fldCharType="end"/>
      </w:r>
      <w:r w:rsidR="00FD3469" w:rsidRPr="00C01462">
        <w:t xml:space="preserve">. TROPOMI </w:t>
      </w:r>
      <w:r w:rsidR="00662572" w:rsidRPr="00C01462">
        <w:t xml:space="preserve">measures backscattered solar radiation </w:t>
      </w:r>
      <w:r w:rsidR="00372C77">
        <w:t>in the</w:t>
      </w:r>
      <w:r w:rsidR="00372C77" w:rsidRPr="00C01462">
        <w:t xml:space="preserve"> </w:t>
      </w:r>
      <w:r w:rsidR="00662572" w:rsidRPr="00C01462">
        <w:t xml:space="preserve">2.3 </w:t>
      </w:r>
      <w:proofErr w:type="spellStart"/>
      <w:r w:rsidR="00662572" w:rsidRPr="00C01462">
        <w:t>μm</w:t>
      </w:r>
      <w:proofErr w:type="spellEnd"/>
      <w:r w:rsidR="00662572" w:rsidRPr="00C01462">
        <w:t xml:space="preserve"> </w:t>
      </w:r>
      <w:r w:rsidR="00372C77">
        <w:t xml:space="preserve">methane absorption band </w:t>
      </w:r>
      <w:r w:rsidR="00662572" w:rsidRPr="00C01462">
        <w:t>from a</w:t>
      </w:r>
      <w:r w:rsidR="00FD3469" w:rsidRPr="00C01462">
        <w:t xml:space="preserve"> sun-synchronous orbit with a local overpass time of 13:30</w:t>
      </w:r>
      <w:r w:rsidR="00662572" w:rsidRPr="00C01462">
        <w:t xml:space="preserve"> </w:t>
      </w:r>
      <w:r w:rsidR="00201AAE">
        <w:fldChar w:fldCharType="begin"/>
      </w:r>
      <w:r w:rsidR="00201AAE">
        <w:instrText xml:space="preserve"> ADDIN ZOTERO_ITEM CSL_CITATION {"citationID":"50Y8PD4M","properties":{"formattedCitation":"(Veefkind et al., 2012)","plainCitation":"(Veefkind et al., 2012)","noteIndex":0},"citationItems":[{"id":105,"uris":["http://zotero.org/users/9726796/items/FYQTAJPE"],"itemData":{"id":105,"type":"article-journal","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container-title":"Remote Sensing of Environment","DOI":"10.1016/j.rse.2011.09.027","ISSN":"00344257","page":"70-83","title":"TROPOMI on the ESA Sentinel-5 Precursor: A GMES mission for global observations of the atmospheric composition for climate, air quality and ozone layer applications","volume":"120","author":[{"family":"Veefkind","given":"J. P."},{"family":"Aben","given":"I."},{"family":"McMullan","given":"K."},{"family":"Förster","given":"H."},{"family":"Vries","given":"J.","non-dropping-particle":"de"},{"family":"Otter","given":"G."},{"family":"Claas","given":"J."},{"family":"Eskes","given":"H. J."},{"family":"Haan","given":"J. 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 F."}],"issued":{"date-parts":[["2012"]]}}}],"schema":"https://github.com/citation-style-language/schema/raw/master/csl-citation.json"} </w:instrText>
      </w:r>
      <w:r w:rsidR="00201AAE">
        <w:fldChar w:fldCharType="separate"/>
      </w:r>
      <w:r w:rsidR="00201AAE">
        <w:rPr>
          <w:noProof/>
        </w:rPr>
        <w:t>(Veefkind et al., 2012)</w:t>
      </w:r>
      <w:r w:rsidR="00201AAE">
        <w:fldChar w:fldCharType="end"/>
      </w:r>
      <w:r w:rsidR="00FD3469" w:rsidRPr="00C01462">
        <w:t xml:space="preserve">.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w:t>
      </w:r>
      <w:r w:rsidR="00DE21F5">
        <w:t xml:space="preserve">with a </w:t>
      </w:r>
      <w:r w:rsidR="00291D6B" w:rsidRPr="00713109">
        <w:t xml:space="preserve">~3% success rate due to cloud cover, variable topography, low or heterogeneous albedo, or high aerosol loading </w:t>
      </w:r>
      <w:r w:rsidR="00201AAE">
        <w:fldChar w:fldCharType="begin"/>
      </w:r>
      <w:r w:rsidR="00201AAE">
        <w:instrText xml:space="preserve"> ADDIN ZOTERO_ITEM CSL_CITATION {"citationID":"3ShmbKFY","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201AAE">
        <w:fldChar w:fldCharType="separate"/>
      </w:r>
      <w:r w:rsidR="00201AAE">
        <w:rPr>
          <w:noProof/>
        </w:rPr>
        <w:t>(Hasekamp et al., 2019)</w:t>
      </w:r>
      <w:r w:rsidR="00201AAE">
        <w:fldChar w:fldCharType="end"/>
      </w:r>
      <w:r w:rsidR="00FD3469" w:rsidRPr="00C01462">
        <w:t xml:space="preserve">. </w:t>
      </w:r>
      <w:r w:rsidR="001765E5" w:rsidRPr="00C01462">
        <w:t>We use retrieval</w:t>
      </w:r>
      <w:r w:rsidR="00AE00A1">
        <w:t xml:space="preserve"> v14</w:t>
      </w:r>
      <w:r w:rsidR="001765E5" w:rsidRPr="00C01462">
        <w:t xml:space="preserve"> </w:t>
      </w:r>
      <w:r w:rsidR="00AE00A1">
        <w:t xml:space="preserve">as </w:t>
      </w:r>
      <w:r w:rsidR="001765E5" w:rsidRPr="00C01462">
        <w:t xml:space="preserve">described by </w:t>
      </w:r>
      <w:proofErr w:type="spellStart"/>
      <w:r w:rsidR="001765E5" w:rsidRPr="00C01462">
        <w:t>Lorente</w:t>
      </w:r>
      <w:proofErr w:type="spellEnd"/>
      <w:r w:rsidR="001765E5" w:rsidRPr="00C01462">
        <w:t xml:space="preserve"> et al. </w:t>
      </w:r>
      <w:r w:rsidR="00201AAE">
        <w:fldChar w:fldCharType="begin"/>
      </w:r>
      <w:r w:rsidR="00201AAE">
        <w:instrText xml:space="preserve"> ADDIN ZOTERO_ITEM CSL_CITATION {"citationID":"3Up0gpVR","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201AAE">
        <w:fldChar w:fldCharType="separate"/>
      </w:r>
      <w:r w:rsidR="00201AAE">
        <w:rPr>
          <w:noProof/>
        </w:rPr>
        <w:t>(2021)</w:t>
      </w:r>
      <w:r w:rsidR="00201AAE">
        <w:fldChar w:fldCharType="end"/>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21B4EF39" w:rsidR="00637999" w:rsidRDefault="00D01432">
      <w:r>
        <w:t xml:space="preserve">Previous analyses of TROPOMI data identified surface artifacts </w:t>
      </w:r>
      <w:r w:rsidR="00F91F86">
        <w:fldChar w:fldCharType="begin"/>
      </w:r>
      <w:r w:rsidR="00F91F86">
        <w:instrText xml:space="preserve"> ADDIN ZOTERO_ITEM CSL_CITATION {"citationID":"JLmVsaZ5","properties":{"formattedCitation":"(Barr\\uc0\\u233{} et al., 2021)","plainCitation":"(Barré et al., 2021)","noteIndex":0},"citationItems":[{"id":400,"uris":["http://zotero.org/users/9726796/items/QXX57DK4"],"itemData":{"id":400,"type":"article-journal","abstract":"In this study, we present a novel monitoring methodology that combines satellite retrievals and forecasts to detect local CH4 concentration anomalies worldwide. These anomalies are caused by rapidly changing anthropogenic emissions that significantly contribute to the CH4 atmospheric budget and by biases in the satellite retrieval data. The method uses high-resolution (7 km × 7 km) retrievals of total column CH4 from the TROPOspheric Monitoring Instrument (TROPOMI) on board the Sentinel 5 Precursor satellite. Observations are combined with high-resolution CH4 forecasts (</w:instrText>
      </w:r>
      <w:r w:rsidR="00F91F86">
        <w:rPr>
          <w:rFonts w:ascii="Cambria Math" w:hAnsi="Cambria Math" w:cs="Cambria Math"/>
        </w:rPr>
        <w:instrText>∼</w:instrText>
      </w:r>
      <w:r w:rsidR="00F91F86">
        <w:instrText xml:space="preserve"> 9 km) produced by the Copernicus Atmosphere Monitoring Service (CAMS) to provide departures (observations minus forecasts) at close to the satellite's native resolution at appropriate time. Investigating these departures is an effective way to link satellite measurements and emission inventory data in a quantitative manner. We perform filtering on the departures to remove the synoptic-scale and meso-alpha-scale biases in both forecasts and satellite observations. We then apply a simple classification scheme to the filtered departures to detect anomalies and plumes that are missing (e.g. pipeline or facility leaks), underreported or overreported (e.g. depleted drilling fields) in the CAMS emissions. The classification method also shows some limitations to detect emission anomalies only due to local satellite retrieval biases linked to albedo and scattering issues.","container-title":"Atmospheric Chemistry and Physics","DOI":"10.5194/acp-21-5117-2021","ISSN":"1680-7316","issue":"6","language":"English","note":"publisher: Copernicus GmbH","page":"5117-5136","source":"Copernicus Online Journals","title":"Systematic detection of local CH&lt;sub&gt;4&lt;/sub&gt; anomalies by combining satellite measurements with high-resolution forecasts","volume":"21","author":[{"family":"Barré","given":"Jérôme"},{"family":"Aben","given":"Ilse"},{"family":"Agustí-Panareda","given":"Anna"},{"family":"Balsamo","given":"Gianpaolo"},{"family":"Bousserez","given":"Nicolas"},{"family":"Dueben","given":"Peter"},{"family":"Engelen","given":"Richard"},{"family":"Inness","given":"Antje"},{"family":"Lorente","given":"Alba"},{"family":"McNorton","given":"Joe"},{"family":"Peuch","given":"Vincent-Henri"},{"family":"Radnoti","given":"Gabor"},{"family":"Ribas","given":"Roberto"}],"issued":{"date-parts":[["2021",4,1]]}}}],"schema":"https://github.com/citation-style-language/schema/raw/master/csl-citation.json"} </w:instrText>
      </w:r>
      <w:r w:rsidR="00F91F86">
        <w:fldChar w:fldCharType="separate"/>
      </w:r>
      <w:r w:rsidR="00F91F86" w:rsidRPr="00F91F86">
        <w:t>(Barré et al., 2021)</w:t>
      </w:r>
      <w:r w:rsidR="00F91F86">
        <w:fldChar w:fldCharType="end"/>
      </w:r>
      <w:r>
        <w:t xml:space="preserve"> and spatially variable biases relative to the more accurate but sparser GOSAT data</w:t>
      </w:r>
      <w:r w:rsidR="00F91F86">
        <w:t xml:space="preserve"> </w:t>
      </w:r>
      <w:r w:rsidR="00F91F86">
        <w:fldChar w:fldCharType="begin"/>
      </w:r>
      <w:r w:rsidR="00F91F86">
        <w:instrText xml:space="preserve"> ADDIN ZOTERO_ITEM CSL_CITATION {"citationID":"Tom69g68","properties":{"formattedCitation":"(Qu et al., 2021; Chen et al., 2022b)","plainCitation":"(Qu et al., 2021; Chen et al., 2022b)","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F91F86">
        <w:rPr>
          <w:rFonts w:ascii="Cambria Math" w:hAnsi="Cambria Math" w:cs="Cambria Math"/>
        </w:rPr>
        <w:instrText>∼</w:instrText>
      </w:r>
      <w:r w:rsidR="00F91F86">
        <w:instrText xml:space="preserve"> 100 times more observations than GOSAT, but error correlation on the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id":406,"uris":["http://zotero.org/users/9726796/items/Z4MDHIIT"],"itemData":{"id":406,"type":"article-journal","abstract":"We quantify methane emissions in China and the contributions from different sectors by inverse analysis of 2019 TROPOMI satellite observations of atmospheric methane. The inversion uses as a prior estimate the latest 2014 national sector-resolved anthropogenic emission inventory reported by the Chinese government to the United Nations Framework Convention on Climate Change (UNFCCC) and thus serves as a direct evaluation of that inventory. Emissions are optimized with a Gaussian mixture model (GMM) at up to 0.25</w:instrText>
      </w:r>
      <w:r w:rsidR="00F91F86">
        <w:rPr>
          <w:rFonts w:ascii="Cambria Math" w:hAnsi="Cambria Math" w:cs="Cambria Math"/>
        </w:rPr>
        <w:instrText>∘</w:instrText>
      </w:r>
      <w:r w:rsidR="00F91F86">
        <w:instrText>×0.3125</w:instrText>
      </w:r>
      <w:r w:rsidR="00F91F86">
        <w:rPr>
          <w:rFonts w:ascii="Cambria Math" w:hAnsi="Cambria Math" w:cs="Cambria Math"/>
        </w:rPr>
        <w:instrText>∘</w:instrText>
      </w:r>
      <w:r w:rsidR="00F91F86">
        <w:instrText xml:space="preserve"> resolution. The optimization is done analytically assuming log-normally distributed errors on prior emissions. Errors and information content on the optimized estimates are obtained directly from the analytical solution and also through a 36-member inversion ensemble. Our best estimate for total anthropogenic emissions in China is 65.0 (57.7–68.4) Tg a−1, where parentheses indicate the uncertainty range determined by the inversion ensemble. Contributions from individual sectors include 16.6 (15.6–17.6) Tg a−1 for coal, 2.3 (1.8–2.5) for oil, 0.29 (0.23–0.32) for gas, 17.8 (15.1–21.0) for livestock, 9.3 (8.2–9.9) for waste, 11.9 (10.7–12.7) for rice paddies, and 6.7 (5.8–7.1) for other sources. Our estimate is 21% higher than the Chinese inventory reported to the UNFCCC (53.6 Tg a−1), reflecting upward corrections to emissions from oil (+147 %), gas (+61 %), livestock (+37 %), waste (+41 %), and rice paddies (+34 %), but downward correction for coal (−15 %). It is also higher than previous inverse studies (43–62 Tg a−1) that used the much sparser GOSAT satellite observations and were conducted at coarser resolution. We are in particular better able to separate coal and rice emissions. Our higher livestock emissions are attributed largely to northern China where GOSAT has little sensitivity. Our higher waste emissions reflect at least in part a rapid growth in wastewater treatment in China. Underestimate of oil emissions in the UNFCCC report appears to reflect unaccounted-for super-emitting facilities. Gas emissions in China are mostly from distribution, in part because of low emission factors from production and in part because 42 % of the gas is imported. Our estimate of emissions per unit of domestic gas production indicates a low life-cycle loss rate of 1.7 % (1.3 %–1.9 %), which would imply net climate benefits from the current “coal-to-gas” energy transition in China. However, this small loss rate is somewhat misleading considering China's high gas imports, including from Turkmenistan where emission per unit of gas production is very high.","container-title":"Atmospheric Chemistry and Physics","DOI":"10.5194/acp-22-10809-2022","ISSN":"1680-7316","issue":"16","language":"English","note":"publisher: Copernicus GmbH","page":"10809-10826","source":"Copernicus Online Journals","title":"Methane emissions from China: a high-resolution inversion of TROPOMI satellite observations","title-short":"Methane emissions from China","volume":"22","author":[{"family":"Chen","given":"Zichong"},{"family":"Jacob","given":"Daniel J."},{"family":"Nesser","given":"Hannah"},{"family":"Sulprizio","given":"Melissa P."},{"family":"Lorente","given":"Alba"},{"family":"Varon","given":"Daniel J."},{"family":"Lu","given":"Xiao"},{"family":"Shen","given":"Lu"},{"family":"Qu","given":"Zhen"},{"family":"Penn","given":"Elise"},{"family":"Yu","given":"Xueying"}],"issued":{"date-parts":[["2022",8,26]]}}}],"schema":"https://github.com/citation-style-language/schema/raw/master/csl-citation.json"} </w:instrText>
      </w:r>
      <w:r w:rsidR="00F91F86">
        <w:fldChar w:fldCharType="separate"/>
      </w:r>
      <w:r w:rsidR="00F91F86">
        <w:rPr>
          <w:noProof/>
        </w:rPr>
        <w:t>(Qu et al., 2021; Chen et al., 2022b)</w:t>
      </w:r>
      <w:r w:rsidR="00F91F86">
        <w:fldChar w:fldCharType="end"/>
      </w:r>
      <w:r w:rsidR="00637999">
        <w:t xml:space="preserve">. </w:t>
      </w:r>
      <w:r w:rsidR="00CC6953">
        <w:t>W</w:t>
      </w:r>
      <w:r w:rsidR="00F506A9">
        <w:t xml:space="preserve">e </w:t>
      </w:r>
      <w:r w:rsidR="003168EA">
        <w:t xml:space="preserve">filter the data to remove snow- and ice-covered scenes </w:t>
      </w:r>
      <w:r w:rsidR="00F506A9">
        <w:t xml:space="preserve">using </w:t>
      </w:r>
      <w:r w:rsidR="00DC61E6">
        <w:t>blended albedo</w:t>
      </w:r>
      <w:r w:rsidR="003168EA">
        <w:t xml:space="preserve">, an empirical parameter developed by Wunch et al. </w:t>
      </w:r>
      <w:r w:rsidR="00F91F86">
        <w:fldChar w:fldCharType="begin"/>
      </w:r>
      <w:r w:rsidR="00F91F86">
        <w:instrText xml:space="preserve"> ADDIN ZOTERO_ITEM CSL_CITATION {"citationID":"NqtLFzSO","properties":{"formattedCitation":"(2011)","plainCitation":"(2011)","noteIndex":0},"citationItems":[{"id":404,"uris":["http://zotero.org/users/9726796/items/DS942BHI"],"itemData":{"id":404,"type":"article-journal","abstract":"We describe a method of evaluating systematic errors in measurements of total column dry-air mole fractions of CO2 (XCO2) from space, and we illustrate the method by applying it to the v2.8 Atmospheric CO2 Observations from Space retrievals of the Greenhouse Gases Observing Satellite (ACOS-GOSAT) measurements over land. The approach exploits the lack of large gradients in XCO2 south of 25° S to identify large-scale offsets and other biases in the ACOS-GOSAT data with several retrieval parameters and errors in instrument calibration. We demonstrate the effectiveness of the method by comparing the ACOS-GOSAT data in the Northern Hemisphere with ground truth provided by the Total Carbon Column Observing Network (TCCON). We use the observed correlation between free-tropospheric potential temperature and XCO2 in the Northern Hemisphere to define a dynamically informed coincidence criterion between the ground-based TCCON measurements and the ACOS-GOSAT measurements. We illustrate that this approach provides larger sample sizes, hence giving a more robust comparison than one that simply uses time, latitude and longitude criteria. Our results show that the agreement with the TCCON data improves after accounting for the systematic errors, but that extrapolation to conditions found outside the region south of 25° S may be problematic (e.g., high airmasses, large surface pressure biases, M-gain, measurements made over ocean). A preliminary evaluation of the improved v2.9 ACOS-GOSAT data is also discussed.","container-title":"Atmospheric Chemistry and Physics","DOI":"10.5194/acp-11-12317-2011","ISSN":"1680-7316","issue":"23","language":"English","note":"publisher: Copernicus GmbH","page":"12317-12337","source":"Copernicus Online Journals","title":"A method for evaluating bias in global measurements of CO&lt;sub&gt;2&lt;/sub&gt; total columns from space","volume":"11","author":[{"family":"Wunch","given":"D."},{"family":"Wennberg","given":"P. O."},{"family":"Toon","given":"G. C."},{"family":"Connor","given":"B. J."},{"family":"Fisher","given":"B."},{"family":"Osterman","given":"G. B."},{"family":"Frankenberg","given":"C."},{"family":"Mandrake","given":"L."},{"family":"O'Dell","given":"C."},{"family":"Ahonen","given":"P."},{"family":"Biraud","given":"S. C."},{"family":"Castano","given":"R."},{"family":"Cressie","given":"N."},{"family":"Crisp","given":"D."},{"family":"Deutscher","given":"N. M."},{"family":"Eldering","given":"A."},{"family":"Fisher","given":"M. L."},{"family":"Griffith","given":"D. W. T."},{"family":"Gunson","given":"M."},{"family":"Heikkinen","given":"P."},{"family":"Keppel-Aleks","given":"G."},{"family":"Kyrö","given":"E."},{"family":"Lindenmaier","given":"R."},{"family":"Macatangay","given":"R."},{"family":"Mendonca","given":"J."},{"family":"Messerschmidt","given":"J."},{"family":"Miller","given":"C. E."},{"family":"Morino","given":"I."},{"family":"Notholt","given":"J."},{"family":"Oyafuso","given":"F. A."},{"family":"Rettinger","given":"M."},{"family":"Robinson","given":"J."},{"family":"Roehl","given":"C. M."},{"family":"Salawitch","given":"R. J."},{"family":"Sherlock","given":"V."},{"family":"Strong","given":"K."},{"family":"Sussmann","given":"R."},{"family":"Tanaka","given":"T."},{"family":"Thompson","given":"D. R."},{"family":"Uchino","given":"O."},{"family":"Warneke","given":"T."},{"family":"Wofsy","given":"S. C."}],"issued":{"date-parts":[["2011",12,9]]}},"label":"page","suppress-author":true}],"schema":"https://github.com/citation-style-language/schema/raw/master/csl-citation.json"} </w:instrText>
      </w:r>
      <w:r w:rsidR="00F91F86">
        <w:fldChar w:fldCharType="separate"/>
      </w:r>
      <w:r w:rsidR="00F91F86">
        <w:rPr>
          <w:noProof/>
        </w:rPr>
        <w:t>(2011)</w:t>
      </w:r>
      <w:r w:rsidR="00F91F86">
        <w:fldChar w:fldCharType="end"/>
      </w:r>
      <w:r w:rsidR="003168EA">
        <w:t xml:space="preserve"> and suggested for the TROPOMI data by </w:t>
      </w:r>
      <w:proofErr w:type="spellStart"/>
      <w:r w:rsidR="003168EA">
        <w:t>Lorente</w:t>
      </w:r>
      <w:proofErr w:type="spellEnd"/>
      <w:r w:rsidR="003168EA">
        <w:t xml:space="preserve"> et al.</w:t>
      </w:r>
      <w:r w:rsidR="00F91F86">
        <w:t xml:space="preserve"> </w:t>
      </w:r>
      <w:r w:rsidR="00F91F86">
        <w:fldChar w:fldCharType="begin"/>
      </w:r>
      <w:r w:rsidR="00F91F86">
        <w:instrText xml:space="preserve"> ADDIN ZOTERO_ITEM CSL_CITATION {"citationID":"RmqhcBkJ","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F91F86">
        <w:fldChar w:fldCharType="separate"/>
      </w:r>
      <w:r w:rsidR="00F91F86">
        <w:rPr>
          <w:noProof/>
        </w:rPr>
        <w:t>(2021)</w:t>
      </w:r>
      <w:r w:rsidR="00F91F86">
        <w:fldChar w:fldCharType="end"/>
      </w:r>
      <w:r w:rsidR="003168EA">
        <w:t>.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91F86">
        <w:fldChar w:fldCharType="begin"/>
      </w:r>
      <w:r w:rsidR="00AD5EA6">
        <w:instrText xml:space="preserve"> ADDIN ZOTERO_ITEM CSL_CITATION {"citationID":"Opsmah2p","properties":{"formattedCitation":"(2020)","plainCitation":"(2020)","noteIndex":0},"citationItems":[{"id":408,"uris":["http://zotero.org/users/9726796/items/3P4QW9ZQ"],"itemData":{"id":408,"type":"article-journal","abstract":"Production of oil and natural gas in North America is at an all-time high due to the development and use of horizontal drilling and hydraulic fracturing. Methane emissions associated with this industrial activity are a concern because of the contribution to climate radiative forcing. We present new measurements from the space-based TROPOspheric Monitoring Instrument (TROPOMI) launched in 2017 that show methane enhancements over production regions in the United States. In the Uintah Basin in Utah, TROPOMI methane columns correlated with in-situ measurements, and the highest columns were observed over the deepest parts of the basin, consistent with the accumulation of emissions underneath inversions. In the Permian Basin in Texas and New Mexico, methane columns showed maxima over regions with the highest natural gas production and were correlated with nitrogen-dioxide columns at a ratio that is consistent with results from in-situ airborne measurements. The improved detail provided by TROPOMI will likely enable the timely monitoring from space of methane emissions associated with oil and natural gas production.","container-title":"Scientific Reports","DOI":"10.1038/s41598-020-57678-4","ISSN":"2045-2322","issue":"1","journalAbbreviation":"Sci Rep","language":"en","license":"2020 The Author(s)","note":"number: 1\npublisher: Nature Publishing Group","page":"1379","source":"www.nature.com","title":"Daily Satellite Observations of Methane from Oil and Gas Production Regions in the United States","volume":"10","author":[{"family":"Gouw","given":"Joost A.","non-dropping-particle":"de"},{"family":"Veefkind","given":"J. Pepijn"},{"family":"Roosenbrand","given":"Esther"},{"family":"Dix","given":"Barbara"},{"family":"Lin","given":"John C."},{"family":"Landgraf","given":"Jochen"},{"family":"Levelt","given":"Pieternel F."}],"issued":{"date-parts":[["2020",1,28]]}},"label":"page","suppress-author":true}],"schema":"https://github.com/citation-style-language/schema/raw/master/csl-citation.json"} </w:instrText>
      </w:r>
      <w:r w:rsidR="00F91F86">
        <w:fldChar w:fldCharType="separate"/>
      </w:r>
      <w:r w:rsidR="00AD5EA6">
        <w:rPr>
          <w:noProof/>
        </w:rPr>
        <w:t>(2020)</w:t>
      </w:r>
      <w:r w:rsidR="00F91F86">
        <w:fldChar w:fldCharType="end"/>
      </w:r>
      <w:r w:rsidR="00461BC1">
        <w:t>, which</w:t>
      </w:r>
      <w:r w:rsidR="003569D5" w:rsidRPr="00C01462">
        <w:t xml:space="preserve"> account for </w:t>
      </w:r>
      <w:r w:rsidR="00815225">
        <w:t xml:space="preserve">most of </w:t>
      </w:r>
      <w:r w:rsidR="003569D5" w:rsidRPr="00C01462">
        <w:t>the remaining unphysical TROPOMI observations (</w:t>
      </w:r>
      <w:r w:rsidR="008B128D">
        <w:t>methane mixing ratio</w:t>
      </w:r>
      <w:r w:rsidR="008B128D" w:rsidRPr="00C01462">
        <w:t xml:space="preserve"> </w:t>
      </w:r>
      <w:r w:rsidR="003569D5" w:rsidRPr="00C01462">
        <w:t>&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10F7D8A8" w:rsidR="003168EA" w:rsidRDefault="00020EE6" w:rsidP="003168EA">
      <w:r w:rsidRPr="00C01462">
        <w:t xml:space="preserve">Figure 2 shows the </w:t>
      </w:r>
      <w:r>
        <w:t xml:space="preserve">final </w:t>
      </w:r>
      <m:oMath>
        <m:r>
          <w:rPr>
            <w:rFonts w:ascii="Cambria Math" w:hAnsi="Cambria Math"/>
          </w:rPr>
          <m:t>m</m:t>
        </m:r>
      </m:oMath>
      <w:r w:rsidR="00E76878" w:rsidRPr="00C01462">
        <w:t xml:space="preserve"> </w:t>
      </w:r>
      <w:r w:rsidR="00E76878">
        <w:t xml:space="preserve">= </w:t>
      </w:r>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rsidR="003168EA">
        <w:t>, and Figure S1 shows the improved correlation</w:t>
      </w:r>
      <w:r w:rsidR="00291D6B">
        <w:t xml:space="preserve"> after filtering</w:t>
      </w:r>
      <w:r w:rsidR="003168EA">
        <w:t xml:space="preserve"> with seasonal</w:t>
      </w:r>
      <w:r w:rsidR="007B52E7">
        <w:t>-</w:t>
      </w:r>
      <w:r w:rsidR="003168EA">
        <w:t xml:space="preserve">average GOSAT observations on a </w:t>
      </w:r>
      <w:r w:rsidR="003168EA" w:rsidRPr="00C01462">
        <w:t xml:space="preserve">2° </w:t>
      </w:r>
      <w:r w:rsidR="003168EA" w:rsidRPr="00E3469C">
        <w:t>×</w:t>
      </w:r>
      <w:r w:rsidR="003168EA" w:rsidRPr="00C01462">
        <w:t xml:space="preserve"> 2°</w:t>
      </w:r>
      <w:r w:rsidR="003168EA">
        <w:t xml:space="preserve"> 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w:t>
      </w:r>
      <w:r w:rsidR="002731E8">
        <w:t xml:space="preserve">as shown in Figure S2 </w:t>
      </w:r>
      <w:r w:rsidR="003168EA">
        <w:t xml:space="preserve">shows a mean </w:t>
      </w:r>
      <w:proofErr w:type="spellStart"/>
      <w:r w:rsidR="00DC6817">
        <w:t>aseasonal</w:t>
      </w:r>
      <w:proofErr w:type="spellEnd"/>
      <w:r w:rsidR="00DC6817">
        <w:t xml:space="preserve"> </w:t>
      </w:r>
      <w:r w:rsidR="008B76DC">
        <w:t>(</w:t>
      </w:r>
      <w:r w:rsidR="003168EA">
        <w:t xml:space="preserve">GEOS-Chem </w:t>
      </w:r>
      <w:r w:rsidR="008B76DC">
        <w:t>-</w:t>
      </w:r>
      <w:r w:rsidR="003168EA">
        <w:t xml:space="preserve"> TROPOMI</w:t>
      </w:r>
      <w:r w:rsidR="008B76DC">
        <w:t>)</w:t>
      </w:r>
      <w:r w:rsidR="003168EA">
        <w:t xml:space="preserve"> bias of </w:t>
      </w:r>
      <m:oMath>
        <m:r>
          <m:rPr>
            <m:sty m:val="p"/>
          </m:rPr>
          <w:rPr>
            <w:rFonts w:ascii="Cambria Math" w:hAnsi="Cambria Math"/>
          </w:rPr>
          <m:t>ξ</m:t>
        </m:r>
      </m:oMath>
      <w:r w:rsidR="003168EA">
        <w:t xml:space="preserve"> = 9.1 ppb over North </w:t>
      </w:r>
      <w:r w:rsidR="003168EA">
        <w:lastRenderedPageBreak/>
        <w:t>America</w:t>
      </w:r>
      <w:r w:rsidR="00730A6F">
        <w:t xml:space="preserve"> which could be caused by errors in the boundary conditions</w:t>
      </w:r>
      <w:r w:rsidR="003168EA">
        <w:t>. This</w:t>
      </w:r>
      <w:r w:rsidR="002731E8">
        <w:t xml:space="preserve"> </w:t>
      </w:r>
      <w:r w:rsidR="003168EA">
        <w:t xml:space="preserve">bias can </w:t>
      </w:r>
      <w:r w:rsidR="00730A6F">
        <w:t xml:space="preserve">also </w:t>
      </w:r>
      <w:r w:rsidR="003168EA">
        <w:t xml:space="preserve">be fit as a linear function of degrees latitude </w:t>
      </w:r>
      <m:oMath>
        <m:r>
          <m:rPr>
            <m:sty m:val="p"/>
          </m:rPr>
          <w:rPr>
            <w:rFonts w:ascii="Cambria Math" w:hAnsi="Cambria Math"/>
          </w:rPr>
          <m:t>θ</m:t>
        </m:r>
      </m:oMath>
      <w:r w:rsidR="003168EA" w:rsidRPr="00C01462">
        <w:rPr>
          <w:rFonts w:eastAsiaTheme="minorEastAsia"/>
        </w:rPr>
        <w:t xml:space="preserve"> </w:t>
      </w:r>
      <w:r w:rsidR="00DC6817" w:rsidRPr="00713109">
        <w:t>as</w:t>
      </w:r>
      <w:r w:rsidR="00DC6817" w:rsidRPr="00713109">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r w:rsidR="003168EA">
        <w:t xml:space="preserve">We correct </w:t>
      </w:r>
      <w:r w:rsidR="00730A6F">
        <w:t xml:space="preserve">the bias </w:t>
      </w:r>
      <w:r w:rsidR="003168EA">
        <w:t xml:space="preserve">in our inversion ensemble members </w:t>
      </w:r>
      <w:r w:rsidR="0061592A">
        <w:t xml:space="preserve">by removing either the continental mean bias or </w:t>
      </w:r>
      <w:r w:rsidR="00730A6F">
        <w:t>the</w:t>
      </w:r>
      <w:r w:rsidR="0061592A">
        <w:t xml:space="preserve">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75CD0B33"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contributions from forward model, instrument, and representation error</w:t>
      </w:r>
      <w:r w:rsidR="00394B85">
        <w:rPr>
          <w:rFonts w:eastAsiaTheme="minorEastAsia"/>
          <w:bCs/>
          <w:iCs/>
        </w:rPr>
        <w:t>s</w:t>
      </w:r>
      <w:r w:rsidR="00944E59" w:rsidRPr="00C01462">
        <w:rPr>
          <w:rFonts w:eastAsiaTheme="minorEastAsia"/>
          <w:bCs/>
          <w:iCs/>
        </w:rPr>
        <w:t xml:space="preserve"> </w:t>
      </w:r>
      <w:r w:rsidR="00944E59" w:rsidRPr="00C01462">
        <w:rPr>
          <w:rFonts w:eastAsiaTheme="minorEastAsia"/>
          <w:bCs/>
          <w:iCs/>
        </w:rPr>
        <w:fldChar w:fldCharType="begin"/>
      </w:r>
      <w:r w:rsidR="00944E59"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944E59" w:rsidRPr="00C01462">
        <w:rPr>
          <w:rFonts w:eastAsiaTheme="minorEastAsia"/>
          <w:bCs/>
          <w:iCs/>
        </w:rPr>
        <w:fldChar w:fldCharType="separate"/>
      </w:r>
      <w:r w:rsidR="00944E59" w:rsidRPr="00C01462">
        <w:rPr>
          <w:rFonts w:eastAsiaTheme="minorEastAsia"/>
          <w:bCs/>
          <w:iCs/>
          <w:noProof/>
        </w:rPr>
        <w:t>(Brasseur and Jacob, 2017)</w:t>
      </w:r>
      <w:r w:rsidR="00944E59" w:rsidRPr="00C01462">
        <w:rPr>
          <w:rFonts w:eastAsiaTheme="minorEastAsia"/>
          <w:bCs/>
          <w:iCs/>
        </w:rPr>
        <w:fldChar w:fldCharType="end"/>
      </w:r>
      <w:r w:rsidR="00944E59" w:rsidRPr="00C01462">
        <w:rPr>
          <w:rFonts w:eastAsiaTheme="minorEastAsia"/>
          <w:bCs/>
          <w:iCs/>
        </w:rPr>
        <w:t xml:space="preserve">. We calculate the </w:t>
      </w:r>
      <w:r w:rsidR="00394B85">
        <w:rPr>
          <w:rFonts w:eastAsiaTheme="minorEastAsia"/>
          <w:bCs/>
          <w:iCs/>
        </w:rPr>
        <w:t xml:space="preserve">total observing system </w:t>
      </w:r>
      <w:r w:rsidR="00944E59">
        <w:rPr>
          <w:rFonts w:eastAsiaTheme="minorEastAsia"/>
          <w:bCs/>
          <w:iCs/>
        </w:rPr>
        <w:t xml:space="preserve">error </w:t>
      </w:r>
      <w:r w:rsidR="00944E59" w:rsidRPr="00C01462">
        <w:rPr>
          <w:rFonts w:eastAsiaTheme="minorEastAsia"/>
          <w:bCs/>
          <w:iCs/>
        </w:rPr>
        <w:t xml:space="preserve">variances using the residual error method </w:t>
      </w:r>
      <w:r w:rsidR="00AD5EA6">
        <w:rPr>
          <w:rFonts w:eastAsiaTheme="minorEastAsia"/>
          <w:bCs/>
          <w:iCs/>
        </w:rPr>
        <w:fldChar w:fldCharType="begin"/>
      </w:r>
      <w:r w:rsidR="00AD5EA6">
        <w:rPr>
          <w:rFonts w:eastAsiaTheme="minorEastAsia"/>
          <w:bCs/>
          <w:iCs/>
        </w:rPr>
        <w:instrText xml:space="preserve"> ADDIN ZOTERO_ITEM CSL_CITATION {"citationID":"vlf7oTrx","properties":{"formattedCitation":"(Heald et al., 2004)","plainCitation":"(Heald et al., 2004)","noteIndex":0},"citationItems":[{"id":171,"uris":["http://zotero.org/users/9726796/items/GFUQ3SI3"],"itemData":{"id":171,"type":"article-journal","abstract":"We use an inverse model analysis to compare the top-down constraints on Asian sources of carbon monoxide (CO) in spring 2001 from (1) daily MOPITT satellite observations of CO columns over Asia and the neighboring oceans and (2) aircraft observations of CO concentrations in Asian outflow from the TRACE-P aircraft mission over the northwest Pacific. The inversion uses the maximum a posteriori method (MAP) and the GEOS-CHEM chemical transport model (CTM) as the forward model. Detailed error characterization is presented, including spatial correlation of the model transport error. Nighttime MOPITT observations appear to be biased and are excluded from the inverse analysis. We find that MOPITT and TRACE-P observations are independently consistent in the constraints that they provide on Asian CO sources, with the exception of southeast Asia for which the MOPITT observations support a more modest decrease in emissions than suggested by the aircraft observations. Our analysis indicates that the observations do not allow us to differentiate source types (i.e., anthropogenic versus biomass burning) within a region. MOPITT provides ten pieces of information to constrain the geographical distribution of CO sources, while TRACE-P provides only four. The greater information from MOPITT reflects its ability to observe all outflow and source regions. We conducted a number of sensitivity studies for the inverse model analysis using the MOPITT data. Temporal averaging of the MOPITT data (weekly and beyond) degrades the ability to constrain regional sources. Merging source regions beyond what is appropriate after careful selection of the state vector leads to significant aggregation errors. Calculations for an ensemble of realistic assumptions lead to a range of inverse model solutions that has greater uncertainty than the a posteriori errors for the MAP solution. Our best estimate of total Asian CO sources is 361 Tg yr−1, over half of which is attributed to east Asia.","container-title":"Journal of Geophysical Research D: Atmospheres","DOI":"10.1029/2004JD005185","ISSN":"01480227","issue":"23","note":"Citation Key: HealdColetteL.2004","page":"1-17","title":"Comparative inverse analysis of satellite (MOPITT) and aircraft (TRACE-P) observations to estimate Asian sources of carbon monoxide","volume":"109","author":[{"family":"Heald","given":"C. L."},{"family":"Jacob","given":"Daniel J."},{"family":"Jones","given":"Dylan B. A."},{"family":"Palmer","given":"Paul I."},{"family":"Logan","given":"Jennifer A."},{"family":"Streets","given":"D. G."},{"family":"Sachse","given":"Glen W."},{"family":"Gille","given":"John C."},{"family":"Hoffman","given":"Ross N."},{"family":"Nehrkorn","given":"Thomas"}],"issued":{"date-parts":[["2004"]]}}}],"schema":"https://github.com/citation-style-language/schema/raw/master/csl-citation.json"} </w:instrText>
      </w:r>
      <w:r w:rsidR="00AD5EA6">
        <w:rPr>
          <w:rFonts w:eastAsiaTheme="minorEastAsia"/>
          <w:bCs/>
          <w:iCs/>
        </w:rPr>
        <w:fldChar w:fldCharType="separate"/>
      </w:r>
      <w:r w:rsidR="00AD5EA6">
        <w:rPr>
          <w:rFonts w:eastAsiaTheme="minorEastAsia"/>
          <w:bCs/>
          <w:iCs/>
          <w:noProof/>
        </w:rPr>
        <w:t>(Heald et al., 2004)</w:t>
      </w:r>
      <w:r w:rsidR="00AD5EA6">
        <w:rPr>
          <w:rFonts w:eastAsiaTheme="minorEastAsia"/>
          <w:bCs/>
          <w:iCs/>
        </w:rPr>
        <w:fldChar w:fldCharType="end"/>
      </w:r>
      <w:r w:rsidR="00944E59" w:rsidRPr="00C01462">
        <w:rPr>
          <w:rFonts w:eastAsiaTheme="minorEastAsia"/>
          <w:bCs/>
          <w:iCs/>
        </w:rPr>
        <w:t>. This method assumes that the 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w:t>
      </w:r>
      <w:r w:rsidR="00372C77">
        <w:rPr>
          <w:rFonts w:eastAsiaTheme="minorEastAsia"/>
          <w:bCs/>
          <w:iCs/>
        </w:rPr>
        <w:t>defines</w:t>
      </w:r>
      <w:r w:rsidR="00372C77" w:rsidRPr="00C01462">
        <w:rPr>
          <w:rFonts w:eastAsiaTheme="minorEastAsia"/>
          <w:bCs/>
          <w:iCs/>
        </w:rPr>
        <w:t xml:space="preserve"> </w:t>
      </w:r>
      <w:r w:rsidR="00944E59" w:rsidRPr="00C01462">
        <w:rPr>
          <w:rFonts w:eastAsiaTheme="minorEastAsia"/>
          <w:bCs/>
          <w:iCs/>
        </w:rPr>
        <w:t xml:space="preserve">the </w:t>
      </w:r>
      <w:r w:rsidR="00372C77">
        <w:rPr>
          <w:rFonts w:eastAsiaTheme="minorEastAsia"/>
          <w:bCs/>
          <w:iCs/>
        </w:rPr>
        <w:t>standard deviation</w:t>
      </w:r>
      <w:r w:rsidR="00394B85">
        <w:rPr>
          <w:rFonts w:eastAsiaTheme="minorEastAsia"/>
          <w:bCs/>
          <w:iCs/>
        </w:rPr>
        <w:t xml:space="preserve"> of the observing system errors</w:t>
      </w:r>
      <w:r w:rsidR="00944E59" w:rsidRPr="00C01462">
        <w:rPr>
          <w:rFonts w:eastAsiaTheme="minorEastAsia"/>
          <w:bCs/>
          <w:iCs/>
        </w:rPr>
        <w:t xml:space="preserve">. We set a minimum error </w:t>
      </w:r>
      <w:r w:rsidR="00372C77">
        <w:rPr>
          <w:rFonts w:eastAsiaTheme="minorEastAsia"/>
          <w:bCs/>
          <w:iCs/>
        </w:rPr>
        <w:t xml:space="preserve">standard deviation </w:t>
      </w:r>
      <w:r w:rsidR="00944E59" w:rsidRPr="00C01462">
        <w:rPr>
          <w:rFonts w:eastAsiaTheme="minorEastAsia"/>
          <w:bCs/>
          <w:iCs/>
        </w:rPr>
        <w:t xml:space="preserve">of 10 ppb, which applies to 32% </w:t>
      </w:r>
      <w:r w:rsidR="00C57F30">
        <w:rPr>
          <w:rFonts w:eastAsiaTheme="minorEastAsia"/>
          <w:bCs/>
          <w:iCs/>
        </w:rPr>
        <w:t xml:space="preserve">of </w:t>
      </w:r>
      <w:r w:rsidR="00944E59" w:rsidRPr="00C01462">
        <w:rPr>
          <w:rFonts w:eastAsiaTheme="minorEastAsia"/>
          <w:bCs/>
          <w:iCs/>
        </w:rPr>
        <w:t xml:space="preserve">observations. We find a mean </w:t>
      </w:r>
      <w:r w:rsidR="00394B85">
        <w:rPr>
          <w:rFonts w:eastAsiaTheme="minorEastAsia"/>
          <w:bCs/>
          <w:iCs/>
        </w:rPr>
        <w:t>observing system</w:t>
      </w:r>
      <w:r w:rsidR="00394B85" w:rsidRPr="00C01462">
        <w:rPr>
          <w:rFonts w:eastAsiaTheme="minorEastAsia"/>
          <w:bCs/>
          <w:iCs/>
        </w:rPr>
        <w:t xml:space="preserve"> </w:t>
      </w:r>
      <w:r w:rsidR="00944E59" w:rsidRPr="00C01462">
        <w:rPr>
          <w:rFonts w:eastAsiaTheme="minorEastAsia"/>
          <w:bCs/>
          <w:iCs/>
        </w:rPr>
        <w:t xml:space="preserve">error standard deviation of 11.5 ppb, with </w:t>
      </w:r>
      <w:r w:rsidR="00372C77">
        <w:rPr>
          <w:rFonts w:eastAsiaTheme="minorEastAsia"/>
          <w:bCs/>
          <w:iCs/>
        </w:rPr>
        <w:t>the largest</w:t>
      </w:r>
      <w:r w:rsidR="00372C77" w:rsidRPr="00C01462">
        <w:rPr>
          <w:rFonts w:eastAsiaTheme="minorEastAsia"/>
          <w:bCs/>
          <w:iCs/>
        </w:rPr>
        <w:t xml:space="preserve"> </w:t>
      </w:r>
      <w:r w:rsidR="00944E59" w:rsidRPr="00C01462">
        <w:rPr>
          <w:rFonts w:eastAsiaTheme="minorEastAsia"/>
          <w:bCs/>
          <w:iCs/>
        </w:rPr>
        <w:t xml:space="preserve">errors in winter 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e assumed zero in the absence of better information</w:t>
      </w:r>
      <w:r w:rsidR="00CE3DE2">
        <w:rPr>
          <w:rFonts w:eastAsiaTheme="minorEastAsia"/>
          <w:bCs/>
          <w:iCs/>
        </w:rPr>
        <w:t xml:space="preserve">, which we account for </w:t>
      </w:r>
      <w:r w:rsidR="007B52E7">
        <w:rPr>
          <w:rFonts w:eastAsiaTheme="minorEastAsia"/>
          <w:bCs/>
          <w:iCs/>
        </w:rPr>
        <w:t>with 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AD5EA6">
        <w:rPr>
          <w:rFonts w:eastAsiaTheme="minorEastAsia"/>
        </w:rPr>
        <w:fldChar w:fldCharType="begin"/>
      </w:r>
      <w:r w:rsidR="00AD5EA6">
        <w:rPr>
          <w:rFonts w:eastAsiaTheme="minorEastAsia"/>
        </w:rPr>
        <w:instrText xml:space="preserve"> ADDIN ZOTERO_ITEM CSL_CITATION {"citationID":"zo2gss9L","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AD5EA6">
        <w:rPr>
          <w:rFonts w:eastAsiaTheme="minorEastAsia"/>
        </w:rPr>
        <w:fldChar w:fldCharType="separate"/>
      </w:r>
      <w:r w:rsidR="00AD5EA6">
        <w:rPr>
          <w:rFonts w:eastAsiaTheme="minorEastAsia"/>
          <w:noProof/>
        </w:rPr>
        <w:t>(Chevallier, 2007)</w:t>
      </w:r>
      <w:r w:rsidR="00AD5EA6">
        <w:rPr>
          <w:rFonts w:eastAsiaTheme="minorEastAsia"/>
        </w:rPr>
        <w:fldChar w:fldCharType="end"/>
      </w:r>
      <w:r w:rsidR="00944E59" w:rsidRPr="00C01462">
        <w:rPr>
          <w:rFonts w:eastAsiaTheme="minorEastAsia"/>
          <w:bCs/>
          <w:iCs/>
        </w:rPr>
        <w:t>.</w:t>
      </w:r>
      <w:r>
        <w:rPr>
          <w:rFonts w:eastAsiaTheme="minorEastAsia"/>
          <w:bCs/>
          <w:iCs/>
        </w:rPr>
        <w:t xml:space="preserve"> We describe the choice of </w:t>
      </w:r>
      <m:oMath>
        <m:r>
          <w:rPr>
            <w:rFonts w:ascii="Cambria Math" w:hAnsi="Cambria Math"/>
          </w:rPr>
          <m:t>γ</m:t>
        </m:r>
      </m:oMath>
      <w:r>
        <w:rPr>
          <w:rFonts w:eastAsiaTheme="minorEastAsia"/>
        </w:rPr>
        <w:t xml:space="preserve"> in </w:t>
      </w:r>
      <w:r w:rsidR="005E4B4C">
        <w:rPr>
          <w:rFonts w:eastAsiaTheme="minorEastAsia"/>
        </w:rPr>
        <w:t>Section</w:t>
      </w:r>
      <w:r>
        <w:rPr>
          <w:rFonts w:eastAsiaTheme="minorEastAsia"/>
        </w:rPr>
        <w:t xml:space="preserve">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7F0EA694" w:rsidR="00357B8D" w:rsidRPr="00C01462" w:rsidRDefault="00433B40" w:rsidP="00E334F2">
      <w:r>
        <w:rPr>
          <w:rFonts w:eastAsiaTheme="minorEastAsia"/>
        </w:rPr>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for our inversion would typically 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construct the Jacobian matrix at substantially decreased computational cost using the reduced-rank method introduced by Nesser et al.</w:t>
      </w:r>
      <w:r w:rsidR="00737CBE">
        <w:t xml:space="preserve"> </w:t>
      </w:r>
      <w:r w:rsidR="00737CBE">
        <w:fldChar w:fldCharType="begin"/>
      </w:r>
      <w:r w:rsidR="00737CBE">
        <w:instrText xml:space="preserve"> ADDIN ZOTERO_ITEM CSL_CITATION {"citationID":"WwGexqRq","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895280">
        <w:t xml:space="preserve">, </w:t>
      </w:r>
      <w:r w:rsidR="00246617" w:rsidRPr="00713109">
        <w:t>which takes advantage</w:t>
      </w:r>
      <w:r w:rsidR="007879BA">
        <w:t xml:space="preserv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 xml:space="preserve">This method updates an initial, low-cost estimate of the Jacobian matrix by perturbing the patterns that best explain the information content of the observing system, constructing a reduced-rank Jacobian matrix </w:t>
      </w:r>
      <w:r w:rsidR="007B52E7">
        <w:t>that</w:t>
      </w:r>
      <w:r w:rsidR="00357B8D" w:rsidRPr="00C01462">
        <w:t xml:space="preserve"> optimally preserv</w:t>
      </w:r>
      <w:r w:rsidR="007B52E7">
        <w:t>es</w:t>
      </w:r>
      <w:r w:rsidR="00357B8D" w:rsidRPr="00C01462">
        <w:t xml:space="preserve"> information content.</w:t>
      </w:r>
    </w:p>
    <w:p w14:paraId="1C0D3D34" w14:textId="77777777" w:rsidR="00357B8D" w:rsidRPr="00C01462" w:rsidRDefault="00357B8D" w:rsidP="00E334F2"/>
    <w:p w14:paraId="4EF02D51" w14:textId="5B41C881"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w:t>
      </w:r>
      <w:r w:rsidR="00394B85">
        <w:t>described</w:t>
      </w:r>
      <w:r w:rsidR="00394B85" w:rsidRPr="00C01462">
        <w:t xml:space="preserve"> </w:t>
      </w:r>
      <w:r w:rsidRPr="00C01462">
        <w:t xml:space="preserve">by Nesser et al. </w:t>
      </w:r>
      <w:r w:rsidR="00737CBE">
        <w:fldChar w:fldCharType="begin"/>
      </w:r>
      <w:r w:rsidR="00737CBE">
        <w:instrText xml:space="preserve"> ADDIN ZOTERO_ITEM CSL_CITATION {"citationID":"UJAie565","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Pr="00C01462">
        <w:t xml:space="preserve">.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in observation</w:t>
      </w:r>
      <w:r w:rsidR="00F2519C">
        <w:rPr>
          <w:rFonts w:eastAsiaTheme="minorEastAsia"/>
        </w:rPr>
        <w:t xml:space="preserve"> grid cell</w:t>
      </w:r>
      <w:r w:rsidR="00863BE8" w:rsidRPr="00C01462">
        <w:rPr>
          <w:rFonts w:eastAsiaTheme="minorEastAsia"/>
        </w:rPr>
        <w:t xml:space="preserve">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1CCEC304"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2E791B87"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w:t>
      </w:r>
      <w:r w:rsidR="00737CBE">
        <w:fldChar w:fldCharType="begin"/>
      </w:r>
      <w:r w:rsidR="00737CBE">
        <w:instrText xml:space="preserve"> ADDIN ZOTERO_ITEM CSL_CITATION {"citationID":"b8ZJfZoI","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7879BA">
        <w:rPr>
          <w:rFonts w:eastAsiaTheme="minorEastAsia"/>
          <w:iCs/>
        </w:rPr>
        <w:t xml:space="preserve"> </w:t>
      </w:r>
      <w:r w:rsidR="00394B85">
        <w:rPr>
          <w:rFonts w:eastAsiaTheme="minorEastAsia"/>
          <w:iCs/>
        </w:rPr>
        <w:t xml:space="preserve">to be </w:t>
      </w:r>
      <w:r w:rsidR="007879BA">
        <w:rPr>
          <w:rFonts w:eastAsiaTheme="minorEastAsia"/>
          <w:iCs/>
        </w:rPr>
        <w:t xml:space="preserve">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linearly to concentric rings of </w:t>
      </w:r>
      <w:r w:rsidR="0091130E">
        <w:rPr>
          <w:rFonts w:eastAsiaTheme="minorEastAsia"/>
          <w:iCs/>
        </w:rPr>
        <w:t xml:space="preserve">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7</m:t>
            </m:r>
          </m:e>
        </m:d>
      </m:oMath>
      <w:r w:rsidR="0087456C">
        <w:rPr>
          <w:rFonts w:eastAsiaTheme="minorEastAsia"/>
        </w:rPr>
        <w:t xml:space="preserve"> </w:t>
      </w:r>
      <w:r w:rsidR="0087456C" w:rsidRPr="007B15B0">
        <w:rPr>
          <w:rFonts w:eastAsiaTheme="minorEastAsia"/>
          <w:color w:val="000000" w:themeColor="text1"/>
        </w:rPr>
        <w:t xml:space="preserve">gives the </w:t>
      </w:r>
      <w:r w:rsidR="007B15B0" w:rsidRPr="007B15B0">
        <w:rPr>
          <w:rFonts w:eastAsiaTheme="minorEastAsia"/>
          <w:color w:val="000000" w:themeColor="text1"/>
        </w:rPr>
        <w:lastRenderedPageBreak/>
        <w:t>distance</w:t>
      </w:r>
      <w:r w:rsidR="0087456C" w:rsidRPr="007B15B0">
        <w:rPr>
          <w:rFonts w:eastAsiaTheme="minorEastAsia"/>
          <w:color w:val="000000" w:themeColor="text1"/>
        </w:rPr>
        <w:t xml:space="preserve"> in latitude or longitude grid cell index between </w:t>
      </w:r>
      <m:oMath>
        <m:r>
          <w:rPr>
            <w:rFonts w:ascii="Cambria Math" w:eastAsiaTheme="minorEastAsia" w:hAnsi="Cambria Math"/>
            <w:color w:val="000000" w:themeColor="text1"/>
          </w:rPr>
          <m:t>i</m:t>
        </m:r>
      </m:oMath>
      <w:r w:rsidR="0087456C" w:rsidRPr="007B15B0">
        <w:rPr>
          <w:rFonts w:eastAsiaTheme="minorEastAsia"/>
          <w:color w:val="000000" w:themeColor="text1"/>
        </w:rPr>
        <w:t xml:space="preserve"> and </w:t>
      </w:r>
      <m:oMath>
        <m:r>
          <w:rPr>
            <w:rFonts w:ascii="Cambria Math" w:eastAsiaTheme="minorEastAsia" w:hAnsi="Cambria Math"/>
            <w:color w:val="000000" w:themeColor="text1"/>
          </w:rPr>
          <m:t>j</m:t>
        </m:r>
      </m:oMath>
      <w:r w:rsidR="00826AA8" w:rsidRPr="007B15B0">
        <w:rPr>
          <w:rFonts w:eastAsiaTheme="minorEastAsia"/>
          <w:color w:val="000000" w:themeColor="text1"/>
        </w:rPr>
        <w:t>,</w:t>
      </w:r>
      <w:r w:rsidR="00826AA8">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1</m:t>
            </m:r>
          </m:e>
        </m:d>
      </m:oMath>
      <w:r w:rsidR="00826AA8">
        <w:rPr>
          <w:rFonts w:eastAsiaTheme="minorEastAsia"/>
        </w:rPr>
        <w:t xml:space="preserve"> values, </w:t>
      </w:r>
      <w:r w:rsidR="0087456C">
        <w:rPr>
          <w:rFonts w:eastAsiaTheme="minorEastAsia"/>
        </w:rPr>
        <w:t xml:space="preserve">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r w:rsidR="00394B85">
        <w:rPr>
          <w:rFonts w:eastAsiaTheme="minorEastAsia"/>
        </w:rPr>
        <w:t xml:space="preserve"> For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8</m:t>
        </m:r>
      </m:oMath>
      <w:r w:rsidR="00394B85">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0</m:t>
        </m:r>
      </m:oMath>
      <w:r w:rsidR="00394B85">
        <w:rPr>
          <w:rFonts w:eastAsiaTheme="minorEastAsia"/>
        </w:rPr>
        <w:t>.</w:t>
      </w:r>
    </w:p>
    <w:p w14:paraId="3C6568C2" w14:textId="77777777" w:rsidR="006267C3" w:rsidRPr="00C01462" w:rsidRDefault="006267C3" w:rsidP="00E334F2">
      <w:pPr>
        <w:rPr>
          <w:rFonts w:eastAsiaTheme="minorEastAsia"/>
        </w:rPr>
      </w:pPr>
    </w:p>
    <w:p w14:paraId="195987B4" w14:textId="7C348232"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 xml:space="preserve">perturbed in the forward model. </w:t>
      </w:r>
      <w:r w:rsidR="0087456C">
        <w:rPr>
          <w:rFonts w:eastAsiaTheme="minorEastAsia"/>
          <w:iCs/>
        </w:rPr>
        <w:t xml:space="preserve">We calculate the prior 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w:t>
      </w:r>
      <w:r w:rsidR="00394B85">
        <w:rPr>
          <w:rFonts w:eastAsiaTheme="minorEastAsia"/>
          <w:iCs/>
        </w:rPr>
        <w:t xml:space="preserve">perform </w:t>
      </w:r>
      <w:r w:rsidR="0087456C">
        <w:rPr>
          <w:rFonts w:eastAsiaTheme="minorEastAsia"/>
          <w:iCs/>
        </w:rPr>
        <w:t>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w:t>
      </w:r>
      <w:r w:rsidR="007B15B0">
        <w:rPr>
          <w:rFonts w:eastAsiaTheme="minorEastAsia"/>
        </w:rPr>
        <w:t xml:space="preserve"> matrix</w:t>
      </w:r>
      <w:r w:rsidR="00580AA1">
        <w:rPr>
          <w:rFonts w:eastAsiaTheme="minorEastAsia"/>
        </w:rPr>
        <w:t xml:space="preserve">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w:t>
      </w:r>
      <w:r w:rsidR="00737CBE">
        <w:rPr>
          <w:rFonts w:eastAsiaTheme="minorEastAsia"/>
          <w:iCs/>
        </w:rPr>
        <w:fldChar w:fldCharType="begin"/>
      </w:r>
      <w:r w:rsidR="00737CBE">
        <w:rPr>
          <w:rFonts w:eastAsiaTheme="minorEastAsia"/>
          <w:iCs/>
        </w:rPr>
        <w:instrText xml:space="preserve"> ADDIN ZOTERO_ITEM CSL_CITATION {"citationID":"dUoPVZk8","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737CBE">
        <w:rPr>
          <w:rFonts w:eastAsiaTheme="minorEastAsia"/>
          <w:iCs/>
        </w:rPr>
        <w:fldChar w:fldCharType="separate"/>
      </w:r>
      <w:r w:rsidR="00737CBE">
        <w:rPr>
          <w:rFonts w:eastAsiaTheme="minorEastAsia"/>
          <w:iCs/>
          <w:noProof/>
        </w:rPr>
        <w:t>(Bousserez and Henze, 2018)</w:t>
      </w:r>
      <w:r w:rsidR="00737CBE">
        <w:rPr>
          <w:rFonts w:eastAsiaTheme="minorEastAsia"/>
          <w:iCs/>
        </w:rPr>
        <w:fldChar w:fldCharType="end"/>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00E5292E" w:rsidRPr="00C01462">
        <w:rPr>
          <w:rFonts w:eastAsiaTheme="minorEastAsia"/>
        </w:rPr>
        <w:t xml:space="preserve">. </w:t>
      </w:r>
      <w:r w:rsidR="00632B26" w:rsidRPr="00C01462">
        <w:rPr>
          <w:rFonts w:eastAsiaTheme="minorEastAsia"/>
        </w:rPr>
        <w:t>We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w:t>
      </w:r>
      <w:r w:rsidR="0091130E">
        <w:rPr>
          <w:rFonts w:eastAsiaTheme="minorEastAsia"/>
        </w:rPr>
        <w:t>final</w:t>
      </w:r>
      <w:r w:rsidR="0091130E" w:rsidRPr="00C01462">
        <w:rPr>
          <w:rFonts w:eastAsiaTheme="minorEastAsia"/>
        </w:rPr>
        <w:t xml:space="preserve">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w:t>
      </w:r>
      <w:r w:rsidR="0091130E">
        <w:rPr>
          <w:rFonts w:eastAsiaTheme="minorEastAsia"/>
          <w:iCs/>
        </w:rPr>
        <w:t xml:space="preserve">iterative </w:t>
      </w:r>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737CBE">
        <w:rPr>
          <w:rFonts w:eastAsiaTheme="minorEastAsia"/>
          <w:iCs/>
        </w:rPr>
        <w:fldChar w:fldCharType="begin"/>
      </w:r>
      <w:r w:rsidR="00737CBE">
        <w:rPr>
          <w:rFonts w:eastAsiaTheme="minorEastAsia"/>
          <w:iCs/>
        </w:rPr>
        <w:instrText xml:space="preserve"> ADDIN ZOTERO_ITEM CSL_CITATION {"citationID":"oNHZt9tv","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737CBE">
        <w:rPr>
          <w:rFonts w:eastAsiaTheme="minorEastAsia"/>
          <w:iCs/>
        </w:rPr>
        <w:fldChar w:fldCharType="separate"/>
      </w:r>
      <w:r w:rsidR="00737CBE">
        <w:rPr>
          <w:rFonts w:eastAsiaTheme="minorEastAsia"/>
          <w:iCs/>
          <w:noProof/>
        </w:rPr>
        <w:t>(Nesser et al., 2021)</w:t>
      </w:r>
      <w:r w:rsidR="00737CBE">
        <w:rPr>
          <w:rFonts w:eastAsiaTheme="minorEastAsia"/>
          <w:iCs/>
        </w:rPr>
        <w:fldChar w:fldCharType="end"/>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4368CF8C" w:rsidR="00B13A3D" w:rsidRPr="00C01462" w:rsidRDefault="0067590A" w:rsidP="00B13A3D">
      <w:r w:rsidRPr="00C01462">
        <w:rPr>
          <w:rFonts w:eastAsiaTheme="minorEastAsia"/>
        </w:rPr>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w:t>
      </w:r>
      <w:r w:rsidR="00394B85">
        <w:rPr>
          <w:rFonts w:eastAsiaTheme="minorEastAsia"/>
        </w:rPr>
        <w:t xml:space="preserve">(equation 4) </w:t>
      </w:r>
      <w:r w:rsidR="00AD6DD2">
        <w:rPr>
          <w:rFonts w:eastAsiaTheme="minorEastAsia"/>
        </w:rPr>
        <w:t>does not</w:t>
      </w:r>
      <w:r w:rsidRPr="00C01462">
        <w:rPr>
          <w:rFonts w:eastAsiaTheme="minorEastAsia"/>
        </w:rPr>
        <w:t xml:space="preserve"> account for </w:t>
      </w:r>
      <w:r w:rsidR="00BB7178">
        <w:rPr>
          <w:rFonts w:eastAsiaTheme="minorEastAsia"/>
        </w:rPr>
        <w:t>errors</w:t>
      </w:r>
      <w:r w:rsidRPr="00C01462">
        <w:rPr>
          <w:rFonts w:eastAsiaTheme="minorEastAsia"/>
        </w:rPr>
        <w:t xml:space="preserve"> in inversion parameters </w:t>
      </w:r>
      <w:r w:rsidR="00EB1DFD">
        <w:rPr>
          <w:rFonts w:eastAsiaTheme="minorEastAsia"/>
        </w:rPr>
        <w:fldChar w:fldCharType="begin"/>
      </w:r>
      <w:r w:rsidR="00EB1DFD">
        <w:rPr>
          <w:rFonts w:eastAsiaTheme="minorEastAsia"/>
        </w:rPr>
        <w:instrText xml:space="preserve"> ADDIN ZOTERO_ITEM CSL_CITATION {"citationID":"GtYIjD18","properties":{"formattedCitation":"(Houweling et al., 2014)","plainCitation":"(Houweling et al., 2014)","noteIndex":0},"citationItems":[{"id":83,"uris":["http://zotero.org/users/9726796/items/NRQNVEJM"],"itemData":{"id":83,"type":"article-journal","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container-title":"Atmospheric Chemistry and Physics","DOI":"10.5194/acp-14-3991-2014","ISSN":"16807324","issue":"8","page":"3991-4012","title":"A multi-year methane inversion using SCIAMACHY, accounting for systematic errors using TCCON measurements","volume":"14","author":[{"family":"Houweling","given":"S."},{"family":"Krol","given":"M."},{"family":"Bergamaschi","given":"P."},{"family":"Frankenberg","given":"C."},{"family":"Dlugokencky","given":"E. J."},{"family":"Morino","given":"I."},{"family":"Notholt","given":"J."},{"family":"Sherlock","given":"V."},{"family":"Wunch","given":"D."},{"family":"Beck","given":"V."},{"family":"Gerbig","given":"C."},{"family":"Chen","given":"H."},{"family":"Kort","given":"E. A."},{"family":"Röckmann","given":"T."},{"family":"Aben","given":"I."}],"issued":{"date-parts":[["2014"]]}}}],"schema":"https://github.com/citation-style-language/schema/raw/master/csl-citation.json"} </w:instrText>
      </w:r>
      <w:r w:rsidR="00EB1DFD">
        <w:rPr>
          <w:rFonts w:eastAsiaTheme="minorEastAsia"/>
        </w:rPr>
        <w:fldChar w:fldCharType="separate"/>
      </w:r>
      <w:r w:rsidR="00EB1DFD">
        <w:rPr>
          <w:rFonts w:eastAsiaTheme="minorEastAsia"/>
          <w:noProof/>
        </w:rPr>
        <w:t>(Houweling et al., 2014)</w:t>
      </w:r>
      <w:r w:rsidR="00EB1DFD">
        <w:rPr>
          <w:rFonts w:eastAsiaTheme="minorEastAsia"/>
        </w:rPr>
        <w:fldChar w:fldCharType="end"/>
      </w:r>
      <w:r w:rsidRPr="00C01462">
        <w:rPr>
          <w:rFonts w:eastAsiaTheme="minorEastAsia"/>
        </w:rPr>
        <w:t>.</w:t>
      </w:r>
      <w:r w:rsidR="00B13A3D" w:rsidRPr="00C01462">
        <w:rPr>
          <w:rFonts w:eastAsiaTheme="minorEastAsia"/>
        </w:rPr>
        <w:t xml:space="preserve"> </w:t>
      </w:r>
      <w:r w:rsidR="00075074">
        <w:rPr>
          <w:rFonts w:eastAsiaTheme="minorEastAsia"/>
        </w:rPr>
        <w:t>The analytical solution readily allows for the creation of an ensemble of inversions that reflect</w:t>
      </w:r>
      <w:r w:rsidR="008360A3">
        <w:rPr>
          <w:rFonts w:eastAsiaTheme="minorEastAsia"/>
        </w:rPr>
        <w:t>s</w:t>
      </w:r>
      <w:r w:rsidR="00075074">
        <w:rPr>
          <w:rFonts w:eastAsiaTheme="minorEastAsia"/>
        </w:rPr>
        <w:t xml:space="preserve"> the sensitivity of the </w:t>
      </w:r>
      <w:r w:rsidR="009F7D0D">
        <w:rPr>
          <w:rFonts w:eastAsiaTheme="minorEastAsia"/>
        </w:rPr>
        <w:t>results</w:t>
      </w:r>
      <w:r w:rsidR="00075074">
        <w:rPr>
          <w:rFonts w:eastAsiaTheme="minorEastAsia"/>
        </w:rPr>
        <w:t xml:space="preserve"> to the chosen </w:t>
      </w:r>
      <w:r w:rsidR="009F7D0D">
        <w:rPr>
          <w:rFonts w:eastAsiaTheme="minorEastAsia"/>
        </w:rPr>
        <w:t>setup</w:t>
      </w:r>
      <w:r w:rsidR="00394B85">
        <w:rPr>
          <w:rFonts w:eastAsiaTheme="minorEastAsia"/>
        </w:rPr>
        <w:t xml:space="preserve"> including parameters</w:t>
      </w:r>
      <w:r w:rsidR="00075074">
        <w:rPr>
          <w:rFonts w:eastAsiaTheme="minorEastAsia"/>
        </w:rPr>
        <w:t xml:space="preserve">. </w:t>
      </w:r>
      <w:r w:rsidR="00297C07">
        <w:rPr>
          <w:rFonts w:eastAsiaTheme="minorEastAsia"/>
        </w:rPr>
        <w:t>Table 1 summarizes our</w:t>
      </w:r>
      <w:r w:rsidR="00B13A3D" w:rsidRPr="00C01462">
        <w:rPr>
          <w:rFonts w:eastAsiaTheme="minorEastAsia"/>
        </w:rPr>
        <w:t xml:space="preserve"> quality-controlled ensemble of inversions</w:t>
      </w:r>
      <w:r w:rsidR="00E01524">
        <w:rPr>
          <w:rFonts w:eastAsiaTheme="minorEastAsia"/>
        </w:rPr>
        <w:t>. We conduct</w:t>
      </w:r>
      <w:r w:rsidR="00297C07">
        <w:rPr>
          <w:rFonts w:eastAsiaTheme="minorEastAsia"/>
        </w:rPr>
        <w:t xml:space="preserve"> inversions that </w:t>
      </w:r>
      <w:r w:rsidR="009F4575">
        <w:rPr>
          <w:rFonts w:eastAsiaTheme="minorEastAsia"/>
        </w:rPr>
        <w:t xml:space="preserve">do </w:t>
      </w:r>
      <w:r w:rsidR="007B15B0">
        <w:rPr>
          <w:rFonts w:eastAsiaTheme="minorEastAsia"/>
        </w:rPr>
        <w:t>or</w:t>
      </w:r>
      <w:r w:rsidR="009F4575">
        <w:rPr>
          <w:rFonts w:eastAsiaTheme="minorEastAsia"/>
        </w:rPr>
        <w:t xml:space="preserve"> do not </w:t>
      </w:r>
      <w:r w:rsidR="00E01524">
        <w:rPr>
          <w:rFonts w:eastAsiaTheme="minorEastAsia"/>
        </w:rPr>
        <w:t>optimize</w:t>
      </w:r>
      <w:r w:rsidR="00297C07">
        <w:rPr>
          <w:rFonts w:eastAsiaTheme="minorEastAsia"/>
        </w:rPr>
        <w:t xml:space="preserve"> </w:t>
      </w:r>
      <w:r w:rsidR="00E01524">
        <w:rPr>
          <w:rFonts w:eastAsiaTheme="minorEastAsia"/>
        </w:rPr>
        <w:t>the</w:t>
      </w:r>
      <w:r w:rsidR="00297C07">
        <w:rPr>
          <w:rFonts w:eastAsiaTheme="minorEastAsia"/>
        </w:rPr>
        <w:t xml:space="preserve"> boundary conditions and </w:t>
      </w:r>
      <w:r w:rsidR="00E01524">
        <w:rPr>
          <w:rFonts w:eastAsiaTheme="minorEastAsia"/>
        </w:rPr>
        <w:t xml:space="preserve">that do </w:t>
      </w:r>
      <w:r w:rsidR="007B15B0">
        <w:rPr>
          <w:rFonts w:eastAsiaTheme="minorEastAsia"/>
        </w:rPr>
        <w:t>or</w:t>
      </w:r>
      <w:r w:rsidR="00E01524">
        <w:rPr>
          <w:rFonts w:eastAsiaTheme="minorEastAsia"/>
        </w:rPr>
        <w:t xml:space="preserve"> do not apply a </w:t>
      </w:r>
      <w:r w:rsidR="00B13A3D" w:rsidRPr="00C01462">
        <w:rPr>
          <w:rFonts w:eastAsiaTheme="minorEastAsia"/>
        </w:rPr>
        <w:t xml:space="preserve">latitudinal correction to the </w:t>
      </w:r>
      <w:r w:rsidR="00394B85">
        <w:rPr>
          <w:rFonts w:eastAsiaTheme="minorEastAsia"/>
        </w:rPr>
        <w:t xml:space="preserve">prior </w:t>
      </w:r>
      <w:r w:rsidR="00E01524">
        <w:rPr>
          <w:rFonts w:eastAsiaTheme="minorEastAsia"/>
        </w:rPr>
        <w:t>(</w:t>
      </w:r>
      <w:r w:rsidR="00B13A3D" w:rsidRPr="00C01462">
        <w:rPr>
          <w:rFonts w:eastAsiaTheme="minorEastAsia"/>
        </w:rPr>
        <w:t xml:space="preserve">model </w:t>
      </w:r>
      <w:r w:rsidR="00394B85">
        <w:rPr>
          <w:rFonts w:eastAsiaTheme="minorEastAsia"/>
        </w:rPr>
        <w:t>-</w:t>
      </w:r>
      <w:r w:rsidR="00B13A3D" w:rsidRPr="00C01462">
        <w:rPr>
          <w:rFonts w:eastAsiaTheme="minorEastAsia"/>
        </w:rPr>
        <w:t xml:space="preserve"> observation</w:t>
      </w:r>
      <w:r w:rsidR="00E01524">
        <w:rPr>
          <w:rFonts w:eastAsiaTheme="minorEastAsia"/>
        </w:rPr>
        <w:t>)</w:t>
      </w:r>
      <w:r w:rsidR="00B13A3D" w:rsidRPr="00C01462">
        <w:rPr>
          <w:rFonts w:eastAsiaTheme="minorEastAsia"/>
        </w:rPr>
        <w:t xml:space="preserve"> difference. For each </w:t>
      </w:r>
      <w:r w:rsidR="009F4575">
        <w:rPr>
          <w:rFonts w:eastAsiaTheme="minorEastAsia"/>
        </w:rPr>
        <w:t>inversion</w:t>
      </w:r>
      <w:r w:rsidR="00B13A3D" w:rsidRPr="00C01462">
        <w:rPr>
          <w:rFonts w:eastAsiaTheme="minorEastAsia"/>
        </w:rPr>
        <w:t xml:space="preserve">, we choose </w:t>
      </w:r>
      <w:r w:rsidR="00394E99">
        <w:rPr>
          <w:rFonts w:eastAsiaTheme="minorEastAsia"/>
        </w:rPr>
        <w:t xml:space="preserve">the </w:t>
      </w:r>
      <w:r w:rsidR="00B13A3D" w:rsidRPr="00C01462">
        <w:rPr>
          <w:rFonts w:eastAsiaTheme="minorEastAsia"/>
        </w:rPr>
        <w:t>relative prior error (50%, 75%, or 100%) and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8562B8">
        <w:t xml:space="preserve"> </w:t>
      </w:r>
      <w:r w:rsidR="00C859F5">
        <w:t>as expected from the chi-square distribution, which</w:t>
      </w:r>
      <w:r w:rsidR="008562B8">
        <w:t xml:space="preserve">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r>
              <m:rPr>
                <m:sty m:val="b"/>
              </m:rPr>
              <w:rPr>
                <w:rFonts w:ascii="Cambria Math" w:hAnsi="Cambria Math"/>
              </w:rPr>
              <m:t>x</m:t>
            </m:r>
          </m:e>
        </m:d>
      </m:oMath>
      <w:r w:rsidR="00246617">
        <w:t xml:space="preserve"> </w:t>
      </w:r>
      <w:r w:rsidR="008562B8">
        <w:t>definitionally follows</w:t>
      </w:r>
      <w:r w:rsidR="009F4575">
        <w:t xml:space="preserve"> </w:t>
      </w:r>
      <w:r w:rsidR="00EB1DFD">
        <w:fldChar w:fldCharType="begin"/>
      </w:r>
      <w:r w:rsidR="00EB1DFD">
        <w:instrText xml:space="preserve"> ADDIN ZOTERO_ITEM CSL_CITATION {"citationID":"pG2GNZqP","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EB1DFD">
        <w:fldChar w:fldCharType="separate"/>
      </w:r>
      <w:r w:rsidR="00EB1DFD">
        <w:rPr>
          <w:noProof/>
        </w:rPr>
        <w:t>(Lu et al., 2021)</w:t>
      </w:r>
      <w:r w:rsidR="00EB1DFD">
        <w:fldChar w:fldCharType="end"/>
      </w:r>
      <w:r w:rsidR="00B13A3D" w:rsidRPr="00C01462">
        <w:t xml:space="preserve">. This yields </w:t>
      </w:r>
      <w:r w:rsidR="009F4575">
        <w:t xml:space="preserve">an ensemble of </w:t>
      </w:r>
      <w:r w:rsidR="007B15B0">
        <w:t>eight</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t>
      </w:r>
      <w:r w:rsidR="00CB31D8">
        <w:t xml:space="preserve">All inversions have low numbers of negative grid cells, most of which are of the same order of magnitude as the soil sink. </w:t>
      </w:r>
      <w:r w:rsidR="00B13A3D" w:rsidRPr="00C01462">
        <w:t xml:space="preserve">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r w:rsidR="00B4757F" w:rsidRPr="00B4757F">
        <w:t xml:space="preserve"> </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28234323" w14:textId="7791B402"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w:t>
      </w:r>
      <w:r w:rsidR="0084023E">
        <w:rPr>
          <w:rFonts w:eastAsiaTheme="minorEastAsia"/>
        </w:rPr>
        <w:t>emission estimate</w:t>
      </w:r>
      <w:r w:rsidR="00EF7917" w:rsidRPr="00C01462">
        <w:rPr>
          <w:rFonts w:eastAsiaTheme="minorEastAsia"/>
        </w:rPr>
        <w:t xml:space="preserve">s </w:t>
      </w:r>
      <w:r w:rsidRPr="00C01462">
        <w:rPr>
          <w:rFonts w:eastAsiaTheme="minorEastAsia"/>
        </w:rPr>
        <w:t xml:space="preserve">to </w:t>
      </w:r>
      <w:r w:rsidR="000F7C98">
        <w:rPr>
          <w:rFonts w:eastAsiaTheme="minorEastAsia"/>
        </w:rPr>
        <w:t>individual</w:t>
      </w:r>
      <w:r w:rsidR="001A10D0" w:rsidRPr="00C01462">
        <w:rPr>
          <w:rFonts w:eastAsiaTheme="minorEastAsia"/>
        </w:rPr>
        <w:t xml:space="preserve"> </w:t>
      </w:r>
      <w:r w:rsidR="0077535A">
        <w:rPr>
          <w:rFonts w:eastAsiaTheme="minorEastAsia"/>
        </w:rPr>
        <w:t xml:space="preserve">source </w:t>
      </w:r>
      <w:r w:rsidRPr="00C01462">
        <w:rPr>
          <w:rFonts w:eastAsiaTheme="minorEastAsia"/>
        </w:rPr>
        <w:t>sectors</w:t>
      </w:r>
      <w:r w:rsidR="0077535A">
        <w:rPr>
          <w:rFonts w:eastAsiaTheme="minorEastAsia"/>
        </w:rPr>
        <w:t xml:space="preserve"> or regions, including</w:t>
      </w:r>
      <w:r w:rsidRPr="00C01462">
        <w:rPr>
          <w:rFonts w:eastAsiaTheme="minorEastAsia"/>
        </w:rPr>
        <w:t xml:space="preserve"> states and urban areas. We </w:t>
      </w:r>
      <w:r w:rsidR="00500F8B" w:rsidRPr="00C01462">
        <w:rPr>
          <w:rFonts w:eastAsiaTheme="minorEastAsia"/>
        </w:rPr>
        <w:t>aggregate</w:t>
      </w:r>
      <w:r w:rsidR="003572D4" w:rsidRPr="00C01462">
        <w:rPr>
          <w:rFonts w:eastAsiaTheme="minorEastAsia"/>
        </w:rPr>
        <w:t xml:space="preserve"> the native resolution emission </w:t>
      </w:r>
      <w:r w:rsidR="00A82233">
        <w:rPr>
          <w:rFonts w:eastAsiaTheme="minorEastAsia"/>
        </w:rPr>
        <w:t xml:space="preserve">and error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w:t>
      </w:r>
      <m:oMath>
        <m:r>
          <w:rPr>
            <w:rFonts w:ascii="Cambria Math" w:eastAsiaTheme="minorEastAsia" w:hAnsi="Cambria Math"/>
          </w:rPr>
          <m:t>p</m:t>
        </m:r>
      </m:oMath>
      <w:r w:rsidR="000F7C98" w:rsidRPr="00C01462">
        <w:rPr>
          <w:rFonts w:eastAsiaTheme="minorEastAsia"/>
        </w:rPr>
        <w:t xml:space="preserve"> </w:t>
      </w:r>
      <w:r w:rsidR="000F7C98">
        <w:rPr>
          <w:rFonts w:eastAsiaTheme="minorEastAsia"/>
        </w:rPr>
        <w:t>sectors, states, or urban areas</w:t>
      </w:r>
      <w:r w:rsidR="000F7C98" w:rsidRPr="00C01462">
        <w:rPr>
          <w:rFonts w:eastAsiaTheme="minorEastAsia"/>
        </w:rPr>
        <w:t xml:space="preserve">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001A10D0" w:rsidRPr="00C01462">
        <w:rPr>
          <w:rFonts w:eastAsiaTheme="minorEastAsia"/>
        </w:rPr>
        <w:t xml:space="preserve">.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w:t>
      </w:r>
      <w:r w:rsidR="000F7C98">
        <w:rPr>
          <w:rFonts w:eastAsiaTheme="minorEastAsia"/>
          <w:iCs/>
        </w:rPr>
        <w:t xml:space="preserve">each </w:t>
      </w:r>
      <w:r w:rsidR="001A10D0" w:rsidRPr="00C01462">
        <w:rPr>
          <w:rFonts w:eastAsiaTheme="minorEastAsia"/>
          <w:iCs/>
        </w:rPr>
        <w:t xml:space="preserve">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w:t>
      </w:r>
      <w:r w:rsidR="00113ED9">
        <w:rPr>
          <w:rFonts w:eastAsiaTheme="minorEastAsia"/>
          <w:iCs/>
        </w:rPr>
        <w:t>each</w:t>
      </w:r>
      <w:r w:rsidR="0059457F" w:rsidRPr="00C01462">
        <w:rPr>
          <w:rFonts w:eastAsiaTheme="minorEastAsia"/>
          <w:iCs/>
        </w:rPr>
        <w:t xml:space="preserve"> grid cell </w:t>
      </w:r>
      <w:r w:rsidR="00113ED9">
        <w:rPr>
          <w:rFonts w:eastAsiaTheme="minorEastAsia"/>
          <w:iCs/>
        </w:rPr>
        <w:t xml:space="preserve">to a given sector </w:t>
      </w:r>
      <w:r w:rsidR="0059457F" w:rsidRPr="00C01462">
        <w:rPr>
          <w:rFonts w:eastAsiaTheme="minorEastAsia"/>
          <w:iCs/>
        </w:rPr>
        <w:t xml:space="preserve">in the </w:t>
      </w:r>
      <w:r w:rsidR="00500F8B" w:rsidRPr="00C01462">
        <w:rPr>
          <w:rFonts w:eastAsiaTheme="minorEastAsia"/>
          <w:iCs/>
        </w:rPr>
        <w:t xml:space="preserve">prior </w:t>
      </w:r>
      <w:r w:rsidR="0084023E">
        <w:rPr>
          <w:rFonts w:eastAsiaTheme="minorEastAsia"/>
          <w:iCs/>
        </w:rPr>
        <w:t>emission estimate</w:t>
      </w:r>
      <w:r w:rsidR="00500F8B" w:rsidRPr="00C01462">
        <w:rPr>
          <w:rFonts w:eastAsiaTheme="minorEastAsia"/>
          <w:iCs/>
        </w:rPr>
        <w:t xml:space="preserve">. For state attribution, the rows are given by the fraction of each grid cell within </w:t>
      </w:r>
      <w:r w:rsidR="00113ED9">
        <w:rPr>
          <w:rFonts w:eastAsiaTheme="minorEastAsia"/>
          <w:iCs/>
        </w:rPr>
        <w:t>a given</w:t>
      </w:r>
      <w:r w:rsidR="00113ED9" w:rsidRPr="00C01462">
        <w:rPr>
          <w:rFonts w:eastAsiaTheme="minorEastAsia"/>
          <w:iCs/>
        </w:rPr>
        <w:t xml:space="preserve"> </w:t>
      </w:r>
      <w:r w:rsidR="000F7C98">
        <w:rPr>
          <w:rFonts w:eastAsiaTheme="minorEastAsia"/>
          <w:iCs/>
        </w:rPr>
        <w:t>state</w:t>
      </w:r>
      <w:r w:rsidR="00500F8B" w:rsidRPr="00C01462">
        <w:rPr>
          <w:rFonts w:eastAsiaTheme="minorEastAsia"/>
          <w:iCs/>
        </w:rPr>
        <w:t xml:space="preserve">. </w:t>
      </w:r>
      <w:r w:rsidR="000F7C98">
        <w:rPr>
          <w:rFonts w:eastAsiaTheme="minorEastAsia"/>
          <w:iCs/>
        </w:rPr>
        <w:t xml:space="preserve">For urban area attribution, </w:t>
      </w:r>
      <w:r w:rsidR="00113ED9">
        <w:rPr>
          <w:rFonts w:eastAsiaTheme="minorEastAsia"/>
          <w:iCs/>
        </w:rPr>
        <w:t xml:space="preserve">the rows have binary values depending on whether the grid cell overlaps with a given urban area. </w:t>
      </w:r>
      <w:r w:rsidR="001A10D0" w:rsidRPr="00C01462">
        <w:rPr>
          <w:rFonts w:eastAsiaTheme="minorEastAsia"/>
          <w:iCs/>
        </w:rPr>
        <w:t>The reduced-dimension posterior estimate</w:t>
      </w:r>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are then given by</w:t>
      </w:r>
    </w:p>
    <w:p w14:paraId="16798F6B" w14:textId="77777777" w:rsidR="00500F8B" w:rsidRPr="00C01462" w:rsidRDefault="00500F8B" w:rsidP="00E334F2">
      <w:pPr>
        <w:rPr>
          <w:rFonts w:eastAsiaTheme="minorEastAsia"/>
          <w:iCs/>
        </w:rPr>
      </w:pPr>
    </w:p>
    <w:p w14:paraId="36EE4E13" w14:textId="77777777" w:rsidR="00761A33" w:rsidRPr="00713109" w:rsidRDefault="00000000" w:rsidP="00761A33">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44313800" w14:textId="73DC7062" w:rsidR="00BA058E" w:rsidRPr="00C01462" w:rsidRDefault="001A10D0" w:rsidP="00BA058E">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sSup>
              <m:sSupPr>
                <m:ctrlPr>
                  <w:rPr>
                    <w:rFonts w:ascii="Cambria Math" w:hAnsi="Cambria Math"/>
                    <w:bCs/>
                    <w:i/>
                    <w:iCs/>
                  </w:rPr>
                </m:ctrlPr>
              </m:sSupPr>
              <m:e>
                <m:r>
                  <m:rPr>
                    <m:sty m:val="b"/>
                  </m:rPr>
                  <w:rPr>
                    <w:rFonts w:ascii="Cambria Math" w:hAnsi="Cambria Math"/>
                  </w:rPr>
                  <m:t>W</m:t>
                </m:r>
                <m:ctrlPr>
                  <w:rPr>
                    <w:rFonts w:ascii="Cambria Math" w:hAnsi="Cambria Math"/>
                    <w:b/>
                  </w:rPr>
                </m:ctrlPr>
              </m:e>
              <m:sup>
                <m:r>
                  <m:rPr>
                    <m:sty m:val="p"/>
                  </m:rPr>
                  <w:rPr>
                    <w:rFonts w:ascii="Cambria Math" w:hAnsi="Cambria Math"/>
                  </w:rPr>
                  <m:t>T</m:t>
                </m:r>
              </m:sup>
            </m:sSup>
            <m:d>
              <m:dPr>
                <m:ctrlPr>
                  <w:rPr>
                    <w:rFonts w:ascii="Cambria Math" w:hAnsi="Cambria Math"/>
                    <w:bCs/>
                    <w:iCs/>
                  </w:rPr>
                </m:ctrlPr>
              </m:dPr>
              <m:e>
                <m:r>
                  <m:rPr>
                    <m:sty m:val="b"/>
                  </m:rPr>
                  <w:rPr>
                    <w:rFonts w:ascii="Cambria Math" w:hAnsi="Cambria Math"/>
                  </w:rPr>
                  <m:t>W</m:t>
                </m:r>
                <m:sSup>
                  <m:sSupPr>
                    <m:ctrlPr>
                      <w:rPr>
                        <w:rFonts w:ascii="Cambria Math" w:hAnsi="Cambria Math"/>
                        <w:b/>
                        <w:iCs/>
                      </w:rPr>
                    </m:ctrlPr>
                  </m:sSupPr>
                  <m:e>
                    <m:r>
                      <m:rPr>
                        <m:sty m:val="b"/>
                      </m:rPr>
                      <w:rPr>
                        <w:rFonts w:ascii="Cambria Math" w:hAnsi="Cambria Math"/>
                      </w:rPr>
                      <m:t>W</m:t>
                    </m:r>
                  </m:e>
                  <m:sup>
                    <m:r>
                      <m:rPr>
                        <m:sty m:val="p"/>
                      </m:rPr>
                      <w:rPr>
                        <w:rFonts w:ascii="Cambria Math" w:hAnsi="Cambria Math"/>
                      </w:rPr>
                      <m:t>T</m:t>
                    </m:r>
                  </m:sup>
                </m:sSup>
              </m:e>
            </m:d>
          </m:e>
          <m:sup>
            <m:r>
              <m:rPr>
                <m:sty m:val="p"/>
              </m:rPr>
              <w:rPr>
                <w:rFonts w:ascii="Cambria Math" w:hAnsi="Cambria Math"/>
              </w:rPr>
              <m:t>-1</m:t>
            </m:r>
          </m:sup>
        </m:sSup>
      </m:oMath>
      <w:r w:rsidRPr="00C01462">
        <w:rPr>
          <w:bCs/>
          <w:iCs/>
        </w:rPr>
        <w:t xml:space="preserve"> is the Moore-Penrose pseudo inverse</w:t>
      </w:r>
      <w:r w:rsidR="00EB1DFD">
        <w:rPr>
          <w:bCs/>
          <w:iCs/>
        </w:rPr>
        <w:t xml:space="preserve"> </w:t>
      </w:r>
      <w:r w:rsidR="00EB1DFD">
        <w:rPr>
          <w:bCs/>
          <w:iCs/>
        </w:rPr>
        <w:fldChar w:fldCharType="begin"/>
      </w:r>
      <w:r w:rsidR="00EB1DFD">
        <w:rPr>
          <w:bCs/>
          <w:iCs/>
        </w:rPr>
        <w:instrText xml:space="preserve"> ADDIN ZOTERO_ITEM CSL_CITATION {"citationID":"bDwhYbsd","properties":{"formattedCitation":"(Calisesi et al., 2005)","plainCitation":"(Calisesi et al., 2005)","noteIndex":0},"citationItems":[{"id":410,"uris":["http://zotero.org/users/9726796/items/IS553YHC"],"itemData":{"id":410,"type":"article-journal","abstract":"One of the difficulties arising when intercomparing independent measurements of atmospheric constituent profiles consists in homogenizing their respective profile coordinates in order to allow quantitative comparison results. Special care should be devoted in particular to the homogenization of remote sensor measurements, those being indeed intricately bound to their respective numerical grids through discretization rules implied for the evaluation of the retrieval algorithms. Recently, a method of intercomparing remote sounders while allowing for different observational characteristics was proposed by Rodgers and Connor (2003). However, at the time of publication, application of this method was restricted to comparisons of identical state vectors. We propose to relax this condition by the use of linear transformation functions to homogenize the products of independent retrievals. We combine this technique with the Rodgers and Connor procedure to compare independent ozone profile measurements by the Global Ozone Monitoring Experiment (GOME) and a ground-based microwave radiometer (MW). Verification of the achieved results is obtained by considering a second series of MW retrievals, evaluated directly on the GOME numerical grid.","container-title":"Journal of Geophysical Research: Atmospheres","DOI":"10.1029/2005JD006122","ISSN":"2156-2202","issue":"D23","language":"en","note":"_eprint: https://onlinelibrary.wiley.com/doi/pdf/10.1029/2005JD006122","source":"Wiley Online Library","title":"Regridding of remote soundings: Formulation and application to ozone profile comparison","title-short":"Regridding of remote soundings","URL":"https://onlinelibrary.wiley.com/doi/abs/10.1029/2005JD006122","volume":"110","author":[{"family":"Calisesi","given":"Yasmine"},{"family":"Soebijanta","given":"Vincent T."},{"family":"Oss","given":"Roeland","non-dropping-particle":"van"}],"accessed":{"date-parts":[["2023",3,27]]},"issued":{"date-parts":[["2005"]]}}}],"schema":"https://github.com/citation-style-language/schema/raw/master/csl-citation.json"} </w:instrText>
      </w:r>
      <w:r w:rsidR="00EB1DFD">
        <w:rPr>
          <w:bCs/>
          <w:iCs/>
        </w:rPr>
        <w:fldChar w:fldCharType="separate"/>
      </w:r>
      <w:r w:rsidR="00EB1DFD">
        <w:rPr>
          <w:bCs/>
          <w:iCs/>
          <w:noProof/>
        </w:rPr>
        <w:t>(Calisesi et al., 2005)</w:t>
      </w:r>
      <w:r w:rsidR="00EB1DFD">
        <w:rPr>
          <w:bCs/>
          <w:iCs/>
        </w:rPr>
        <w:fldChar w:fldCharType="end"/>
      </w:r>
      <w:r w:rsidRPr="00C01462">
        <w:rPr>
          <w:bCs/>
          <w:iCs/>
        </w:rPr>
        <w:t>.</w:t>
      </w:r>
      <w:r w:rsidR="004A24A1">
        <w:rPr>
          <w:bCs/>
          <w:iCs/>
        </w:rPr>
        <w:t xml:space="preserve"> </w:t>
      </w:r>
      <w:r w:rsidR="00AE0B99">
        <w:rPr>
          <w:bCs/>
          <w:iCs/>
        </w:rPr>
        <w:t xml:space="preserve">In the case of </w:t>
      </w:r>
      <w:r w:rsidR="000B665D">
        <w:rPr>
          <w:bCs/>
          <w:iCs/>
        </w:rPr>
        <w:t xml:space="preserve">disaggregating our emission estimates to individual landfills, we </w:t>
      </w:r>
      <w:r w:rsidR="00C7023C">
        <w:rPr>
          <w:bCs/>
          <w:iCs/>
        </w:rPr>
        <w:t xml:space="preserve">scale </w:t>
      </w:r>
      <w:r w:rsidR="000C3D0F">
        <w:rPr>
          <w:bCs/>
          <w:iCs/>
        </w:rPr>
        <w:t>the</w:t>
      </w:r>
      <w:r w:rsidR="00C7023C">
        <w:rPr>
          <w:bCs/>
          <w:iCs/>
        </w:rPr>
        <w:t xml:space="preserve"> </w:t>
      </w:r>
      <w:r w:rsidR="00BA058E">
        <w:rPr>
          <w:bCs/>
          <w:iCs/>
        </w:rPr>
        <w:t xml:space="preserve">posterior </w:t>
      </w:r>
      <w:r w:rsidR="00E022DC">
        <w:rPr>
          <w:bCs/>
          <w:iCs/>
        </w:rPr>
        <w:t xml:space="preserve">estimate </w:t>
      </w:r>
      <w:r w:rsidR="00BA058E">
        <w:rPr>
          <w:bCs/>
          <w:iCs/>
        </w:rPr>
        <w:t xml:space="preserve">in the corresponding grid cell </w:t>
      </w:r>
      <w:r w:rsidR="00C7023C">
        <w:rPr>
          <w:bCs/>
          <w:iCs/>
        </w:rPr>
        <w:t>by</w:t>
      </w:r>
      <w:r w:rsidR="000B665D">
        <w:rPr>
          <w:bCs/>
          <w:iCs/>
        </w:rPr>
        <w:t xml:space="preserve"> the fraction of emissions attributed to landfills in the prior estimate. </w:t>
      </w:r>
      <w:r w:rsidR="00B13A3D" w:rsidRPr="00C01462">
        <w:rPr>
          <w:bCs/>
          <w:iCs/>
        </w:rPr>
        <w:t>Th</w:t>
      </w:r>
      <w:r w:rsidR="000B665D">
        <w:rPr>
          <w:bCs/>
          <w:iCs/>
        </w:rPr>
        <w:t>e</w:t>
      </w:r>
      <w:r w:rsidR="00B13A3D" w:rsidRPr="00C01462">
        <w:rPr>
          <w:bCs/>
          <w:iCs/>
        </w:rPr>
        <w:t>s</w:t>
      </w:r>
      <w:r w:rsidR="000B665D">
        <w:rPr>
          <w:bCs/>
          <w:iCs/>
        </w:rPr>
        <w:t>e</w:t>
      </w:r>
      <w:r w:rsidR="00B13A3D" w:rsidRPr="00C01462">
        <w:rPr>
          <w:bCs/>
          <w:iCs/>
        </w:rPr>
        <w:t xml:space="preserve"> approach</w:t>
      </w:r>
      <w:r w:rsidR="000B665D">
        <w:rPr>
          <w:bCs/>
          <w:iCs/>
        </w:rPr>
        <w:t>es</w:t>
      </w:r>
      <w:r w:rsidR="00B13A3D" w:rsidRPr="00C01462">
        <w:rPr>
          <w:bCs/>
          <w:iCs/>
        </w:rPr>
        <w:t xml:space="preserve"> to source </w:t>
      </w:r>
      <w:r w:rsidR="000B665D">
        <w:rPr>
          <w:bCs/>
          <w:iCs/>
        </w:rPr>
        <w:t>aggregation and disaggregation</w:t>
      </w:r>
      <w:r w:rsidR="000B665D" w:rsidRPr="00C01462">
        <w:rPr>
          <w:bCs/>
          <w:iCs/>
        </w:rPr>
        <w:t xml:space="preserve"> </w:t>
      </w:r>
      <w:r w:rsidR="00B13A3D" w:rsidRPr="00C01462">
        <w:rPr>
          <w:bCs/>
          <w:iCs/>
        </w:rPr>
        <w:t xml:space="preserve">assume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emission sources are evenly distributed in grid cells that cross state</w:t>
      </w:r>
      <w:r w:rsidR="00C71B62">
        <w:rPr>
          <w:bCs/>
          <w:iCs/>
        </w:rPr>
        <w:t xml:space="preserve"> </w:t>
      </w:r>
      <w:r w:rsidR="00930C90" w:rsidRPr="00C01462">
        <w:rPr>
          <w:bCs/>
          <w:iCs/>
        </w:rPr>
        <w:t xml:space="preserve">lines. </w:t>
      </w:r>
      <w:r w:rsidR="00A40D3F">
        <w:rPr>
          <w:bCs/>
          <w:iCs/>
        </w:rPr>
        <w:t xml:space="preserve">Newly developed methods use prior and posterior error covariances to improve upon these assumptions (Cusworth et al., 2021). In the absence of prior error covariance estimates at the resolution of our inversion, we </w:t>
      </w:r>
      <w:r w:rsidR="00AE0B99">
        <w:rPr>
          <w:bCs/>
          <w:iCs/>
        </w:rPr>
        <w:t>rely on t</w:t>
      </w:r>
      <w:r w:rsidR="004A24A1">
        <w:rPr>
          <w:bCs/>
          <w:iCs/>
        </w:rPr>
        <w:t xml:space="preserve">he </w:t>
      </w:r>
      <w:r w:rsidR="00930C90" w:rsidRPr="00C01462">
        <w:rPr>
          <w:bCs/>
          <w:iCs/>
        </w:rPr>
        <w:t xml:space="preserve">high resolution of the inversion </w:t>
      </w:r>
      <w:r w:rsidR="00AE0B99">
        <w:rPr>
          <w:bCs/>
          <w:iCs/>
        </w:rPr>
        <w:t>to decrease</w:t>
      </w:r>
      <w:r w:rsidR="00AE0B99" w:rsidRPr="00C01462">
        <w:rPr>
          <w:bCs/>
          <w:iCs/>
        </w:rPr>
        <w:t xml:space="preserve"> </w:t>
      </w:r>
      <w:r w:rsidR="00930C90" w:rsidRPr="00C01462">
        <w:rPr>
          <w:bCs/>
          <w:iCs/>
        </w:rPr>
        <w:t xml:space="preserve">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r w:rsidR="00E022DC">
        <w:rPr>
          <w:bCs/>
          <w:iCs/>
        </w:rPr>
        <w:t xml:space="preserve"> relative to </w:t>
      </w:r>
      <w:r w:rsidR="00FB688B">
        <w:rPr>
          <w:bCs/>
          <w:iCs/>
        </w:rPr>
        <w:t>previous inversions conducted at coarser resolution</w:t>
      </w:r>
      <w:r w:rsidR="00BA058E">
        <w:rPr>
          <w:bCs/>
          <w:iCs/>
        </w:rPr>
        <w:t>.</w:t>
      </w:r>
    </w:p>
    <w:p w14:paraId="607E5567" w14:textId="2F3E31FD" w:rsidR="00BA058E" w:rsidRPr="00C01462" w:rsidRDefault="00BA058E" w:rsidP="00BA058E">
      <w:pPr>
        <w:rPr>
          <w:bCs/>
          <w:iCs/>
        </w:rPr>
      </w:pPr>
    </w:p>
    <w:p w14:paraId="485F74E3" w14:textId="77777777" w:rsidR="001A10D0" w:rsidRPr="00C01462" w:rsidRDefault="001A10D0"/>
    <w:p w14:paraId="2468CD82" w14:textId="08FA211C" w:rsidR="00B44582" w:rsidRPr="00C01462" w:rsidRDefault="00B44582">
      <w:pPr>
        <w:rPr>
          <w:b/>
          <w:bCs/>
        </w:rPr>
      </w:pPr>
      <w:r w:rsidRPr="00C01462">
        <w:rPr>
          <w:b/>
          <w:bCs/>
        </w:rPr>
        <w:t>3 Results and discussion</w:t>
      </w:r>
    </w:p>
    <w:p w14:paraId="5D323CF3" w14:textId="5246AA0B" w:rsidR="00100E70" w:rsidRDefault="0040254E" w:rsidP="00100E70">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77535A">
        <w:t>scale</w:t>
      </w:r>
      <w:r w:rsidR="0077535A" w:rsidRPr="00C01462">
        <w:t xml:space="preserve"> </w:t>
      </w:r>
      <w:r w:rsidR="00876ADD" w:rsidRPr="00C01462">
        <w:t xml:space="preserve">factors relative to the prior </w:t>
      </w:r>
      <w:r w:rsidR="0084023E">
        <w:t>emission estima</w:t>
      </w:r>
      <w:r w:rsidR="009A6815">
        <w:t xml:space="preserve">te as described in Section 2.2 </w:t>
      </w:r>
      <w:r w:rsidR="00876ADD" w:rsidRPr="00C01462">
        <w:t xml:space="preserve">(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 xml:space="preserve">Grid cells unoptimized by </w:t>
      </w:r>
      <w:r w:rsidR="00C71B62">
        <w:t xml:space="preserve">the </w:t>
      </w:r>
      <w:r w:rsidR="006A4E81">
        <w:t>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761A33" w:rsidRPr="00713109">
        <w:t>where the values in parentheses are the ensemble minimum and maximum, respectively.</w:t>
      </w:r>
      <w:r w:rsidR="0032207F" w:rsidRPr="00C01462">
        <w:t xml:space="preserve"> </w:t>
      </w:r>
      <w:r w:rsidR="005F0A5D">
        <w:t>This represents a</w:t>
      </w:r>
      <w:r w:rsidR="005F0A5D" w:rsidRPr="00C01462">
        <w:t xml:space="preserve"> large increase in information content relative to past inversions over </w:t>
      </w:r>
      <w:r w:rsidR="005F0A5D">
        <w:t>North America</w:t>
      </w:r>
      <w:r w:rsidR="005F0A5D" w:rsidRPr="00C01462">
        <w:t xml:space="preserve">: Lu et al. </w:t>
      </w:r>
      <w:r w:rsidR="00EB1DFD">
        <w:fldChar w:fldCharType="begin"/>
      </w:r>
      <w:r w:rsidR="006137D1">
        <w:instrText xml:space="preserve"> ADDIN ZOTERO_ITEM CSL_CITATION {"citationID":"JP77GST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6137D1">
        <w:rPr>
          <w:rFonts w:ascii="Cambria Math" w:hAnsi="Cambria Math" w:cs="Cambria Math"/>
        </w:rPr>
        <w:instrText>∘</w:instrText>
      </w:r>
      <w:r w:rsidR="006137D1">
        <w:instrText>×0.625</w:instrText>
      </w:r>
      <w:r w:rsidR="006137D1">
        <w:rPr>
          <w:rFonts w:ascii="Cambria Math" w:hAnsi="Cambria Math" w:cs="Cambria Math"/>
        </w:rPr>
        <w:instrText>∘</w:instrText>
      </w:r>
      <w:r w:rsidR="006137D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114 DOFS in a joint inversion of data from GOSAT and </w:t>
      </w:r>
      <w:r w:rsidR="00C71B62">
        <w:t xml:space="preserve">the </w:t>
      </w:r>
      <w:r w:rsidR="00C71B62" w:rsidRPr="0078584E">
        <w:rPr>
          <w:color w:val="000000" w:themeColor="text1"/>
        </w:rPr>
        <w:t xml:space="preserve">National Oceanic and Atmospheric Administration’s (NOAA) </w:t>
      </w:r>
      <w:proofErr w:type="spellStart"/>
      <w:r w:rsidR="00C71B62">
        <w:t>GLOBALVIEWplus</w:t>
      </w:r>
      <w:proofErr w:type="spellEnd"/>
      <w:r w:rsidR="00C71B62">
        <w:t xml:space="preserve"> </w:t>
      </w:r>
      <w:proofErr w:type="spellStart"/>
      <w:r w:rsidR="005F0A5D" w:rsidRPr="00C01462">
        <w:t>ObsPack</w:t>
      </w:r>
      <w:proofErr w:type="spellEnd"/>
      <w:r w:rsidR="0077535A">
        <w:t xml:space="preserve"> in situ data</w:t>
      </w:r>
      <w:r w:rsidR="005F0A5D" w:rsidRPr="00C01462">
        <w:t xml:space="preserve">, while Shen et al. </w:t>
      </w:r>
      <w:r w:rsidR="00EB1DFD">
        <w:fldChar w:fldCharType="begin"/>
      </w:r>
      <w:r w:rsidR="00EB1DFD">
        <w:instrText xml:space="preserve"> ADDIN ZOTERO_ITEM CSL_CITATION {"citationID":"PAYf83Iz","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EB1DFD">
        <w:rPr>
          <w:rFonts w:ascii="Cambria Math" w:hAnsi="Cambria Math" w:cs="Cambria Math"/>
        </w:rPr>
        <w:instrText>∼</w:instrText>
      </w:r>
      <w:r w:rsidR="00EB1DF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201 DOFS in an inversion of TROPOMI observations over 14 oil and gas basins. </w:t>
      </w:r>
      <w:r w:rsidR="005F0A5D" w:rsidRPr="00EB1DFD">
        <w:rPr>
          <w:color w:val="000000" w:themeColor="text1"/>
        </w:rPr>
        <w:t xml:space="preserve">This increase reflects both the improved constraint provided by TROPOMI and the benefit of achieving 0.25° × 0.3125° resolution on the continental scale. </w:t>
      </w:r>
      <w:r w:rsidR="00C22BF6" w:rsidRPr="00EB1DFD">
        <w:rPr>
          <w:color w:val="000000" w:themeColor="text1"/>
        </w:rPr>
        <w:t xml:space="preserve">Of these DOFS, </w:t>
      </w:r>
      <w:r w:rsidR="005C7CA9" w:rsidRPr="00EB1DFD">
        <w:rPr>
          <w:color w:val="000000" w:themeColor="text1"/>
        </w:rPr>
        <w:t xml:space="preserve">641 (350 – 1058) </w:t>
      </w:r>
      <w:r w:rsidR="005C7CA9">
        <w:rPr>
          <w:color w:val="000000" w:themeColor="text1"/>
        </w:rPr>
        <w:t xml:space="preserve">are found </w:t>
      </w:r>
      <w:r w:rsidR="005C7CA9" w:rsidRPr="00EB1DFD">
        <w:rPr>
          <w:color w:val="000000" w:themeColor="text1"/>
        </w:rPr>
        <w:t>in CONUS</w:t>
      </w:r>
      <w:r w:rsidR="005C7CA9">
        <w:rPr>
          <w:color w:val="000000" w:themeColor="text1"/>
        </w:rPr>
        <w:t xml:space="preserve">, </w:t>
      </w:r>
      <w:r w:rsidR="005C7CA9" w:rsidRPr="00EB1DFD">
        <w:rPr>
          <w:color w:val="000000" w:themeColor="text1"/>
        </w:rPr>
        <w:t>86 (53 - 134) in Mexic</w:t>
      </w:r>
      <w:r w:rsidR="005C7CA9" w:rsidRPr="00C01462">
        <w:t>o</w:t>
      </w:r>
      <w:r w:rsidR="005C7CA9">
        <w:t>, and</w:t>
      </w:r>
      <w:r w:rsidR="005C7CA9" w:rsidRPr="00EB1DFD">
        <w:rPr>
          <w:color w:val="000000" w:themeColor="text1"/>
        </w:rPr>
        <w:t xml:space="preserve"> </w:t>
      </w:r>
      <w:r w:rsidR="00B34787" w:rsidRPr="00EB1DFD">
        <w:rPr>
          <w:color w:val="000000" w:themeColor="text1"/>
        </w:rPr>
        <w:t>37</w:t>
      </w:r>
      <w:r w:rsidR="00392D91" w:rsidRPr="00EB1DFD">
        <w:rPr>
          <w:color w:val="000000" w:themeColor="text1"/>
        </w:rPr>
        <w:t xml:space="preserve"> (</w:t>
      </w:r>
      <w:r w:rsidR="00B34787" w:rsidRPr="00EB1DFD">
        <w:rPr>
          <w:color w:val="000000" w:themeColor="text1"/>
        </w:rPr>
        <w:t>15</w:t>
      </w:r>
      <w:r w:rsidR="00392D91" w:rsidRPr="00EB1DFD">
        <w:rPr>
          <w:color w:val="000000" w:themeColor="text1"/>
        </w:rPr>
        <w:t xml:space="preserve"> - 69)</w:t>
      </w:r>
      <w:r w:rsidR="007A62FC" w:rsidRPr="00EB1DFD">
        <w:rPr>
          <w:color w:val="000000" w:themeColor="text1"/>
        </w:rPr>
        <w:t xml:space="preserve"> in Canada</w:t>
      </w:r>
      <w:r w:rsidR="007A62FC" w:rsidRPr="00C01462">
        <w:t xml:space="preserve">. </w:t>
      </w:r>
      <w:r w:rsidR="005B4BA4" w:rsidRPr="00C01462">
        <w:t xml:space="preserve">The </w:t>
      </w:r>
      <w:r w:rsidR="00D81ED8">
        <w:t xml:space="preserve">high fraction of DOFS in CONUS reflects </w:t>
      </w:r>
      <w:r w:rsidR="001165E4">
        <w:t>both the</w:t>
      </w:r>
      <w:r w:rsidR="00D81ED8">
        <w:t xml:space="preserve"> </w:t>
      </w:r>
      <w:r w:rsidR="001165E4">
        <w:t xml:space="preserve">large </w:t>
      </w:r>
      <w:r w:rsidR="00D81ED8">
        <w:t>emissions (</w:t>
      </w:r>
      <w:r w:rsidR="00D775B7">
        <w:t>F</w:t>
      </w:r>
      <w:r w:rsidR="00D81ED8">
        <w:t xml:space="preserve">igure 1) </w:t>
      </w:r>
      <w:r w:rsidR="001165E4">
        <w:t xml:space="preserve">and the </w:t>
      </w:r>
      <w:r w:rsidR="00D81ED8">
        <w:t xml:space="preserve">high density </w:t>
      </w:r>
      <w:r w:rsidR="001165E4">
        <w:t xml:space="preserve">of </w:t>
      </w:r>
      <w:r w:rsidR="00D81ED8">
        <w:t>TROPOMI observations (</w:t>
      </w:r>
      <w:r w:rsidR="00D775B7">
        <w:t>F</w:t>
      </w:r>
      <w:r w:rsidR="00D81ED8">
        <w:t xml:space="preserve">igure 2). </w:t>
      </w:r>
      <w:r w:rsidR="00661626" w:rsidRPr="00C01462">
        <w:t>As a result, we focus our discussion on CONUS</w:t>
      </w:r>
      <w:r w:rsidR="005F0A5D">
        <w:t xml:space="preserve">, where we isolate anthropogenic emissions by removing contributions from wetlands and other natural sources following </w:t>
      </w:r>
      <w:r w:rsidR="005E4B4C">
        <w:t>Section</w:t>
      </w:r>
      <w:r w:rsidR="005F0A5D">
        <w:t xml:space="preserve"> 2.8.</w:t>
      </w:r>
      <w:r w:rsidR="001165E4">
        <w:t xml:space="preserve"> </w:t>
      </w:r>
      <w:r w:rsidR="00670E20">
        <w:t>W</w:t>
      </w:r>
      <w:r w:rsidR="001165E4">
        <w:t xml:space="preserve">e compare our posterior emissions </w:t>
      </w:r>
      <w:r w:rsidR="00771E79">
        <w:t xml:space="preserve">to </w:t>
      </w:r>
      <w:r w:rsidR="001165E4">
        <w:t>the</w:t>
      </w:r>
      <w:ins w:id="53" w:author="Hannah Nesser" w:date="2023-04-11T20:02:00Z">
        <w:r w:rsidR="00706125" w:rsidRPr="00706125">
          <w:t xml:space="preserve"> </w:t>
        </w:r>
        <w:r w:rsidR="00706125">
          <w:t>2023 EPA GHGI inventory for 2019 (henceforth “GHG</w:t>
        </w:r>
      </w:ins>
      <w:ins w:id="54" w:author="Hannah Nesser" w:date="2023-04-11T20:03:00Z">
        <w:r w:rsidR="004C4283">
          <w:t>I</w:t>
        </w:r>
      </w:ins>
      <w:ins w:id="55" w:author="Hannah Nesser" w:date="2023-04-11T23:03:00Z">
        <w:r w:rsidR="00AB00FE">
          <w:t>23</w:t>
        </w:r>
      </w:ins>
      <w:ins w:id="56" w:author="Hannah Nesser" w:date="2023-04-11T20:02:00Z">
        <w:r w:rsidR="00706125">
          <w:t xml:space="preserve">”; </w:t>
        </w:r>
      </w:ins>
      <w:ins w:id="57" w:author="Hannah Nesser" w:date="2023-04-11T22:11:00Z">
        <w:r w:rsidR="006E012B">
          <w:t>EPA, 2023</w:t>
        </w:r>
      </w:ins>
      <w:ins w:id="58" w:author="Hannah Nesser" w:date="2023-04-11T20:02:00Z">
        <w:r w:rsidR="00706125">
          <w:t xml:space="preserve">) and the </w:t>
        </w:r>
      </w:ins>
      <w:ins w:id="59" w:author="Hannah Nesser" w:date="2023-04-11T23:02:00Z">
        <w:r w:rsidR="00B05FCC">
          <w:t xml:space="preserve">most recent </w:t>
        </w:r>
      </w:ins>
      <w:ins w:id="60" w:author="Hannah Nesser" w:date="2023-04-11T20:02:00Z">
        <w:r w:rsidR="00706125">
          <w:t xml:space="preserve">emission estimates for individual states </w:t>
        </w:r>
      </w:ins>
      <w:ins w:id="61" w:author="Hannah Nesser" w:date="2023-04-11T23:02:00Z">
        <w:r w:rsidR="00AB00FE">
          <w:t>as published with</w:t>
        </w:r>
      </w:ins>
      <w:ins w:id="62" w:author="Hannah Nesser" w:date="2023-04-11T20:02:00Z">
        <w:r w:rsidR="00706125">
          <w:t xml:space="preserve"> the</w:t>
        </w:r>
      </w:ins>
      <w:r w:rsidR="001165E4">
        <w:t xml:space="preserve"> </w:t>
      </w:r>
      <w:r w:rsidR="009A6815">
        <w:t xml:space="preserve">2022 </w:t>
      </w:r>
      <w:r w:rsidR="001165E4">
        <w:t>EPA GHGI inventory for 2019</w:t>
      </w:r>
      <w:r w:rsidR="004C4965">
        <w:t xml:space="preserve"> </w:t>
      </w:r>
      <w:r w:rsidR="004C4965" w:rsidRPr="0078584E">
        <w:rPr>
          <w:color w:val="000000" w:themeColor="text1"/>
        </w:rPr>
        <w:t>(henceforth “GHGI</w:t>
      </w:r>
      <w:r w:rsidR="009A6815">
        <w:rPr>
          <w:color w:val="000000" w:themeColor="text1"/>
        </w:rPr>
        <w:t>22</w:t>
      </w:r>
      <w:r w:rsidR="004C4965" w:rsidRPr="0078584E">
        <w:rPr>
          <w:color w:val="000000" w:themeColor="text1"/>
        </w:rPr>
        <w:t>”</w:t>
      </w:r>
      <w:r w:rsidR="004C3C35">
        <w:rPr>
          <w:color w:val="000000" w:themeColor="text1"/>
        </w:rPr>
        <w:t xml:space="preserve">; </w:t>
      </w:r>
      <w:del w:id="63" w:author="Hannah Nesser" w:date="2023-04-11T20:03:00Z">
        <w:r w:rsidR="004C3C35" w:rsidDel="00706125">
          <w:rPr>
            <w:color w:val="000000" w:themeColor="text1"/>
          </w:rPr>
          <w:delText>citat</w:delText>
        </w:r>
      </w:del>
      <w:del w:id="64" w:author="Hannah Nesser" w:date="2023-04-11T20:02:00Z">
        <w:r w:rsidR="004C3C35" w:rsidDel="00706125">
          <w:rPr>
            <w:color w:val="000000" w:themeColor="text1"/>
          </w:rPr>
          <w:delText>ion</w:delText>
        </w:r>
        <w:r w:rsidR="004C4965" w:rsidRPr="0078584E" w:rsidDel="00706125">
          <w:rPr>
            <w:color w:val="000000" w:themeColor="text1"/>
          </w:rPr>
          <w:delText>)</w:delText>
        </w:r>
        <w:r w:rsidR="001165E4" w:rsidDel="00706125">
          <w:delText xml:space="preserve">, which includes </w:delText>
        </w:r>
        <w:r w:rsidR="0084023E" w:rsidDel="00706125">
          <w:delText>emission estimate</w:delText>
        </w:r>
        <w:r w:rsidR="001165E4" w:rsidDel="00706125">
          <w:delText>s for individual states</w:delText>
        </w:r>
        <w:r w:rsidR="00EB1DFD" w:rsidDel="00706125">
          <w:delText xml:space="preserve"> </w:delText>
        </w:r>
      </w:del>
      <w:r w:rsidR="00EB1DFD">
        <w:fldChar w:fldCharType="begin"/>
      </w:r>
      <w:r w:rsidR="00EB1DFD">
        <w:instrText xml:space="preserve"> ADDIN ZOTERO_ITEM CSL_CITATION {"citationID":"2VEQ5SPi","properties":{"formattedCitation":"(EPA, 2022a, b)","plainCitation":"(EPA, 2022a, b)","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EB1DFD">
        <w:fldChar w:fldCharType="separate"/>
      </w:r>
      <w:del w:id="65" w:author="Hannah Nesser" w:date="2023-04-11T20:03:00Z">
        <w:r w:rsidR="00EB1DFD" w:rsidDel="00706125">
          <w:rPr>
            <w:noProof/>
          </w:rPr>
          <w:delText>(</w:delText>
        </w:r>
      </w:del>
      <w:r w:rsidR="00EB1DFD">
        <w:rPr>
          <w:noProof/>
        </w:rPr>
        <w:t>EPA, 2022a, b)</w:t>
      </w:r>
      <w:r w:rsidR="00EB1DFD">
        <w:fldChar w:fldCharType="end"/>
      </w:r>
      <w:del w:id="66" w:author="Hannah Nesser" w:date="2023-04-11T20:03:00Z">
        <w:r w:rsidR="009A6815" w:rsidDel="00706125">
          <w:delText>, and to the newly released 2023 EPA GHGI inventory for 2019 (henceforth “GHG23”; citation)</w:delText>
        </w:r>
      </w:del>
      <w:r w:rsidR="00771E79">
        <w:t>.</w:t>
      </w:r>
      <w:ins w:id="67" w:author="Hannah Nesser" w:date="2023-04-11T18:38:00Z">
        <w:r w:rsidR="00727A4F">
          <w:t xml:space="preserve"> We remove emissions from Hawaii and Alaska from the GHGI total using the </w:t>
        </w:r>
      </w:ins>
      <w:ins w:id="68" w:author="Hannah Nesser" w:date="2023-04-11T20:04:00Z">
        <w:r w:rsidR="004C4283">
          <w:t xml:space="preserve">GHGI22 </w:t>
        </w:r>
      </w:ins>
      <w:ins w:id="69" w:author="Hannah Nesser" w:date="2023-04-11T18:38:00Z">
        <w:r w:rsidR="00727A4F">
          <w:t>state estimates</w:t>
        </w:r>
      </w:ins>
      <w:ins w:id="70" w:author="Hannah Nesser" w:date="2023-04-11T20:03:00Z">
        <w:r w:rsidR="00706125">
          <w:t xml:space="preserve"> scaled</w:t>
        </w:r>
      </w:ins>
      <w:ins w:id="71" w:author="Hannah Nesser" w:date="2023-04-11T18:40:00Z">
        <w:r w:rsidR="00254548">
          <w:t xml:space="preserve"> to </w:t>
        </w:r>
      </w:ins>
      <w:ins w:id="72" w:author="Hannah Nesser" w:date="2023-04-11T18:41:00Z">
        <w:r w:rsidR="00254548">
          <w:t>match</w:t>
        </w:r>
      </w:ins>
      <w:ins w:id="73" w:author="Hannah Nesser" w:date="2023-04-11T18:40:00Z">
        <w:r w:rsidR="00254548">
          <w:t xml:space="preserve"> the </w:t>
        </w:r>
      </w:ins>
      <w:ins w:id="74" w:author="Hannah Nesser" w:date="2023-04-11T20:03:00Z">
        <w:r w:rsidR="00706125">
          <w:t>GHGI</w:t>
        </w:r>
      </w:ins>
      <w:ins w:id="75" w:author="Hannah Nesser" w:date="2023-04-12T11:19:00Z">
        <w:r w:rsidR="00A140E5">
          <w:t>23</w:t>
        </w:r>
      </w:ins>
      <w:ins w:id="76" w:author="Hannah Nesser" w:date="2023-04-11T20:03:00Z">
        <w:r w:rsidR="00706125">
          <w:t xml:space="preserve"> sectoral</w:t>
        </w:r>
      </w:ins>
      <w:ins w:id="77" w:author="Hannah Nesser" w:date="2023-04-11T18:40:00Z">
        <w:r w:rsidR="00254548">
          <w:t xml:space="preserve"> totals</w:t>
        </w:r>
      </w:ins>
      <w:ins w:id="78" w:author="Hannah Nesser" w:date="2023-04-11T18:38:00Z">
        <w:r w:rsidR="00727A4F">
          <w:t>.</w:t>
        </w:r>
      </w:ins>
    </w:p>
    <w:p w14:paraId="2AC78E6E" w14:textId="44AFCF8D" w:rsidR="00580CE0" w:rsidRDefault="00580CE0" w:rsidP="00100E70"/>
    <w:p w14:paraId="27BA39E7" w14:textId="10C187B4" w:rsidR="00580CE0" w:rsidRPr="003E2E50" w:rsidRDefault="00580CE0" w:rsidP="00100E70">
      <w:pPr>
        <w:rPr>
          <w:color w:val="000000" w:themeColor="text1"/>
        </w:rPr>
      </w:pPr>
      <w:r>
        <w:rPr>
          <w:color w:val="000000" w:themeColor="text1"/>
        </w:rPr>
        <w:t xml:space="preserve">We evaluate the inversion by comparison to </w:t>
      </w:r>
      <w:r w:rsidRPr="0078584E">
        <w:rPr>
          <w:color w:val="000000" w:themeColor="text1"/>
        </w:rPr>
        <w:t>simulated observations from GEOS-Chem driven by the prior and mean posterior emissions to TROPOMI data and to</w:t>
      </w:r>
      <w:r>
        <w:rPr>
          <w:color w:val="000000" w:themeColor="text1"/>
        </w:rPr>
        <w:t xml:space="preserve"> independent</w:t>
      </w:r>
      <w:r w:rsidRPr="0078584E">
        <w:rPr>
          <w:color w:val="000000" w:themeColor="text1"/>
        </w:rPr>
        <w:t xml:space="preserve"> in situ surface and </w:t>
      </w:r>
      <w:r w:rsidR="00F673BD">
        <w:rPr>
          <w:color w:val="000000" w:themeColor="text1"/>
        </w:rPr>
        <w:t>tower</w:t>
      </w:r>
      <w:r w:rsidRPr="0078584E">
        <w:rPr>
          <w:color w:val="000000" w:themeColor="text1"/>
        </w:rPr>
        <w:t xml:space="preserve"> observations from the </w:t>
      </w:r>
      <w:r>
        <w:rPr>
          <w:color w:val="000000" w:themeColor="text1"/>
        </w:rPr>
        <w:t>NOAA’s</w:t>
      </w:r>
      <w:r w:rsidRPr="0078584E">
        <w:rPr>
          <w:color w:val="000000" w:themeColor="text1"/>
        </w:rPr>
        <w:t xml:space="preserve"> </w:t>
      </w:r>
      <w:proofErr w:type="spellStart"/>
      <w:r w:rsidRPr="0078584E">
        <w:rPr>
          <w:color w:val="000000" w:themeColor="text1"/>
        </w:rPr>
        <w:t>GLOBALVIEWplus</w:t>
      </w:r>
      <w:proofErr w:type="spellEnd"/>
      <w:r w:rsidRPr="0078584E">
        <w:rPr>
          <w:color w:val="000000" w:themeColor="text1"/>
        </w:rPr>
        <w:t xml:space="preserve"> CH</w:t>
      </w:r>
      <w:r w:rsidRPr="0078584E">
        <w:rPr>
          <w:color w:val="000000" w:themeColor="text1"/>
          <w:vertAlign w:val="subscript"/>
        </w:rPr>
        <w:t>4</w:t>
      </w:r>
      <w:r w:rsidRPr="0078584E">
        <w:rPr>
          <w:color w:val="000000" w:themeColor="text1"/>
        </w:rPr>
        <w:t xml:space="preserve"> </w:t>
      </w:r>
      <w:proofErr w:type="spellStart"/>
      <w:r w:rsidRPr="0078584E">
        <w:rPr>
          <w:color w:val="000000" w:themeColor="text1"/>
        </w:rPr>
        <w:t>ObsPack</w:t>
      </w:r>
      <w:proofErr w:type="spellEnd"/>
      <w:r w:rsidRPr="0078584E">
        <w:rPr>
          <w:color w:val="000000" w:themeColor="text1"/>
        </w:rPr>
        <w:t xml:space="preserve"> v3.0 database </w:t>
      </w:r>
      <w:r>
        <w:rPr>
          <w:color w:val="000000" w:themeColor="text1"/>
        </w:rPr>
        <w:fldChar w:fldCharType="begin"/>
      </w:r>
      <w:r>
        <w:rPr>
          <w:color w:val="000000" w:themeColor="text1"/>
        </w:rPr>
        <w:instrText xml:space="preserve"> ADDIN ZOTERO_ITEM CSL_CITATION {"citationID":"SpRS4V0w","properties":{"formattedCitation":"(Cooperative Global Atmospheric Data Integration Project, 2019)","plainCitation":"(Cooperative Global Atmospheric Data Integration Project, 2019)","noteIndex":0},"citationItems":[{"id":415,"uris":["http://zotero.org/users/9726796/items/XK5WBUYB"],"itemData":{"id":415,"type":"report","abstract":"The Global Monitoring Laboratory conducts research on greenhouse gas and carbon cycle feedbacks, changes in clouds, aerosols, and surface radiation, and recovery of stratospheric ozone.","language":"EN-US","number":"obspack_ch4_1_GLOBALVIEWplus_v1.0_2019_01_08","publisher":"NOAA Earth System Research Laboratory, Global Monitoring Laboratory","source":"https://doi.org/10.25925/20190108","title":"Multi-laboratory compilation of atmospheric methane data for the period 1957–2017","URL":"https://gml.noaa.gov/ccgg/obspack/data.php?id=obspack_ch4_1_GLOBALVIEWplus_v1.0_2019-01-08","author":[{"family":"Cooperative Global Atmospheric Data Integration Project","given":""}],"accessed":{"date-parts":[["2020",7,17]]},"issued":{"date-parts":[["2019"]]}}}],"schema":"https://github.com/citation-style-language/schema/raw/master/csl-citation.json"} </w:instrText>
      </w:r>
      <w:r>
        <w:rPr>
          <w:color w:val="000000" w:themeColor="text1"/>
        </w:rPr>
        <w:fldChar w:fldCharType="separate"/>
      </w:r>
      <w:r>
        <w:rPr>
          <w:noProof/>
          <w:color w:val="000000" w:themeColor="text1"/>
        </w:rPr>
        <w:t>(Cooperative Global Atmospheric Data Integration Project, 2019)</w:t>
      </w:r>
      <w:r>
        <w:rPr>
          <w:color w:val="000000" w:themeColor="text1"/>
        </w:rPr>
        <w:fldChar w:fldCharType="end"/>
      </w:r>
      <w:r w:rsidRPr="0078584E">
        <w:rPr>
          <w:color w:val="000000" w:themeColor="text1"/>
        </w:rPr>
        <w:t>. We follow L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rcqt26WH","properties":{"formattedCitation":"(2021)","plainCitation":"(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78584E">
        <w:rPr>
          <w:color w:val="000000" w:themeColor="text1"/>
        </w:rPr>
        <w:t xml:space="preserve"> and </w:t>
      </w:r>
      <w:r>
        <w:rPr>
          <w:color w:val="000000" w:themeColor="text1"/>
        </w:rPr>
        <w:t xml:space="preserve">use only </w:t>
      </w:r>
      <w:r w:rsidRPr="0078584E">
        <w:rPr>
          <w:color w:val="000000" w:themeColor="text1"/>
        </w:rPr>
        <w:t xml:space="preserve">daytime </w:t>
      </w:r>
      <w:proofErr w:type="spellStart"/>
      <w:r w:rsidR="00F673BD">
        <w:rPr>
          <w:color w:val="000000" w:themeColor="text1"/>
        </w:rPr>
        <w:t>ObsPack</w:t>
      </w:r>
      <w:proofErr w:type="spellEnd"/>
      <w:r w:rsidR="00F673BD">
        <w:rPr>
          <w:color w:val="000000" w:themeColor="text1"/>
        </w:rPr>
        <w:t xml:space="preserve"> </w:t>
      </w:r>
      <w:r w:rsidRPr="0078584E">
        <w:rPr>
          <w:color w:val="000000" w:themeColor="text1"/>
        </w:rPr>
        <w:t>observations with outliers excluded</w:t>
      </w:r>
      <w:r>
        <w:rPr>
          <w:color w:val="000000" w:themeColor="text1"/>
        </w:rPr>
        <w:t xml:space="preserve">. We </w:t>
      </w:r>
      <w:r w:rsidR="00E67034">
        <w:rPr>
          <w:color w:val="000000" w:themeColor="text1"/>
        </w:rPr>
        <w:t xml:space="preserve">use </w:t>
      </w:r>
      <w:r w:rsidR="00505B4B">
        <w:rPr>
          <w:color w:val="000000" w:themeColor="text1"/>
        </w:rPr>
        <w:t>monthly average</w:t>
      </w:r>
      <w:r>
        <w:rPr>
          <w:color w:val="000000" w:themeColor="text1"/>
        </w:rPr>
        <w:t xml:space="preserve"> </w:t>
      </w:r>
      <w:proofErr w:type="spellStart"/>
      <w:r>
        <w:rPr>
          <w:color w:val="000000" w:themeColor="text1"/>
        </w:rPr>
        <w:t>ObsPack</w:t>
      </w:r>
      <w:proofErr w:type="spellEnd"/>
      <w:r>
        <w:rPr>
          <w:color w:val="000000" w:themeColor="text1"/>
        </w:rPr>
        <w:t xml:space="preserve"> observations over CONUS</w:t>
      </w:r>
      <w:r w:rsidR="008A67BA">
        <w:rPr>
          <w:color w:val="000000" w:themeColor="text1"/>
        </w:rPr>
        <w:t xml:space="preserve"> to increase</w:t>
      </w:r>
      <w:r>
        <w:rPr>
          <w:color w:val="000000" w:themeColor="text1"/>
        </w:rPr>
        <w:t xml:space="preserve"> </w:t>
      </w:r>
      <w:r w:rsidR="00505B4B">
        <w:rPr>
          <w:color w:val="000000" w:themeColor="text1"/>
        </w:rPr>
        <w:t>consisten</w:t>
      </w:r>
      <w:r w:rsidR="008A67BA">
        <w:rPr>
          <w:color w:val="000000" w:themeColor="text1"/>
        </w:rPr>
        <w:t>cy</w:t>
      </w:r>
      <w:r w:rsidR="00505B4B">
        <w:rPr>
          <w:color w:val="000000" w:themeColor="text1"/>
        </w:rPr>
        <w:t xml:space="preserve"> with the </w:t>
      </w:r>
      <w:r w:rsidR="008A67BA">
        <w:rPr>
          <w:color w:val="000000" w:themeColor="text1"/>
        </w:rPr>
        <w:t xml:space="preserve">annual </w:t>
      </w:r>
      <w:r w:rsidR="00505B4B">
        <w:rPr>
          <w:color w:val="000000" w:themeColor="text1"/>
        </w:rPr>
        <w:t>temporal resolution of</w:t>
      </w:r>
      <w:r>
        <w:rPr>
          <w:color w:val="000000" w:themeColor="text1"/>
        </w:rPr>
        <w:t xml:space="preserve"> our inversion </w:t>
      </w:r>
      <w:r w:rsidR="00505B4B">
        <w:rPr>
          <w:color w:val="000000" w:themeColor="text1"/>
        </w:rPr>
        <w:t>and its distribution of information content</w:t>
      </w:r>
      <w:r>
        <w:rPr>
          <w:color w:val="000000" w:themeColor="text1"/>
        </w:rPr>
        <w:t>. Compared to TROPOMI, both t</w:t>
      </w:r>
      <w:r w:rsidRPr="0078584E">
        <w:rPr>
          <w:color w:val="000000" w:themeColor="text1"/>
        </w:rPr>
        <w:t xml:space="preserve">he </w:t>
      </w:r>
      <w:r>
        <w:rPr>
          <w:color w:val="000000" w:themeColor="text1"/>
        </w:rPr>
        <w:t xml:space="preserve">prior and </w:t>
      </w:r>
      <w:r w:rsidRPr="0078584E">
        <w:rPr>
          <w:color w:val="000000" w:themeColor="text1"/>
        </w:rPr>
        <w:t>posterior GEOS-Chem simulation</w:t>
      </w:r>
      <w:r>
        <w:rPr>
          <w:color w:val="000000" w:themeColor="text1"/>
        </w:rPr>
        <w:t>s</w:t>
      </w:r>
      <w:r w:rsidRPr="0078584E">
        <w:rPr>
          <w:color w:val="000000" w:themeColor="text1"/>
        </w:rPr>
        <w:t xml:space="preserve"> produce similar Pearson correlation coefficients</w:t>
      </w:r>
      <w:r>
        <w:rPr>
          <w:color w:val="000000" w:themeColor="text1"/>
        </w:rPr>
        <w:t xml:space="preserve"> </w:t>
      </w:r>
      <w:r>
        <w:rPr>
          <w:color w:val="000000" w:themeColor="text1"/>
        </w:rPr>
        <w:lastRenderedPageBreak/>
        <w:t>(</w:t>
      </w:r>
      <w:r w:rsidRPr="0078584E">
        <w:rPr>
          <w:color w:val="000000" w:themeColor="text1"/>
        </w:rPr>
        <w:t>R</w:t>
      </w:r>
      <w:r w:rsidRPr="0078584E">
        <w:rPr>
          <w:color w:val="000000" w:themeColor="text1"/>
          <w:vertAlign w:val="superscript"/>
        </w:rPr>
        <w:t>2</w:t>
      </w:r>
      <w:r>
        <w:rPr>
          <w:color w:val="000000" w:themeColor="text1"/>
        </w:rPr>
        <w:t xml:space="preserve">), root mean squared error (RMSE), and reduced major axis (RMA) regression slope. Compared to </w:t>
      </w:r>
      <w:proofErr w:type="spellStart"/>
      <w:r>
        <w:rPr>
          <w:color w:val="000000" w:themeColor="text1"/>
        </w:rPr>
        <w:t>ObsPack</w:t>
      </w:r>
      <w:proofErr w:type="spellEnd"/>
      <w:r>
        <w:rPr>
          <w:color w:val="000000" w:themeColor="text1"/>
        </w:rPr>
        <w:t xml:space="preserve">, the posterior simulation </w:t>
      </w:r>
      <w:r w:rsidR="00505B4B">
        <w:rPr>
          <w:color w:val="000000" w:themeColor="text1"/>
        </w:rPr>
        <w:t>improves upon the prior simulation, increasing</w:t>
      </w:r>
      <w:r>
        <w:rPr>
          <w:color w:val="000000" w:themeColor="text1"/>
        </w:rPr>
        <w:t xml:space="preserve"> </w:t>
      </w:r>
      <w:r w:rsidRPr="0078584E">
        <w:rPr>
          <w:color w:val="000000" w:themeColor="text1"/>
        </w:rPr>
        <w:t>R</w:t>
      </w:r>
      <w:r w:rsidRPr="0078584E">
        <w:rPr>
          <w:color w:val="000000" w:themeColor="text1"/>
          <w:vertAlign w:val="superscript"/>
        </w:rPr>
        <w:t>2</w:t>
      </w:r>
      <w:r>
        <w:rPr>
          <w:color w:val="000000" w:themeColor="text1"/>
        </w:rPr>
        <w:t xml:space="preserve"> from 0.55 to 0.65, decreas</w:t>
      </w:r>
      <w:r w:rsidR="00505B4B">
        <w:rPr>
          <w:color w:val="000000" w:themeColor="text1"/>
        </w:rPr>
        <w:t>ing</w:t>
      </w:r>
      <w:r>
        <w:rPr>
          <w:color w:val="000000" w:themeColor="text1"/>
        </w:rPr>
        <w:t xml:space="preserve"> the RMSE by 8%, and improv</w:t>
      </w:r>
      <w:r w:rsidR="00505B4B">
        <w:rPr>
          <w:color w:val="000000" w:themeColor="text1"/>
        </w:rPr>
        <w:t>ing</w:t>
      </w:r>
      <w:r>
        <w:rPr>
          <w:color w:val="000000" w:themeColor="text1"/>
        </w:rPr>
        <w:t xml:space="preserve"> the RMA slope by 13% (from 0.47 to 0.54).  </w:t>
      </w:r>
      <w:r w:rsidRPr="0078584E">
        <w:rPr>
          <w:color w:val="000000" w:themeColor="text1"/>
        </w:rPr>
        <w:t xml:space="preserve">The broad agreement of both simulations with observations </w:t>
      </w:r>
      <w:r w:rsidRPr="002D67BB">
        <w:rPr>
          <w:color w:val="000000" w:themeColor="text1"/>
        </w:rPr>
        <w:t xml:space="preserve">reflects the high quality of the prior emissions estimate in North America </w:t>
      </w:r>
      <w:r w:rsidRPr="002D67BB">
        <w:rPr>
          <w:color w:val="000000" w:themeColor="text1"/>
        </w:rPr>
        <w:fldChar w:fldCharType="begin"/>
      </w:r>
      <w:r w:rsidRPr="002D67BB">
        <w:rPr>
          <w:color w:val="000000" w:themeColor="text1"/>
        </w:rPr>
        <w:instrText xml:space="preserve"> ADDIN ZOTERO_ITEM CSL_CITATION {"citationID":"7NiJ66qJ","properties":{"formattedCitation":"(Maasakkers et al., 2019)","plainCitation":"(Maasakkers et al., 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schema":"https://github.com/citation-style-language/schema/raw/master/csl-citation.json"} </w:instrText>
      </w:r>
      <w:r w:rsidRPr="002D67BB">
        <w:rPr>
          <w:color w:val="000000" w:themeColor="text1"/>
        </w:rPr>
        <w:fldChar w:fldCharType="separate"/>
      </w:r>
      <w:r w:rsidRPr="002D67BB">
        <w:rPr>
          <w:noProof/>
          <w:color w:val="000000" w:themeColor="text1"/>
        </w:rPr>
        <w:t>(Maasakkers et al., 2019)</w:t>
      </w:r>
      <w:r w:rsidRPr="002D67BB">
        <w:rPr>
          <w:color w:val="000000" w:themeColor="text1"/>
        </w:rPr>
        <w:fldChar w:fldCharType="end"/>
      </w:r>
      <w:r w:rsidRPr="002D67BB">
        <w:rPr>
          <w:color w:val="000000" w:themeColor="text1"/>
        </w:rPr>
        <w:t>.</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60573AD8" w:rsidR="002D3DE6" w:rsidRPr="00FA5CA8" w:rsidRDefault="000A6465" w:rsidP="000E257D">
      <w:pPr>
        <w:rPr>
          <w:color w:val="000000" w:themeColor="text1"/>
        </w:rPr>
      </w:pPr>
      <w:r w:rsidRPr="0078584E">
        <w:rPr>
          <w:color w:val="000000" w:themeColor="text1"/>
        </w:rPr>
        <w:t>W</w:t>
      </w:r>
      <w:r w:rsidR="001E1154" w:rsidRPr="0078584E">
        <w:rPr>
          <w:color w:val="000000" w:themeColor="text1"/>
        </w:rPr>
        <w:t>e find</w:t>
      </w:r>
      <w:r w:rsidR="008150A2" w:rsidRPr="0078584E">
        <w:rPr>
          <w:color w:val="000000" w:themeColor="text1"/>
        </w:rPr>
        <w:t xml:space="preserve"> posterior </w:t>
      </w:r>
      <w:r w:rsidR="001017B3" w:rsidRPr="0078584E">
        <w:rPr>
          <w:color w:val="000000" w:themeColor="text1"/>
        </w:rPr>
        <w:t xml:space="preserve">anthropogenic </w:t>
      </w:r>
      <w:r w:rsidR="00651C18" w:rsidRPr="0078584E">
        <w:rPr>
          <w:color w:val="000000" w:themeColor="text1"/>
        </w:rPr>
        <w:t xml:space="preserve">methane </w:t>
      </w:r>
      <w:r w:rsidR="00717DF5" w:rsidRPr="0078584E">
        <w:rPr>
          <w:color w:val="000000" w:themeColor="text1"/>
        </w:rPr>
        <w:t>emissions</w:t>
      </w:r>
      <w:r w:rsidR="001017B3" w:rsidRPr="0078584E">
        <w:rPr>
          <w:color w:val="000000" w:themeColor="text1"/>
        </w:rPr>
        <w:t xml:space="preserve"> </w:t>
      </w:r>
      <w:r w:rsidR="00EA52A5" w:rsidRPr="0078584E">
        <w:rPr>
          <w:color w:val="000000" w:themeColor="text1"/>
        </w:rPr>
        <w:t>of 3</w:t>
      </w:r>
      <w:r w:rsidR="00640DB5" w:rsidRPr="0078584E">
        <w:rPr>
          <w:color w:val="000000" w:themeColor="text1"/>
        </w:rPr>
        <w:t>0</w:t>
      </w:r>
      <w:r w:rsidR="00EA52A5" w:rsidRPr="0078584E">
        <w:rPr>
          <w:color w:val="000000" w:themeColor="text1"/>
        </w:rPr>
        <w:t>.</w:t>
      </w:r>
      <w:r w:rsidR="00640DB5" w:rsidRPr="0078584E">
        <w:rPr>
          <w:color w:val="000000" w:themeColor="text1"/>
        </w:rPr>
        <w:t>9</w:t>
      </w:r>
      <w:r w:rsidR="00EA52A5" w:rsidRPr="0078584E">
        <w:rPr>
          <w:color w:val="000000" w:themeColor="text1"/>
        </w:rPr>
        <w:t xml:space="preserve"> (30.0 </w:t>
      </w:r>
      <w:r w:rsidR="00435381" w:rsidRPr="0078584E">
        <w:rPr>
          <w:color w:val="000000" w:themeColor="text1"/>
        </w:rPr>
        <w:t>-</w:t>
      </w:r>
      <w:r w:rsidR="00EA52A5" w:rsidRPr="0078584E">
        <w:rPr>
          <w:color w:val="000000" w:themeColor="text1"/>
        </w:rPr>
        <w:t xml:space="preserve"> 3</w:t>
      </w:r>
      <w:r w:rsidR="00640DB5" w:rsidRPr="0078584E">
        <w:rPr>
          <w:color w:val="000000" w:themeColor="text1"/>
        </w:rPr>
        <w:t>1</w:t>
      </w:r>
      <w:r w:rsidR="00EA52A5" w:rsidRPr="0078584E">
        <w:rPr>
          <w:color w:val="000000" w:themeColor="text1"/>
        </w:rPr>
        <w:t>.</w:t>
      </w:r>
      <w:r w:rsidR="00B26B43" w:rsidRPr="0078584E">
        <w:rPr>
          <w:color w:val="000000" w:themeColor="text1"/>
        </w:rPr>
        <w:t>8</w:t>
      </w:r>
      <w:r w:rsidR="00EA52A5" w:rsidRPr="0078584E">
        <w:rPr>
          <w:color w:val="000000" w:themeColor="text1"/>
        </w:rPr>
        <w:t xml:space="preserve">) </w:t>
      </w:r>
      <w:proofErr w:type="spellStart"/>
      <w:r w:rsidR="00EA52A5" w:rsidRPr="0078584E">
        <w:rPr>
          <w:color w:val="000000" w:themeColor="text1"/>
        </w:rPr>
        <w:t>Tg</w:t>
      </w:r>
      <w:proofErr w:type="spellEnd"/>
      <w:r w:rsidR="00EA52A5" w:rsidRPr="0078584E">
        <w:rPr>
          <w:color w:val="000000" w:themeColor="text1"/>
        </w:rPr>
        <w:t xml:space="preserve"> a</w:t>
      </w:r>
      <w:r w:rsidR="00EA52A5" w:rsidRPr="0078584E">
        <w:rPr>
          <w:color w:val="000000" w:themeColor="text1"/>
          <w:vertAlign w:val="superscript"/>
        </w:rPr>
        <w:t>-1</w:t>
      </w:r>
      <w:r w:rsidR="000B54EC" w:rsidRPr="0078584E">
        <w:rPr>
          <w:color w:val="000000" w:themeColor="text1"/>
        </w:rPr>
        <w:t xml:space="preserve"> in CONUS</w:t>
      </w:r>
      <w:r w:rsidR="00286BD1" w:rsidRPr="0078584E">
        <w:rPr>
          <w:color w:val="000000" w:themeColor="text1"/>
        </w:rPr>
        <w:t xml:space="preserve">, </w:t>
      </w:r>
      <w:r w:rsidR="00EA52A5" w:rsidRPr="0078584E">
        <w:rPr>
          <w:color w:val="000000" w:themeColor="text1"/>
        </w:rPr>
        <w:t xml:space="preserve">a </w:t>
      </w:r>
      <w:del w:id="79" w:author="Hannah Nesser" w:date="2023-04-11T20:05:00Z">
        <w:r w:rsidR="00A91924" w:rsidRPr="0078584E" w:rsidDel="00657399">
          <w:rPr>
            <w:color w:val="000000" w:themeColor="text1"/>
          </w:rPr>
          <w:delText>16</w:delText>
        </w:r>
      </w:del>
      <w:ins w:id="80" w:author="Hannah Nesser" w:date="2023-04-11T20:05:00Z">
        <w:r w:rsidR="00657399">
          <w:rPr>
            <w:color w:val="000000" w:themeColor="text1"/>
          </w:rPr>
          <w:t>13</w:t>
        </w:r>
      </w:ins>
      <w:r w:rsidR="00FA5CA8" w:rsidRPr="00E15AB4">
        <w:rPr>
          <w:color w:val="000000" w:themeColor="text1"/>
        </w:rPr>
        <w:t>%</w:t>
      </w:r>
      <w:r w:rsidR="00435381" w:rsidRPr="0078584E">
        <w:rPr>
          <w:color w:val="000000" w:themeColor="text1"/>
        </w:rPr>
        <w:t xml:space="preserve"> </w:t>
      </w:r>
      <w:r w:rsidR="00EA52A5" w:rsidRPr="0078584E">
        <w:rPr>
          <w:color w:val="000000" w:themeColor="text1"/>
        </w:rPr>
        <w:t>increase from t</w:t>
      </w:r>
      <w:r w:rsidR="001F2361" w:rsidRPr="0078584E">
        <w:rPr>
          <w:color w:val="000000" w:themeColor="text1"/>
        </w:rPr>
        <w:t xml:space="preserve">he </w:t>
      </w:r>
      <w:del w:id="81" w:author="Hannah Nesser" w:date="2023-04-11T20:06:00Z">
        <w:r w:rsidR="00A46CD6" w:rsidDel="00657399">
          <w:rPr>
            <w:color w:val="000000" w:themeColor="text1"/>
          </w:rPr>
          <w:delText>2022</w:delText>
        </w:r>
        <w:r w:rsidR="00EA52A5" w:rsidRPr="0078584E" w:rsidDel="00657399">
          <w:rPr>
            <w:color w:val="000000" w:themeColor="text1"/>
          </w:rPr>
          <w:delText xml:space="preserve"> </w:delText>
        </w:r>
      </w:del>
      <w:r w:rsidR="00EA52A5" w:rsidRPr="0078584E">
        <w:rPr>
          <w:color w:val="000000" w:themeColor="text1"/>
        </w:rPr>
        <w:t>GHGI</w:t>
      </w:r>
      <w:ins w:id="82" w:author="Hannah Nesser" w:date="2023-04-11T23:03:00Z">
        <w:r w:rsidR="00AB00FE">
          <w:rPr>
            <w:color w:val="000000" w:themeColor="text1"/>
          </w:rPr>
          <w:t>23</w:t>
        </w:r>
      </w:ins>
      <w:r w:rsidR="00EA52A5" w:rsidRPr="0078584E">
        <w:rPr>
          <w:color w:val="000000" w:themeColor="text1"/>
        </w:rPr>
        <w:t xml:space="preserve"> estimate</w:t>
      </w:r>
      <w:del w:id="83" w:author="Hannah Nesser" w:date="2023-04-10T16:24:00Z">
        <w:r w:rsidR="00EA52A5" w:rsidRPr="0078584E" w:rsidDel="003A673E">
          <w:rPr>
            <w:color w:val="000000" w:themeColor="text1"/>
          </w:rPr>
          <w:delText xml:space="preserve"> </w:delText>
        </w:r>
        <w:r w:rsidR="00651C18" w:rsidRPr="0078584E" w:rsidDel="003A673E">
          <w:rPr>
            <w:color w:val="000000" w:themeColor="text1"/>
          </w:rPr>
          <w:delText>for 2019</w:delText>
        </w:r>
      </w:del>
      <w:r w:rsidR="00651C18" w:rsidRPr="0078584E">
        <w:rPr>
          <w:color w:val="000000" w:themeColor="text1"/>
        </w:rPr>
        <w:t xml:space="preserve"> </w:t>
      </w:r>
      <w:r w:rsidR="00DA2503" w:rsidRPr="0078584E">
        <w:rPr>
          <w:color w:val="000000" w:themeColor="text1"/>
        </w:rPr>
        <w:t xml:space="preserve">of </w:t>
      </w:r>
      <w:ins w:id="84" w:author="Hannah Nesser" w:date="2023-04-11T20:06:00Z">
        <w:r w:rsidR="00657399">
          <w:rPr>
            <w:color w:val="000000" w:themeColor="text1"/>
          </w:rPr>
          <w:t>27.3</w:t>
        </w:r>
      </w:ins>
      <w:del w:id="85" w:author="Hannah Nesser" w:date="2023-04-11T20:06:00Z">
        <w:r w:rsidR="00110757" w:rsidRPr="0078584E" w:rsidDel="00657399">
          <w:rPr>
            <w:color w:val="000000" w:themeColor="text1"/>
          </w:rPr>
          <w:delText xml:space="preserve">26.7 </w:delText>
        </w:r>
      </w:del>
      <w:r w:rsidR="00D27EB9">
        <w:rPr>
          <w:color w:val="000000" w:themeColor="text1"/>
        </w:rPr>
        <w:t xml:space="preserve"> </w:t>
      </w:r>
      <w:commentRangeStart w:id="86"/>
      <w:commentRangeStart w:id="87"/>
      <w:commentRangeEnd w:id="86"/>
      <w:r w:rsidR="00D27EB9">
        <w:rPr>
          <w:rStyle w:val="CommentReference"/>
        </w:rPr>
        <w:commentReference w:id="86"/>
      </w:r>
      <w:commentRangeEnd w:id="87"/>
      <w:r w:rsidR="00D27EB9">
        <w:rPr>
          <w:rStyle w:val="CommentReference"/>
        </w:rPr>
        <w:commentReference w:id="87"/>
      </w:r>
      <w:r w:rsidR="00D27EB9">
        <w:rPr>
          <w:color w:val="000000" w:themeColor="text1"/>
        </w:rPr>
        <w:t>(</w:t>
      </w:r>
      <w:r w:rsidR="00BF20A3">
        <w:rPr>
          <w:color w:val="000000" w:themeColor="text1"/>
        </w:rPr>
        <w:t>24.</w:t>
      </w:r>
      <w:ins w:id="88" w:author="Hannah Nesser" w:date="2023-04-11T20:06:00Z">
        <w:r w:rsidR="00657399">
          <w:rPr>
            <w:color w:val="000000" w:themeColor="text1"/>
          </w:rPr>
          <w:t>6</w:t>
        </w:r>
      </w:ins>
      <w:del w:id="89" w:author="Hannah Nesser" w:date="2023-04-11T20:06:00Z">
        <w:r w:rsidR="00BF20A3" w:rsidDel="00657399">
          <w:rPr>
            <w:color w:val="000000" w:themeColor="text1"/>
          </w:rPr>
          <w:delText>0</w:delText>
        </w:r>
      </w:del>
      <w:r w:rsidR="00BF20A3">
        <w:rPr>
          <w:color w:val="000000" w:themeColor="text1"/>
        </w:rPr>
        <w:t xml:space="preserve"> </w:t>
      </w:r>
      <w:r w:rsidR="00E91C7C">
        <w:rPr>
          <w:color w:val="000000" w:themeColor="text1"/>
        </w:rPr>
        <w:t>-</w:t>
      </w:r>
      <w:r w:rsidR="00BF20A3">
        <w:rPr>
          <w:color w:val="000000" w:themeColor="text1"/>
        </w:rPr>
        <w:t xml:space="preserve"> </w:t>
      </w:r>
      <w:del w:id="90" w:author="Hannah Nesser" w:date="2023-04-11T20:07:00Z">
        <w:r w:rsidR="00BF20A3" w:rsidDel="00657399">
          <w:rPr>
            <w:color w:val="000000" w:themeColor="text1"/>
          </w:rPr>
          <w:delText>29</w:delText>
        </w:r>
      </w:del>
      <w:ins w:id="91" w:author="Hannah Nesser" w:date="2023-04-11T20:07:00Z">
        <w:r w:rsidR="00657399">
          <w:rPr>
            <w:color w:val="000000" w:themeColor="text1"/>
          </w:rPr>
          <w:t>30</w:t>
        </w:r>
      </w:ins>
      <w:r w:rsidR="00BF20A3">
        <w:rPr>
          <w:color w:val="000000" w:themeColor="text1"/>
        </w:rPr>
        <w:t>.</w:t>
      </w:r>
      <w:del w:id="92" w:author="Hannah Nesser" w:date="2023-04-11T20:07:00Z">
        <w:r w:rsidR="00BF20A3" w:rsidDel="00657399">
          <w:rPr>
            <w:color w:val="000000" w:themeColor="text1"/>
          </w:rPr>
          <w:delText>3</w:delText>
        </w:r>
      </w:del>
      <w:ins w:id="93" w:author="Hannah Nesser" w:date="2023-04-11T20:07:00Z">
        <w:r w:rsidR="00657399">
          <w:rPr>
            <w:color w:val="000000" w:themeColor="text1"/>
          </w:rPr>
          <w:t>0</w:t>
        </w:r>
      </w:ins>
      <w:r w:rsidR="00BF20A3">
        <w:rPr>
          <w:color w:val="000000" w:themeColor="text1"/>
        </w:rPr>
        <w:t xml:space="preserve">) </w:t>
      </w:r>
      <w:proofErr w:type="spellStart"/>
      <w:r w:rsidR="00DA2503" w:rsidRPr="0078584E">
        <w:rPr>
          <w:color w:val="000000" w:themeColor="text1"/>
        </w:rPr>
        <w:t>Tg</w:t>
      </w:r>
      <w:proofErr w:type="spellEnd"/>
      <w:r w:rsidR="00DA2503" w:rsidRPr="0078584E">
        <w:rPr>
          <w:color w:val="000000" w:themeColor="text1"/>
        </w:rPr>
        <w:t xml:space="preserve"> a</w:t>
      </w:r>
      <w:r w:rsidR="00DA2503" w:rsidRPr="0078584E">
        <w:rPr>
          <w:color w:val="000000" w:themeColor="text1"/>
          <w:vertAlign w:val="superscript"/>
        </w:rPr>
        <w:t>-1</w:t>
      </w:r>
      <w:ins w:id="94" w:author="Hannah Nesser" w:date="2023-04-11T20:10:00Z">
        <w:r w:rsidR="00657399">
          <w:rPr>
            <w:color w:val="000000" w:themeColor="text1"/>
          </w:rPr>
          <w:t xml:space="preserve">, where the values in </w:t>
        </w:r>
      </w:ins>
      <w:ins w:id="95" w:author="Hannah Nesser" w:date="2023-04-11T22:11:00Z">
        <w:r w:rsidR="006E012B">
          <w:rPr>
            <w:color w:val="000000" w:themeColor="text1"/>
          </w:rPr>
          <w:t>parentheses</w:t>
        </w:r>
      </w:ins>
      <w:ins w:id="96" w:author="Hannah Nesser" w:date="2023-04-11T20:10:00Z">
        <w:r w:rsidR="00657399">
          <w:rPr>
            <w:color w:val="000000" w:themeColor="text1"/>
          </w:rPr>
          <w:t xml:space="preserve"> represent the GHGI</w:t>
        </w:r>
      </w:ins>
      <w:ins w:id="97" w:author="Hannah Nesser" w:date="2023-04-11T23:03:00Z">
        <w:r w:rsidR="00AB00FE">
          <w:rPr>
            <w:color w:val="000000" w:themeColor="text1"/>
          </w:rPr>
          <w:t>23</w:t>
        </w:r>
      </w:ins>
      <w:ins w:id="98" w:author="Hannah Nesser" w:date="2023-04-11T20:10:00Z">
        <w:r w:rsidR="00657399">
          <w:rPr>
            <w:color w:val="000000" w:themeColor="text1"/>
          </w:rPr>
          <w:t xml:space="preserve"> 95% confidence interval</w:t>
        </w:r>
      </w:ins>
      <w:r w:rsidR="00DA2503" w:rsidRPr="0078584E">
        <w:rPr>
          <w:color w:val="000000" w:themeColor="text1"/>
        </w:rPr>
        <w:t xml:space="preserve"> </w:t>
      </w:r>
      <w:r w:rsidR="00C036BD">
        <w:rPr>
          <w:color w:val="000000" w:themeColor="text1"/>
        </w:rPr>
        <w:fldChar w:fldCharType="begin"/>
      </w:r>
      <w:r w:rsidR="00C036BD">
        <w:rPr>
          <w:color w:val="000000" w:themeColor="text1"/>
        </w:rPr>
        <w:instrText xml:space="preserve"> ADDIN ZOTERO_ITEM CSL_CITATION {"citationID":"Jn7LQ98p","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C036BD">
        <w:rPr>
          <w:color w:val="000000" w:themeColor="text1"/>
        </w:rPr>
        <w:fldChar w:fldCharType="separate"/>
      </w:r>
      <w:r w:rsidR="00C036BD">
        <w:rPr>
          <w:noProof/>
          <w:color w:val="000000" w:themeColor="text1"/>
        </w:rPr>
        <w:t>(EPA, 2022a)</w:t>
      </w:r>
      <w:r w:rsidR="00C036BD">
        <w:rPr>
          <w:color w:val="000000" w:themeColor="text1"/>
        </w:rPr>
        <w:fldChar w:fldCharType="end"/>
      </w:r>
      <w:r w:rsidR="001E1154" w:rsidRPr="0078584E">
        <w:rPr>
          <w:color w:val="000000" w:themeColor="text1"/>
        </w:rPr>
        <w:t>.</w:t>
      </w:r>
      <w:r w:rsidR="0082093F" w:rsidRPr="0078584E">
        <w:rPr>
          <w:color w:val="000000" w:themeColor="text1"/>
        </w:rPr>
        <w:t xml:space="preserve"> </w:t>
      </w:r>
      <w:r w:rsidR="001017B3" w:rsidRPr="00C01462">
        <w:t xml:space="preserve">Lu et al. </w:t>
      </w:r>
      <w:r w:rsidR="00C036BD">
        <w:fldChar w:fldCharType="begin"/>
      </w:r>
      <w:r w:rsidR="00C036BD">
        <w:instrText xml:space="preserve"> ADDIN ZOTERO_ITEM CSL_CITATION {"citationID":"WOyGZTS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1017B3" w:rsidRPr="00C01462">
        <w:t xml:space="preserve"> found </w:t>
      </w:r>
      <w:r w:rsidR="005302DB" w:rsidRPr="00C01462">
        <w:t xml:space="preserve">larger </w:t>
      </w:r>
      <w:r w:rsidR="001017B3" w:rsidRPr="00C01462">
        <w:t xml:space="preserve">anthropogenic emissions of </w:t>
      </w:r>
      <w:commentRangeStart w:id="99"/>
      <w:r w:rsidR="008A67BA" w:rsidRPr="00713109">
        <w:rPr>
          <w:color w:val="000000" w:themeColor="text1"/>
        </w:rPr>
        <w:t xml:space="preserve">36.2 </w:t>
      </w:r>
      <w:commentRangeEnd w:id="99"/>
      <w:r w:rsidR="008A67BA" w:rsidRPr="00713109">
        <w:rPr>
          <w:rStyle w:val="CommentReference"/>
        </w:rPr>
        <w:commentReference w:id="99"/>
      </w:r>
      <w:r w:rsidR="00316DA7" w:rsidRPr="00C01462">
        <w:rPr>
          <w:color w:val="000000" w:themeColor="text1"/>
        </w:rPr>
        <w:t>(</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w:t>
      </w:r>
      <w:r w:rsidR="005E4B4C">
        <w:t>to</w:t>
      </w:r>
      <w:r w:rsidR="00C025E3" w:rsidRPr="00C01462">
        <w:t xml:space="preserve"> 201</w:t>
      </w:r>
      <w:r w:rsidR="00AF2489" w:rsidRPr="00C01462">
        <w:t xml:space="preserve">7. </w:t>
      </w:r>
      <w:r w:rsidR="00BC6834">
        <w:t xml:space="preserve">Worden et al. (2022) </w:t>
      </w:r>
      <w:r w:rsidR="00433B63">
        <w:t>found lower anthropogenic emissions of 27.6 (2</w:t>
      </w:r>
      <w:r w:rsidR="00790BEE">
        <w:t>2.6</w:t>
      </w:r>
      <w:r w:rsidR="00433B63">
        <w:t xml:space="preserve"> – </w:t>
      </w:r>
      <w:r w:rsidR="00790BEE">
        <w:t>2</w:t>
      </w:r>
      <w:r w:rsidR="00433B63">
        <w:t xml:space="preserve">3.9) </w:t>
      </w:r>
      <w:proofErr w:type="spellStart"/>
      <w:r w:rsidR="00433B63">
        <w:t>Tg</w:t>
      </w:r>
      <w:proofErr w:type="spellEnd"/>
      <w:r w:rsidR="00433B63">
        <w:t xml:space="preserve"> a</w:t>
      </w:r>
      <w:r w:rsidR="00433B63">
        <w:rPr>
          <w:vertAlign w:val="superscript"/>
        </w:rPr>
        <w:t>-1</w:t>
      </w:r>
      <w:r w:rsidR="00433B63">
        <w:t xml:space="preserve"> over the U.S. for 2019 by </w:t>
      </w:r>
      <w:proofErr w:type="spellStart"/>
      <w:r w:rsidR="00433B63">
        <w:t>regridding</w:t>
      </w:r>
      <w:proofErr w:type="spellEnd"/>
      <w:r w:rsidR="00433B63">
        <w:t xml:space="preserve"> global inversions of GOSAT data that optimized emissions at </w:t>
      </w:r>
      <w:r w:rsidR="00433B63" w:rsidRPr="00EB1DFD">
        <w:rPr>
          <w:color w:val="000000" w:themeColor="text1"/>
        </w:rPr>
        <w:t xml:space="preserve">2° × </w:t>
      </w:r>
      <w:r w:rsidR="00433B63">
        <w:rPr>
          <w:color w:val="000000" w:themeColor="text1"/>
        </w:rPr>
        <w:t>2.5</w:t>
      </w:r>
      <w:r w:rsidR="00433B63" w:rsidRPr="00EB1DFD">
        <w:rPr>
          <w:color w:val="000000" w:themeColor="text1"/>
        </w:rPr>
        <w:t xml:space="preserve">° </w:t>
      </w:r>
      <w:r w:rsidR="00433B63">
        <w:rPr>
          <w:color w:val="000000" w:themeColor="text1"/>
        </w:rPr>
        <w:t xml:space="preserve">resolution using uncertainties </w:t>
      </w:r>
      <w:r w:rsidR="00196DC9">
        <w:rPr>
          <w:color w:val="000000" w:themeColor="text1"/>
        </w:rPr>
        <w:t>for</w:t>
      </w:r>
      <w:r w:rsidR="00433B63">
        <w:rPr>
          <w:color w:val="000000" w:themeColor="text1"/>
        </w:rPr>
        <w:t xml:space="preserve"> the prior and posterior estimates. </w:t>
      </w:r>
      <w:r w:rsidR="00316DA7" w:rsidRPr="00C01462">
        <w:t xml:space="preserve">Deng et al. </w:t>
      </w:r>
      <w:r w:rsidR="00C036BD">
        <w:fldChar w:fldCharType="begin"/>
      </w:r>
      <w:r w:rsidR="00C036BD">
        <w:instrText xml:space="preserve"> ADDIN ZOTERO_ITEM CSL_CITATION {"citationID":"iWZEFu8T","properties":{"formattedCitation":"(2022)","plainCitation":"(2022)","noteIndex":0},"citationItems":[{"id":417,"uris":["http://zotero.org/users/9726796/items/L569V6PW"],"itemData":{"id":417,"type":"article-journal","abstract":"In support of the global stocktake of the Paris Agreement on climate change, this study presents a comprehensive framework to process the results of an ensemble of atmospheric inversions in order to make their net ecosystem exchange (NEE) carbon dioxide (CO2) flux suitable for evaluating national greenhouse gas inventories (NGHGIs) submitted by countries to the United Nations Framework Convention on Climate Change (UNFCCC). From inversions we also deduced anthropogenic methane (CH4) emissions regrouped into fossil and agriculture and waste emissions, as well as anthropogenic nitrous oxide (N2O) emissions. To compare inversion results with national reports, we compiled a new global harmonized database of emissions and removals from periodical UNFCCC inventories by Annex I countries, and from sporadic and less detailed emissions reports by non-Annex I countries, given by national communications and biennial update reports. No gap filling was applied. The method to reconcile inversions with inventories is applied to selected large countries covering </w:instrText>
      </w:r>
      <w:r w:rsidR="00C036BD">
        <w:rPr>
          <w:rFonts w:ascii="Cambria Math" w:hAnsi="Cambria Math" w:cs="Cambria Math"/>
        </w:rPr>
        <w:instrText>∼</w:instrText>
      </w:r>
      <w:r w:rsidR="00C036BD">
        <w:instrText xml:space="preserve">90 % of the global land carbon uptake for CO2 and top emitters of CH4 and N2O. Our method uses results from an ensemble of global inversions produced by the Global Carbon Project for the three greenhouse gases, with ancillary data. We examine the role of CO2 fluxes caused by lateral transfer processes from rivers and from trade in crop and wood products and the role of carbon uptake in unmanaged lands, both not accounted for by NGHGIs. Here we show that, despite a large spread across the inversions, the median of available inversion models points to a larger terrestrial carbon sink than inventories over temperate countries or groups of countries of the Northern Hemisphere like Russia, Canada and the European Union. For CH4, we find good consistency between the inversions assimilating only data from the global in situ network and those using satellite CH4 retrievals and a tendency for inversions to diagnose higher CH4 emission estimates than reported by NGHGIs. In particular, oil- and gas-extracting countries in central Asia and the Persian Gulf region tend to systematically report lower emissions compared to those estimated by inversions. For N2O, inversions tend to produce higher anthropogenic emissions than inventories for tropical countries, even when attempting to consider only managed land emissions. In the inventories of many non-Annex I countries, this can be tentatively attributed to a lack of reporting indirect N2O emissions from atmospheric deposition and from leaching to rivers, to the existence of natural sources intertwined with managed lands, or to an underestimation of N2O emission factors for direct agricultural soil emissions. Inversions provide insights into seasonal and interannual greenhouse gas fluxes anomalies, e.g., during extreme events such as drought or abnormal fire episodes, whereas inventory methods are established to estimate trends and multi-annual changes. As a much denser sampling of atmospheric CO2 and CH4 concentrations by different satellites coordinated into a global constellation is expected in the coming years, the methodology proposed here to compare inversion results with inventory reports (e.g., NGHGIs) could be applied regularly for monitoring the effectiveness of mitigation policy and progress by countries to meet the objective of their pledges. The dataset constructed by this study is publicly available at https://doi.org/10.5281/zenodo.5089799 (Deng et al., 2021).","container-title":"Earth System Science Data","DOI":"10.5194/essd-14-1639-2022","ISSN":"1866-3508","issue":"4","language":"English","note":"publisher: Copernicus GmbH","page":"1639-1675","source":"Copernicus Online Journals","title":"Comparing national greenhouse gas budgets reported in UNFCCC inventories against atmospheric inversions","volume":"14","author":[{"family":"Deng","given":"Zhu"},{"family":"Ciais","given":"Philippe"},{"family":"Tzompa-Sosa","given":"Zitely A."},{"family":"Saunois","given":"Marielle"},{"family":"Qiu","given":"Chunjing"},{"family":"Tan","given":"Chang"},{"family":"Sun","given":"Taochun"},{"family":"Ke","given":"Piyu"},{"family":"Cui","given":"Yanan"},{"family":"Tanaka","given":"Katsumasa"},{"family":"Lin","given":"Xin"},{"family":"Thompson","given":"Rona L."},{"family":"Tian","given":"Hanqin"},{"family":"Yao","given":"Yuanzhi"},{"family":"Huang","given":"Yuanyuan"},{"family":"Lauerwald","given":"Ronny"},{"family":"Jain","given":"Atul K."},{"family":"Xu","given":"Xiaoming"},{"family":"Bastos","given":"Ana"},{"family":"Sitch","given":"Stephen"},{"family":"Palmer","given":"Paul I."},{"family":"Lauvaux","given":"Thomas"},{"family":"Aspremont","given":"Alexandre","non-dropping-particle":"d'"},{"family":"Giron","given":"Clément"},{"family":"Benoit","given":"Antoine"},{"family":"Poulter","given":"Benjamin"},{"family":"Chang","given":"Jinfeng"},{"family":"Petrescu","given":"Ana Maria Roxana"},{"family":"Davis","given":"Steven J."},{"family":"Liu","given":"Zhu"},{"family":"Grassi","given":"Giacomo"},{"family":"Albergel","given":"Clément"},{"family":"Tubiello","given":"Francesco N."},{"family":"Perugini","given":"Lucia"},{"family":"Peters","given":"Wouter"},{"family":"Chevallier","given":"Frédéric"}],"issued":{"date-parts":[["2022",4,11]]}},"label":"page","suppress-author":true}],"schema":"https://github.com/citation-style-language/schema/raw/master/csl-citation.json"} </w:instrText>
      </w:r>
      <w:r w:rsidR="00C036BD">
        <w:fldChar w:fldCharType="separate"/>
      </w:r>
      <w:r w:rsidR="00C036BD">
        <w:rPr>
          <w:noProof/>
        </w:rPr>
        <w:t>(2022)</w:t>
      </w:r>
      <w:r w:rsidR="00C036BD">
        <w:fldChar w:fldCharType="end"/>
      </w:r>
      <w:r w:rsidR="00316DA7" w:rsidRPr="00C01462">
        <w:t xml:space="preserve">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651C18">
        <w:t xml:space="preserve">with </w:t>
      </w:r>
      <w:r w:rsidR="002031BC">
        <w:t xml:space="preserve">GOSAT </w:t>
      </w:r>
      <w:r w:rsidR="00651C18">
        <w:t xml:space="preserve">data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031BC">
        <w:t xml:space="preserve"> </w:t>
      </w:r>
      <w:r w:rsidR="00651C18">
        <w:t xml:space="preserve">with </w:t>
      </w:r>
      <w:r w:rsidR="002031BC">
        <w:t xml:space="preserve">in situ </w:t>
      </w:r>
      <w:r w:rsidR="00651C18">
        <w:t>data</w:t>
      </w:r>
      <w:r w:rsidR="00286BD1">
        <w:t>.</w:t>
      </w:r>
    </w:p>
    <w:p w14:paraId="254BFB55" w14:textId="77777777" w:rsidR="00136BC7" w:rsidRPr="00C01462" w:rsidRDefault="00136BC7" w:rsidP="000E257D"/>
    <w:p w14:paraId="55CE13F9" w14:textId="62CBA125" w:rsidR="005F1E5B" w:rsidRDefault="00A847E9" w:rsidP="005F1E5B">
      <w:r w:rsidRPr="00C01462">
        <w:t xml:space="preserve">We allocate our national total to </w:t>
      </w:r>
      <w:r w:rsidR="00E76878">
        <w:t>individual</w:t>
      </w:r>
      <w:r w:rsidR="00E76878" w:rsidRPr="00C01462">
        <w:t xml:space="preserve"> </w:t>
      </w:r>
      <w:r w:rsidRPr="00C01462">
        <w:t xml:space="preserve">emission sectors using the attribution method described in </w:t>
      </w:r>
      <w:r w:rsidR="005E4B4C">
        <w:t>Section</w:t>
      </w:r>
      <w:r w:rsidRPr="00C01462">
        <w:t xml:space="preserve">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r w:rsidRPr="00C01462">
        <w:t xml:space="preserve">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indicating that we can separate sectoral emissions</w:t>
      </w:r>
      <w:r w:rsidRPr="00C01462">
        <w:t xml:space="preserve">. </w:t>
      </w:r>
      <w:r w:rsidR="00100E70" w:rsidRPr="00C01462">
        <w:t xml:space="preserve">Figure </w:t>
      </w:r>
      <w:r w:rsidR="00B43966">
        <w:t>4</w:t>
      </w:r>
      <w:r w:rsidR="00100E70" w:rsidRPr="00C01462">
        <w:t xml:space="preserve"> </w:t>
      </w:r>
      <w:r w:rsidR="002031BC">
        <w:t>and Table 2 summarize the results</w:t>
      </w:r>
      <w:r w:rsidR="009A6815">
        <w:t xml:space="preserve"> compared to the GHGI</w:t>
      </w:r>
      <w:ins w:id="100" w:author="Hannah Nesser" w:date="2023-04-11T23:03:00Z">
        <w:r w:rsidR="00AB00FE">
          <w:t>23</w:t>
        </w:r>
      </w:ins>
      <w:r w:rsidR="00100E70" w:rsidRPr="00C01462">
        <w:t xml:space="preserve">. </w:t>
      </w:r>
      <w:r w:rsidR="00EE28A0">
        <w:t>L</w:t>
      </w:r>
      <w:r w:rsidR="002031BC">
        <w:t>ivestock, oil and gas, and landfill</w:t>
      </w:r>
      <w:r w:rsidR="00EE28A0">
        <w:t xml:space="preserve">s </w:t>
      </w:r>
      <w:r w:rsidR="00353776">
        <w:t xml:space="preserve">account for </w:t>
      </w:r>
      <w:r w:rsidR="00C57F30">
        <w:t>89</w:t>
      </w:r>
      <w:r w:rsidR="00EE28A0">
        <w:t>% of posterior anthropogenic emissions</w:t>
      </w:r>
      <w:r w:rsidR="00A82233">
        <w:t xml:space="preserve"> and all increase relative to</w:t>
      </w:r>
      <w:r w:rsidR="00EE28A0">
        <w:t xml:space="preserve"> the </w:t>
      </w:r>
      <w:r w:rsidR="00651C18">
        <w:t>GHGI</w:t>
      </w:r>
      <w:ins w:id="101" w:author="Hannah Nesser" w:date="2023-04-11T23:03:00Z">
        <w:r w:rsidR="00AB00FE">
          <w:t>23</w:t>
        </w:r>
      </w:ins>
      <w:r w:rsidR="005F1E5B">
        <w:t>.</w:t>
      </w:r>
      <w:r w:rsidR="005F1E5B" w:rsidRPr="005F1E5B">
        <w:t xml:space="preserve"> </w:t>
      </w:r>
      <w:r w:rsidR="00EE28A0">
        <w:t xml:space="preserve">We </w:t>
      </w:r>
      <w:r w:rsidR="007305E0">
        <w:t>find a significant decrease from the GHGI</w:t>
      </w:r>
      <w:ins w:id="102" w:author="Hannah Nesser" w:date="2023-04-11T23:03:00Z">
        <w:r w:rsidR="00AB00FE">
          <w:t>23</w:t>
        </w:r>
      </w:ins>
      <w:r w:rsidR="007305E0">
        <w:t xml:space="preserve">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sectors, we find sectoral averaging kernel sensitivities between 0.4</w:t>
      </w:r>
      <w:r w:rsidR="005F1E5B">
        <w:t>7</w:t>
      </w:r>
      <w:r w:rsidR="005F1E5B" w:rsidRPr="00C01462">
        <w:t xml:space="preserve"> and 0.9</w:t>
      </w:r>
      <w:r w:rsidR="005F1E5B">
        <w:t>1, larger than the values found by</w:t>
      </w:r>
      <w:r w:rsidR="005F1E5B" w:rsidRPr="00C01462">
        <w:t xml:space="preserve"> Lu et al. </w:t>
      </w:r>
      <w:r w:rsidR="00C036BD">
        <w:fldChar w:fldCharType="begin"/>
      </w:r>
      <w:r w:rsidR="00C036BD">
        <w:instrText xml:space="preserve"> ADDIN ZOTERO_ITEM CSL_CITATION {"citationID":"kiRbsmM0","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from GOSAT and in situ data. We find a small but significant increase in wetland emissions that is consistent with the large range found by Lu et al. </w:t>
      </w:r>
      <w:r w:rsidR="00C036BD">
        <w:fldChar w:fldCharType="begin"/>
      </w:r>
      <w:r w:rsidR="00C036BD">
        <w:instrText xml:space="preserve"> ADDIN ZOTERO_ITEM CSL_CITATION {"citationID":"SFb89LQ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However, the </w:t>
      </w:r>
      <w:r w:rsidR="005F1E5B" w:rsidRPr="00C01462">
        <w:t>observing system</w:t>
      </w:r>
      <w:r w:rsidR="005F1E5B">
        <w:t xml:space="preserve"> </w:t>
      </w:r>
      <w:r w:rsidR="00A82233">
        <w:t xml:space="preserve">only </w:t>
      </w:r>
      <w:r w:rsidR="005F1E5B">
        <w:t xml:space="preserve">constrains </w:t>
      </w:r>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South Carolina, Georgia, and eastern Florida</w:t>
      </w:r>
      <w:r w:rsidR="005F1E5B" w:rsidRPr="00C01462">
        <w:t>.</w:t>
      </w:r>
    </w:p>
    <w:p w14:paraId="5FC86F27" w14:textId="11270CCA" w:rsidR="002031BC" w:rsidRDefault="002031BC" w:rsidP="000E257D"/>
    <w:p w14:paraId="092B5640" w14:textId="41C61083" w:rsidR="00340707" w:rsidRPr="00340707" w:rsidRDefault="009A6815" w:rsidP="002031BC">
      <w:pPr>
        <w:rPr>
          <w:color w:val="000000" w:themeColor="text1"/>
        </w:rPr>
      </w:pPr>
      <w:r w:rsidRPr="00713109">
        <w:rPr>
          <w:color w:val="000000" w:themeColor="text1"/>
        </w:rPr>
        <w:t>Landfill emissions show the largest relative and absolute increase from the GHGI</w:t>
      </w:r>
      <w:ins w:id="103" w:author="Hannah Nesser" w:date="2023-04-11T23:03:00Z">
        <w:r w:rsidR="00AB00FE">
          <w:rPr>
            <w:color w:val="000000" w:themeColor="text1"/>
          </w:rPr>
          <w:t>23</w:t>
        </w:r>
      </w:ins>
      <w:r w:rsidRPr="00713109">
        <w:rPr>
          <w:color w:val="000000" w:themeColor="text1"/>
        </w:rPr>
        <w:t xml:space="preserve"> for 2019. We find posterior emissions of 6.9 (6.4 - 7.5)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a </w:t>
      </w:r>
      <w:del w:id="104" w:author="Hannah Nesser" w:date="2023-04-11T20:09:00Z">
        <w:r w:rsidRPr="00713109" w:rsidDel="00657399">
          <w:rPr>
            <w:color w:val="000000" w:themeColor="text1"/>
          </w:rPr>
          <w:delText>53</w:delText>
        </w:r>
      </w:del>
      <w:ins w:id="105" w:author="Hannah Nesser" w:date="2023-04-11T20:09:00Z">
        <w:r w:rsidR="00657399">
          <w:rPr>
            <w:color w:val="000000" w:themeColor="text1"/>
          </w:rPr>
          <w:t>51</w:t>
        </w:r>
      </w:ins>
      <w:r w:rsidRPr="00713109">
        <w:rPr>
          <w:color w:val="000000" w:themeColor="text1"/>
        </w:rPr>
        <w:t>% increase relative to the GHGI</w:t>
      </w:r>
      <w:ins w:id="106" w:author="Hannah Nesser" w:date="2023-04-11T23:03:00Z">
        <w:r w:rsidR="00AB00FE">
          <w:rPr>
            <w:color w:val="000000" w:themeColor="text1"/>
          </w:rPr>
          <w:t>23</w:t>
        </w:r>
      </w:ins>
      <w:r w:rsidRPr="00713109">
        <w:rPr>
          <w:color w:val="000000" w:themeColor="text1"/>
        </w:rPr>
        <w:t xml:space="preserve"> estimate of 4.</w:t>
      </w:r>
      <w:ins w:id="107" w:author="Hannah Nesser" w:date="2023-04-11T20:09:00Z">
        <w:r w:rsidR="00657399">
          <w:rPr>
            <w:color w:val="000000" w:themeColor="text1"/>
          </w:rPr>
          <w:t>6</w:t>
        </w:r>
      </w:ins>
      <w:del w:id="108" w:author="Hannah Nesser" w:date="2023-04-11T20:09:00Z">
        <w:r w:rsidRPr="00713109" w:rsidDel="00657399">
          <w:rPr>
            <w:color w:val="000000" w:themeColor="text1"/>
          </w:rPr>
          <w:delText>5</w:delText>
        </w:r>
      </w:del>
      <w:r w:rsidRPr="00713109">
        <w:rPr>
          <w:color w:val="000000" w:themeColor="text1"/>
        </w:rPr>
        <w:t xml:space="preserve"> (</w:t>
      </w:r>
      <w:del w:id="109" w:author="Hannah Nesser" w:date="2023-04-11T20:09:00Z">
        <w:r w:rsidRPr="00713109" w:rsidDel="00657399">
          <w:rPr>
            <w:color w:val="000000" w:themeColor="text1"/>
          </w:rPr>
          <w:delText>3.5</w:delText>
        </w:r>
      </w:del>
      <w:ins w:id="110" w:author="Hannah Nesser" w:date="2023-04-11T20:09:00Z">
        <w:r w:rsidR="00657399">
          <w:rPr>
            <w:color w:val="000000" w:themeColor="text1"/>
          </w:rPr>
          <w:t>xx</w:t>
        </w:r>
      </w:ins>
      <w:r w:rsidRPr="00713109">
        <w:rPr>
          <w:color w:val="000000" w:themeColor="text1"/>
        </w:rPr>
        <w:t xml:space="preserve"> - </w:t>
      </w:r>
      <w:del w:id="111" w:author="Hannah Nesser" w:date="2023-04-11T20:09:00Z">
        <w:r w:rsidRPr="00713109" w:rsidDel="00657399">
          <w:rPr>
            <w:color w:val="000000" w:themeColor="text1"/>
          </w:rPr>
          <w:delText>5.5</w:delText>
        </w:r>
      </w:del>
      <w:ins w:id="112" w:author="Hannah Nesser" w:date="2023-04-11T20:09:00Z">
        <w:r w:rsidR="00657399">
          <w:rPr>
            <w:color w:val="000000" w:themeColor="text1"/>
          </w:rPr>
          <w:t>xx</w:t>
        </w:r>
      </w:ins>
      <w:r w:rsidRPr="00713109">
        <w:rPr>
          <w:color w:val="000000" w:themeColor="text1"/>
        </w:rPr>
        <w:t xml:space="preserve">)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del w:id="113" w:author="Hannah Nesser" w:date="2023-04-11T18:23:00Z">
        <w:r w:rsidRPr="00713109" w:rsidDel="00E018BF">
          <w:rPr>
            <w:color w:val="000000" w:themeColor="text1"/>
          </w:rPr>
          <w:delText>,</w:delText>
        </w:r>
      </w:del>
      <w:del w:id="114" w:author="Hannah Nesser" w:date="2023-04-11T20:09:00Z">
        <w:r w:rsidRPr="00713109" w:rsidDel="00657399">
          <w:rPr>
            <w:color w:val="000000" w:themeColor="text1"/>
          </w:rPr>
          <w:delText xml:space="preserve"> </w:delText>
        </w:r>
      </w:del>
      <w:del w:id="115" w:author="Hannah Nesser" w:date="2023-04-11T20:10:00Z">
        <w:r w:rsidRPr="00713109" w:rsidDel="00657399">
          <w:rPr>
            <w:color w:val="000000" w:themeColor="text1"/>
          </w:rPr>
          <w:delText>where the values in parentheses represent the 95% confidence interval</w:delText>
        </w:r>
      </w:del>
      <w:r w:rsidRPr="00713109">
        <w:rPr>
          <w:color w:val="000000" w:themeColor="text1"/>
        </w:rPr>
        <w:t xml:space="preserve">. Lu et al. </w:t>
      </w:r>
      <w:r w:rsidRPr="00713109">
        <w:fldChar w:fldCharType="begin"/>
      </w:r>
      <w:r w:rsidRPr="00713109">
        <w:instrText xml:space="preserve"> ADDIN ZOTERO_ITEM CSL_CITATION {"citationID":"r4ysukq9","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713109">
        <w:rPr>
          <w:rFonts w:ascii="Cambria Math" w:hAnsi="Cambria Math" w:cs="Cambria Math"/>
        </w:rPr>
        <w:instrText>∘</w:instrText>
      </w:r>
      <w:r w:rsidRPr="00713109">
        <w:instrText>×0.625</w:instrText>
      </w:r>
      <w:r w:rsidRPr="00713109">
        <w:rPr>
          <w:rFonts w:ascii="Cambria Math" w:hAnsi="Cambria Math" w:cs="Cambria Math"/>
        </w:rPr>
        <w:instrText>∘</w:instrText>
      </w:r>
      <w:r w:rsidRPr="00713109">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713109">
        <w:fldChar w:fldCharType="separate"/>
      </w:r>
      <w:r w:rsidRPr="00713109">
        <w:rPr>
          <w:noProof/>
        </w:rPr>
        <w:t>(2022)</w:t>
      </w:r>
      <w:r w:rsidRPr="00713109">
        <w:fldChar w:fldCharType="end"/>
      </w:r>
      <w:r w:rsidRPr="00713109">
        <w:rPr>
          <w:color w:val="000000" w:themeColor="text1"/>
        </w:rPr>
        <w:t xml:space="preserve"> found similar posterior landfill emissions of 7.5 (5.9 - 7.7)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for 2017. </w:t>
      </w:r>
      <w:r w:rsidR="00265893" w:rsidRPr="0078584E">
        <w:rPr>
          <w:color w:val="000000" w:themeColor="text1"/>
        </w:rPr>
        <w:t xml:space="preserve">We attribute the </w:t>
      </w:r>
      <w:r w:rsidR="005E4B4C">
        <w:rPr>
          <w:color w:val="000000" w:themeColor="text1"/>
        </w:rPr>
        <w:t>GHGI</w:t>
      </w:r>
      <w:ins w:id="116" w:author="Hannah Nesser" w:date="2023-04-11T23:03:00Z">
        <w:r w:rsidR="00AB00FE">
          <w:rPr>
            <w:color w:val="000000" w:themeColor="text1"/>
          </w:rPr>
          <w:t>23</w:t>
        </w:r>
      </w:ins>
      <w:r w:rsidR="00A17685" w:rsidRPr="0078584E">
        <w:rPr>
          <w:color w:val="000000" w:themeColor="text1"/>
        </w:rPr>
        <w:t xml:space="preserve"> underestimate </w:t>
      </w:r>
      <w:r w:rsidR="00265893" w:rsidRPr="0078584E">
        <w:rPr>
          <w:color w:val="000000" w:themeColor="text1"/>
        </w:rPr>
        <w:t xml:space="preserve">to </w:t>
      </w:r>
      <w:r w:rsidR="00D737D6" w:rsidRPr="0078584E">
        <w:rPr>
          <w:color w:val="000000" w:themeColor="text1"/>
        </w:rPr>
        <w:t xml:space="preserve">two </w:t>
      </w:r>
      <w:r w:rsidR="000760BB" w:rsidRPr="0078584E">
        <w:rPr>
          <w:color w:val="000000" w:themeColor="text1"/>
        </w:rPr>
        <w:t>components</w:t>
      </w:r>
      <w:r w:rsidR="00265893" w:rsidRPr="0078584E">
        <w:rPr>
          <w:color w:val="000000" w:themeColor="text1"/>
        </w:rPr>
        <w:t xml:space="preserve"> </w:t>
      </w:r>
      <w:r w:rsidR="000760BB" w:rsidRPr="0078584E">
        <w:rPr>
          <w:color w:val="000000" w:themeColor="text1"/>
        </w:rPr>
        <w:t xml:space="preserve">of </w:t>
      </w:r>
      <w:r w:rsidR="00265893" w:rsidRPr="0078584E">
        <w:rPr>
          <w:color w:val="000000" w:themeColor="text1"/>
        </w:rPr>
        <w:t>inventory methodologies</w:t>
      </w:r>
      <w:r w:rsidR="005E4B4C">
        <w:rPr>
          <w:color w:val="000000" w:themeColor="text1"/>
        </w:rPr>
        <w:t xml:space="preserve"> for landfill emissions</w:t>
      </w:r>
      <w:r w:rsidR="00460C3A">
        <w:rPr>
          <w:color w:val="000000" w:themeColor="text1"/>
        </w:rPr>
        <w:t>, which we discuss in detail in Section 3.2</w:t>
      </w:r>
      <w:r w:rsidR="00265893" w:rsidRPr="0078584E">
        <w:rPr>
          <w:color w:val="000000" w:themeColor="text1"/>
        </w:rPr>
        <w:t xml:space="preserve">. </w:t>
      </w:r>
      <w:r w:rsidR="006A20A7" w:rsidRPr="0078584E">
        <w:rPr>
          <w:color w:val="000000" w:themeColor="text1"/>
        </w:rPr>
        <w:t>First, for landfills with gas recovery systems, the GHGI</w:t>
      </w:r>
      <w:ins w:id="117" w:author="Hannah Nesser" w:date="2023-04-11T23:03:00Z">
        <w:r w:rsidR="00AB00FE">
          <w:rPr>
            <w:color w:val="000000" w:themeColor="text1"/>
          </w:rPr>
          <w:t>23</w:t>
        </w:r>
      </w:ins>
      <w:r w:rsidR="006A20A7" w:rsidRPr="0078584E">
        <w:rPr>
          <w:color w:val="000000" w:themeColor="text1"/>
        </w:rPr>
        <w:t xml:space="preserve"> </w:t>
      </w:r>
      <w:r w:rsidR="005E4B4C">
        <w:rPr>
          <w:color w:val="000000" w:themeColor="text1"/>
        </w:rPr>
        <w:t>uses</w:t>
      </w:r>
      <w:r w:rsidR="006A20A7" w:rsidRPr="0078584E">
        <w:rPr>
          <w:color w:val="000000" w:themeColor="text1"/>
        </w:rPr>
        <w:t xml:space="preserve"> reported emissions from the GHGRP </w:t>
      </w:r>
      <w:r w:rsidR="00460C3A" w:rsidRPr="0078584E">
        <w:rPr>
          <w:color w:val="000000" w:themeColor="text1"/>
        </w:rPr>
        <w:t xml:space="preserve">that </w:t>
      </w:r>
      <w:r w:rsidR="00460C3A">
        <w:rPr>
          <w:color w:val="000000" w:themeColor="text1"/>
        </w:rPr>
        <w:t>assume</w:t>
      </w:r>
      <w:r w:rsidR="00460C3A" w:rsidRPr="0078584E">
        <w:rPr>
          <w:color w:val="000000" w:themeColor="text1"/>
        </w:rPr>
        <w:t xml:space="preserve"> too-high collection efficiencies.</w:t>
      </w:r>
      <w:r w:rsidR="006A20A7" w:rsidRPr="0078584E">
        <w:rPr>
          <w:color w:val="000000" w:themeColor="text1"/>
        </w:rPr>
        <w:t xml:space="preserve"> Second</w:t>
      </w:r>
      <w:r w:rsidR="00265893" w:rsidRPr="0078584E">
        <w:rPr>
          <w:color w:val="000000" w:themeColor="text1"/>
        </w:rPr>
        <w:t>, the GHGI</w:t>
      </w:r>
      <w:ins w:id="118" w:author="Hannah Nesser" w:date="2023-04-11T23:03:00Z">
        <w:r w:rsidR="00AB00FE">
          <w:rPr>
            <w:color w:val="000000" w:themeColor="text1"/>
          </w:rPr>
          <w:t>23</w:t>
        </w:r>
      </w:ins>
      <w:r w:rsidR="00265893" w:rsidRPr="0078584E">
        <w:rPr>
          <w:color w:val="000000" w:themeColor="text1"/>
        </w:rPr>
        <w:t xml:space="preserve"> does not account for site-specific operation</w:t>
      </w:r>
      <w:r w:rsidR="00353776">
        <w:rPr>
          <w:color w:val="000000" w:themeColor="text1"/>
        </w:rPr>
        <w:t>s</w:t>
      </w:r>
      <w:r w:rsidR="00265893" w:rsidRPr="0078584E">
        <w:rPr>
          <w:color w:val="000000" w:themeColor="text1"/>
        </w:rPr>
        <w:t xml:space="preserve"> that may produce </w:t>
      </w:r>
      <w:r w:rsidR="006A20A7" w:rsidRPr="0078584E">
        <w:rPr>
          <w:color w:val="000000" w:themeColor="text1"/>
        </w:rPr>
        <w:t xml:space="preserve">anomalous </w:t>
      </w:r>
      <w:r w:rsidR="00265893" w:rsidRPr="0078584E">
        <w:rPr>
          <w:color w:val="000000" w:themeColor="text1"/>
        </w:rPr>
        <w:t>emissions.</w:t>
      </w:r>
    </w:p>
    <w:p w14:paraId="1E382032" w14:textId="6A37D1F0" w:rsidR="000760BB" w:rsidRDefault="000760BB" w:rsidP="002031BC"/>
    <w:p w14:paraId="0CAFA586" w14:textId="4DAFFDF9" w:rsidR="0030202A" w:rsidRPr="00713109" w:rsidRDefault="000760BB" w:rsidP="0030202A">
      <w:r w:rsidRPr="00C01462">
        <w:t xml:space="preserve">Coal mining emissions </w:t>
      </w:r>
      <w:r w:rsidR="001E1628">
        <w:t xml:space="preserve">of 1.5 (1.2 - 1.9) </w:t>
      </w:r>
      <w:proofErr w:type="spellStart"/>
      <w:r w:rsidR="001E1628">
        <w:t>Tg</w:t>
      </w:r>
      <w:proofErr w:type="spellEnd"/>
      <w:r w:rsidR="001E1628">
        <w:t xml:space="preserve">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ins w:id="119" w:author="Hannah Nesser" w:date="2023-04-11T23:04:00Z">
        <w:r w:rsidR="00AB00FE">
          <w:t>23</w:t>
        </w:r>
      </w:ins>
      <w:r w:rsidR="001E1628">
        <w:t xml:space="preserve"> </w:t>
      </w:r>
      <w:r w:rsidR="001E1628" w:rsidRPr="0078584E">
        <w:rPr>
          <w:color w:val="000000" w:themeColor="text1"/>
        </w:rPr>
        <w:t xml:space="preserve">estimate of </w:t>
      </w:r>
      <w:r w:rsidRPr="0078584E">
        <w:rPr>
          <w:color w:val="000000" w:themeColor="text1"/>
        </w:rPr>
        <w:t>2.1 (</w:t>
      </w:r>
      <w:del w:id="120" w:author="Hannah Nesser" w:date="2023-04-11T20:10:00Z">
        <w:r w:rsidR="00846FB9" w:rsidRPr="0078584E" w:rsidDel="00657399">
          <w:rPr>
            <w:color w:val="000000" w:themeColor="text1"/>
          </w:rPr>
          <w:delText>2.0</w:delText>
        </w:r>
      </w:del>
      <w:ins w:id="121" w:author="Hannah Nesser" w:date="2023-04-11T20:10:00Z">
        <w:r w:rsidR="00657399">
          <w:rPr>
            <w:color w:val="000000" w:themeColor="text1"/>
          </w:rPr>
          <w:t>xx</w:t>
        </w:r>
      </w:ins>
      <w:r w:rsidR="00846FB9" w:rsidRPr="0078584E">
        <w:rPr>
          <w:color w:val="000000" w:themeColor="text1"/>
        </w:rPr>
        <w:t xml:space="preserve"> - </w:t>
      </w:r>
      <w:del w:id="122" w:author="Hannah Nesser" w:date="2023-04-11T20:10:00Z">
        <w:r w:rsidR="00846FB9" w:rsidRPr="0078584E" w:rsidDel="00657399">
          <w:rPr>
            <w:color w:val="000000" w:themeColor="text1"/>
          </w:rPr>
          <w:delText>2.5</w:delText>
        </w:r>
      </w:del>
      <w:ins w:id="123" w:author="Hannah Nesser" w:date="2023-04-11T20:10:00Z">
        <w:r w:rsidR="00657399">
          <w:rPr>
            <w:color w:val="000000" w:themeColor="text1"/>
          </w:rPr>
          <w:t>xx</w:t>
        </w:r>
      </w:ins>
      <w:r w:rsidR="00846FB9" w:rsidRPr="0078584E">
        <w:rPr>
          <w:color w:val="000000" w:themeColor="text1"/>
        </w:rPr>
        <w:t xml:space="preserve">) </w:t>
      </w:r>
      <w:proofErr w:type="spellStart"/>
      <w:r w:rsidR="00846FB9" w:rsidRPr="0078584E">
        <w:rPr>
          <w:color w:val="000000" w:themeColor="text1"/>
        </w:rPr>
        <w:t>Tg</w:t>
      </w:r>
      <w:proofErr w:type="spellEnd"/>
      <w:r w:rsidR="00846FB9" w:rsidRPr="0078584E">
        <w:rPr>
          <w:color w:val="000000" w:themeColor="text1"/>
        </w:rPr>
        <w:t xml:space="preserve"> a</w:t>
      </w:r>
      <w:r w:rsidR="00846FB9" w:rsidRPr="0078584E">
        <w:rPr>
          <w:color w:val="000000" w:themeColor="text1"/>
          <w:vertAlign w:val="superscript"/>
        </w:rPr>
        <w:t>-1</w:t>
      </w:r>
      <w:r w:rsidR="001E1628" w:rsidRPr="0078584E">
        <w:rPr>
          <w:color w:val="000000" w:themeColor="text1"/>
        </w:rPr>
        <w:t>.</w:t>
      </w:r>
      <w:r w:rsidRPr="0078584E">
        <w:rPr>
          <w:color w:val="000000" w:themeColor="text1"/>
        </w:rPr>
        <w:t xml:space="preserve"> L</w:t>
      </w:r>
      <w:r>
        <w:t xml:space="preserve">u et al. </w:t>
      </w:r>
      <w:r w:rsidR="00C036BD">
        <w:fldChar w:fldCharType="begin"/>
      </w:r>
      <w:r w:rsidR="00C036BD">
        <w:instrText xml:space="preserve"> ADDIN ZOTERO_ITEM CSL_CITATION {"citationID":"3W5dx8Oc","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t xml:space="preserve"> found much larger posterior emissions of</w:t>
      </w:r>
      <w:r w:rsidRPr="00C01462">
        <w:t xml:space="preserve"> 2.9 (2.3 </w:t>
      </w:r>
      <w:r w:rsidR="001E1628">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rsidR="00FA6026">
        <w:t xml:space="preserve">, and Worden et al. (2022) found similar values of 2.8 ± 0.4 </w:t>
      </w:r>
      <w:proofErr w:type="spellStart"/>
      <w:r w:rsidR="00FA6026" w:rsidRPr="0078584E">
        <w:rPr>
          <w:color w:val="000000" w:themeColor="text1"/>
        </w:rPr>
        <w:t>Tg</w:t>
      </w:r>
      <w:proofErr w:type="spellEnd"/>
      <w:r w:rsidR="00FA6026" w:rsidRPr="0078584E">
        <w:rPr>
          <w:color w:val="000000" w:themeColor="text1"/>
        </w:rPr>
        <w:t xml:space="preserve"> a</w:t>
      </w:r>
      <w:r w:rsidR="00FA6026" w:rsidRPr="0078584E">
        <w:rPr>
          <w:color w:val="000000" w:themeColor="text1"/>
          <w:vertAlign w:val="superscript"/>
        </w:rPr>
        <w:t>-1</w:t>
      </w:r>
      <w:r w:rsidR="00FA6026" w:rsidRPr="000D69F4">
        <w:rPr>
          <w:color w:val="000000" w:themeColor="text1"/>
        </w:rPr>
        <w:t xml:space="preserve"> </w:t>
      </w:r>
      <w:r w:rsidR="00FA6026">
        <w:rPr>
          <w:color w:val="000000" w:themeColor="text1"/>
        </w:rPr>
        <w:t xml:space="preserve">for 2019. These results </w:t>
      </w:r>
      <w:r w:rsidR="00E00F2D">
        <w:t xml:space="preserve">are </w:t>
      </w:r>
      <w:proofErr w:type="gramStart"/>
      <w:r w:rsidR="006B684D">
        <w:t>similar to</w:t>
      </w:r>
      <w:proofErr w:type="gramEnd"/>
      <w:r w:rsidR="006B684D">
        <w:t xml:space="preserve"> </w:t>
      </w:r>
      <w:r w:rsidR="0038533B">
        <w:t>GHGI</w:t>
      </w:r>
      <w:ins w:id="124" w:author="Hannah Nesser" w:date="2023-04-11T23:04:00Z">
        <w:r w:rsidR="00AB00FE">
          <w:t>23</w:t>
        </w:r>
      </w:ins>
      <w:r w:rsidR="0038533B">
        <w:t xml:space="preserve"> estimates for 2012</w:t>
      </w:r>
      <w:r w:rsidR="006B684D">
        <w:t xml:space="preserve">, which is consistent with the </w:t>
      </w:r>
      <w:r w:rsidR="00F7728D">
        <w:t>smaller</w:t>
      </w:r>
      <w:r w:rsidR="006B684D">
        <w:t xml:space="preserve"> constraint provided by </w:t>
      </w:r>
      <w:r w:rsidR="00F7728D">
        <w:t>GOSAT</w:t>
      </w:r>
      <w:r w:rsidR="006B684D">
        <w:t xml:space="preserve"> </w:t>
      </w:r>
      <w:r w:rsidR="00F7728D">
        <w:t xml:space="preserve">for coal emissions in both </w:t>
      </w:r>
      <w:r w:rsidR="00F7728D">
        <w:lastRenderedPageBreak/>
        <w:t>these studies compared to our work</w:t>
      </w:r>
      <w:r w:rsidR="00B300C4">
        <w:t xml:space="preserve"> as measured by the averaging kernel sensitivities</w:t>
      </w:r>
      <w:r w:rsidR="0030202A" w:rsidRPr="00713109">
        <w:t xml:space="preserve">. Our lower estimate better reflects the 30% decrease in CONUS coal production from 2012 to 2019 </w:t>
      </w:r>
      <w:r w:rsidR="0030202A" w:rsidRPr="00713109">
        <w:fldChar w:fldCharType="begin"/>
      </w:r>
      <w:r w:rsidR="0030202A" w:rsidRPr="00713109">
        <w:instrText xml:space="preserve"> ADDIN ZOTERO_ITEM CSL_CITATION {"citationID":"hJSVLwKP","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30202A" w:rsidRPr="00713109">
        <w:fldChar w:fldCharType="separate"/>
      </w:r>
      <w:r w:rsidR="0030202A" w:rsidRPr="00713109">
        <w:rPr>
          <w:noProof/>
        </w:rPr>
        <w:t>(EIA, 2021)</w:t>
      </w:r>
      <w:r w:rsidR="0030202A" w:rsidRPr="00713109">
        <w:fldChar w:fldCharType="end"/>
      </w:r>
      <w:r w:rsidR="0030202A" w:rsidRPr="00713109">
        <w:t>, which is also shown in the 30% decrease in GHGI</w:t>
      </w:r>
      <w:ins w:id="125" w:author="Hannah Nesser" w:date="2023-04-11T23:04:00Z">
        <w:r w:rsidR="00AB00FE">
          <w:t>23</w:t>
        </w:r>
      </w:ins>
      <w:r w:rsidR="0030202A" w:rsidRPr="00713109">
        <w:t xml:space="preserve"> coal emissions over the same period </w:t>
      </w:r>
      <w:r w:rsidR="0030202A" w:rsidRPr="00713109">
        <w:fldChar w:fldCharType="begin"/>
      </w:r>
      <w:r w:rsidR="0030202A" w:rsidRPr="00713109">
        <w:instrText xml:space="preserve"> ADDIN ZOTERO_ITEM CSL_CITATION {"citationID":"uxvcd3WS","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30202A" w:rsidRPr="00713109">
        <w:fldChar w:fldCharType="separate"/>
      </w:r>
      <w:r w:rsidR="0030202A" w:rsidRPr="00713109">
        <w:rPr>
          <w:noProof/>
        </w:rPr>
        <w:t>(EPA, 2022a)</w:t>
      </w:r>
      <w:r w:rsidR="0030202A" w:rsidRPr="00713109">
        <w:fldChar w:fldCharType="end"/>
      </w:r>
      <w:r w:rsidR="0030202A" w:rsidRPr="00713109">
        <w:t xml:space="preserve">. As expected, emissions correlate with underground coal mining: Appalachia generated 56% of </w:t>
      </w:r>
      <w:r w:rsidR="006651EC">
        <w:t xml:space="preserve">U.S. </w:t>
      </w:r>
      <w:r w:rsidR="0030202A" w:rsidRPr="00713109">
        <w:t>coal from underground mines in 2019 and 64% of posterior emissions</w:t>
      </w:r>
      <w:r w:rsidR="00151A2E">
        <w:t xml:space="preserve"> from coal</w:t>
      </w:r>
      <w:r w:rsidR="0030202A" w:rsidRPr="00713109">
        <w:t xml:space="preserve">, while the Illinois Basin yielded 30% of </w:t>
      </w:r>
      <w:r w:rsidR="006651EC">
        <w:t xml:space="preserve">U.S. </w:t>
      </w:r>
      <w:r w:rsidR="0030202A" w:rsidRPr="00713109">
        <w:t xml:space="preserve">underground coal and 20% of posterior emissions </w:t>
      </w:r>
      <w:r w:rsidR="0030202A" w:rsidRPr="00713109">
        <w:fldChar w:fldCharType="begin"/>
      </w:r>
      <w:r w:rsidR="0030202A" w:rsidRPr="00713109">
        <w:instrText xml:space="preserve"> ADDIN ZOTERO_ITEM CSL_CITATION {"citationID":"wqWbJp6G","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30202A" w:rsidRPr="00713109">
        <w:fldChar w:fldCharType="separate"/>
      </w:r>
      <w:r w:rsidR="0030202A" w:rsidRPr="00713109">
        <w:rPr>
          <w:noProof/>
        </w:rPr>
        <w:t>(EIA, 2021)</w:t>
      </w:r>
      <w:r w:rsidR="0030202A" w:rsidRPr="00713109">
        <w:fldChar w:fldCharType="end"/>
      </w:r>
      <w:r w:rsidR="0030202A" w:rsidRPr="00713109">
        <w:t>.</w:t>
      </w:r>
    </w:p>
    <w:p w14:paraId="7A278902" w14:textId="77777777" w:rsidR="0030202A" w:rsidRDefault="0030202A" w:rsidP="0030202A"/>
    <w:p w14:paraId="11EE644B" w14:textId="41DA2345" w:rsidR="00466F42" w:rsidRPr="00713109" w:rsidRDefault="002031BC" w:rsidP="00466F42">
      <w:r w:rsidRPr="00C01462">
        <w:t xml:space="preserve">Livestock emissions show </w:t>
      </w:r>
      <w:r>
        <w:t>broad agreement with the GHGI</w:t>
      </w:r>
      <w:ins w:id="126" w:author="Hannah Nesser" w:date="2023-04-11T23:04:00Z">
        <w:r w:rsidR="00AB00FE">
          <w:t>23</w:t>
        </w:r>
      </w:ins>
      <w:r>
        <w:t>,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rsidR="00093C51">
        <w:t>n</w:t>
      </w:r>
      <w:r>
        <w:t xml:space="preserve"> 11% </w:t>
      </w:r>
      <w:r w:rsidRPr="00C01462">
        <w:t xml:space="preserve">increase from </w:t>
      </w:r>
      <w:r>
        <w:t xml:space="preserve">the </w:t>
      </w:r>
      <w:r w:rsidRPr="00C01462">
        <w:t>GHGI</w:t>
      </w:r>
      <w:ins w:id="127" w:author="Hannah Nesser" w:date="2023-04-11T23:04:00Z">
        <w:r w:rsidR="00AB00FE">
          <w:t>23</w:t>
        </w:r>
      </w:ins>
      <w:r>
        <w:t xml:space="preserve"> </w:t>
      </w:r>
      <w:r w:rsidRPr="0078584E">
        <w:rPr>
          <w:color w:val="000000" w:themeColor="text1"/>
        </w:rPr>
        <w:t>estimate of 9.4 (</w:t>
      </w:r>
      <w:del w:id="128" w:author="Hannah Nesser" w:date="2023-04-11T20:11:00Z">
        <w:r w:rsidRPr="0078584E" w:rsidDel="001E733A">
          <w:rPr>
            <w:color w:val="000000" w:themeColor="text1"/>
          </w:rPr>
          <w:delText>8.6</w:delText>
        </w:r>
      </w:del>
      <w:ins w:id="129" w:author="Hannah Nesser" w:date="2023-04-11T20:11:00Z">
        <w:r w:rsidR="001E733A">
          <w:rPr>
            <w:color w:val="000000" w:themeColor="text1"/>
          </w:rPr>
          <w:t>xx</w:t>
        </w:r>
      </w:ins>
      <w:r w:rsidRPr="0078584E">
        <w:rPr>
          <w:color w:val="000000" w:themeColor="text1"/>
        </w:rPr>
        <w:t xml:space="preserve"> - </w:t>
      </w:r>
      <w:del w:id="130" w:author="Hannah Nesser" w:date="2023-04-11T20:11:00Z">
        <w:r w:rsidRPr="0078584E" w:rsidDel="001E733A">
          <w:rPr>
            <w:color w:val="000000" w:themeColor="text1"/>
          </w:rPr>
          <w:delText>10.2</w:delText>
        </w:r>
      </w:del>
      <w:ins w:id="131" w:author="Hannah Nesser" w:date="2023-04-11T20:11:00Z">
        <w:r w:rsidR="001E733A">
          <w:rPr>
            <w:color w:val="000000" w:themeColor="text1"/>
          </w:rPr>
          <w:t>xx</w:t>
        </w:r>
      </w:ins>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et al. </w:t>
      </w:r>
      <w:r w:rsidR="00C036BD">
        <w:fldChar w:fldCharType="begin"/>
      </w:r>
      <w:r w:rsidR="00C036BD">
        <w:instrText xml:space="preserve"> ADDIN ZOTERO_ITEM CSL_CITATION {"citationID":"AQujOky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78584E">
        <w:rPr>
          <w:color w:val="000000" w:themeColor="text1"/>
        </w:rPr>
        <w:t xml:space="preserve"> found</w:t>
      </w:r>
      <w:r w:rsidRPr="00A91924">
        <w:rPr>
          <w:color w:val="000000" w:themeColor="text1"/>
        </w:rPr>
        <w:t xml:space="preserve"> similar mean p</w:t>
      </w:r>
      <w:r w:rsidRPr="00C01462">
        <w:rPr>
          <w:color w:val="000000" w:themeColor="text1"/>
        </w:rPr>
        <w:t xml:space="preserve">osterior livestock emissions of 10.4 (8.8 </w:t>
      </w:r>
      <w:r w:rsidR="005E4B4C">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w:t>
      </w:r>
      <w:r w:rsidR="00A3467D">
        <w:rPr>
          <w:color w:val="000000" w:themeColor="text1"/>
        </w:rPr>
        <w:t>, and Worden et al. (2022) found similar values of 9.9</w:t>
      </w:r>
      <w:r w:rsidR="00A3467D">
        <w:t xml:space="preserve"> ± 0.4 </w:t>
      </w:r>
      <w:proofErr w:type="spellStart"/>
      <w:r w:rsidR="00A3467D" w:rsidRPr="0078584E">
        <w:rPr>
          <w:color w:val="000000" w:themeColor="text1"/>
        </w:rPr>
        <w:t>Tg</w:t>
      </w:r>
      <w:proofErr w:type="spellEnd"/>
      <w:r w:rsidR="00A3467D" w:rsidRPr="0078584E">
        <w:rPr>
          <w:color w:val="000000" w:themeColor="text1"/>
        </w:rPr>
        <w:t xml:space="preserve"> a</w:t>
      </w:r>
      <w:r w:rsidR="00A3467D" w:rsidRPr="0078584E">
        <w:rPr>
          <w:color w:val="000000" w:themeColor="text1"/>
          <w:vertAlign w:val="superscript"/>
        </w:rPr>
        <w:t>-1</w:t>
      </w:r>
      <w:r w:rsidR="00A3467D" w:rsidRPr="000D69F4">
        <w:rPr>
          <w:color w:val="000000" w:themeColor="text1"/>
        </w:rPr>
        <w:t xml:space="preserve"> </w:t>
      </w:r>
      <w:r w:rsidR="00A3467D">
        <w:rPr>
          <w:color w:val="000000" w:themeColor="text1"/>
        </w:rPr>
        <w:t>for 2019.</w:t>
      </w:r>
      <w:r w:rsidRPr="00C01462">
        <w:rPr>
          <w:color w:val="000000" w:themeColor="text1"/>
        </w:rPr>
        <w:t xml:space="preserve"> </w:t>
      </w:r>
      <w:r w:rsidRPr="00C01462">
        <w:t xml:space="preserve">Yu et al. </w:t>
      </w:r>
      <w:r w:rsidR="00C036BD">
        <w:fldChar w:fldCharType="begin"/>
      </w:r>
      <w:r w:rsidR="00B9317E">
        <w:instrText xml:space="preserve"> ADDIN ZOTERO_ITEM CSL_CITATION {"citationID":"spZPQX9m","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B9317E">
        <w:rPr>
          <w:rFonts w:ascii="Cambria Math" w:hAnsi="Cambria Math" w:cs="Cambria Math"/>
        </w:rPr>
        <w:instrText>∼</w:instrText>
      </w:r>
      <w:r w:rsidR="00B9317E">
        <w:instrText xml:space="preserve"> 25 % higher during summer and winter. Spatial analysis further shows good top-down and bottom-up agreement for beef facilities (with mainly enteric emissions) but larger (</w:instrText>
      </w:r>
      <w:r w:rsidR="00B9317E">
        <w:rPr>
          <w:rFonts w:ascii="Cambria Math" w:hAnsi="Cambria Math" w:cs="Cambria Math"/>
        </w:rPr>
        <w:instrText>∼</w:instrText>
      </w:r>
      <w:r w:rsidR="00B9317E">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sidR="00C036BD">
        <w:fldChar w:fldCharType="separate"/>
      </w:r>
      <w:r w:rsidR="00B9317E">
        <w:rPr>
          <w:noProof/>
        </w:rPr>
        <w:t>(2021)</w:t>
      </w:r>
      <w:r w:rsidR="00C036BD">
        <w:fldChar w:fldCharType="end"/>
      </w:r>
      <w:r w:rsidRPr="00C01462">
        <w:t xml:space="preserve"> conducted a seasonal inversion of aircraft observations over the north central </w:t>
      </w:r>
      <w:r w:rsidR="005F1E5B">
        <w:t>U.S.</w:t>
      </w:r>
      <w:r w:rsidRPr="00C01462">
        <w:t xml:space="preserve"> and south central Canada</w:t>
      </w:r>
      <w:r w:rsidR="0076397B">
        <w:t xml:space="preserve"> for 2017 to 2018</w:t>
      </w:r>
      <w:r w:rsidRPr="00C01462">
        <w:t xml:space="preserve"> </w:t>
      </w:r>
      <w:r w:rsidR="005E4B4C">
        <w:t>and found</w:t>
      </w:r>
      <w:r w:rsidRPr="00C01462">
        <w:t xml:space="preserve"> mean posterior livestock emissions of 5.5 (5.1 </w:t>
      </w:r>
      <w:r w:rsidR="00267670">
        <w:t>-</w:t>
      </w:r>
      <w:r w:rsidRPr="00C01462">
        <w:t xml:space="preserve"> 6.2) </w:t>
      </w:r>
      <w:proofErr w:type="spellStart"/>
      <w:r w:rsidR="00E06925" w:rsidRPr="00C01462">
        <w:t>Tg</w:t>
      </w:r>
      <w:proofErr w:type="spellEnd"/>
      <w:r w:rsidR="00E06925" w:rsidRPr="00C01462">
        <w:t xml:space="preserve"> a</w:t>
      </w:r>
      <w:r w:rsidR="00E06925" w:rsidRPr="00C01462">
        <w:rPr>
          <w:vertAlign w:val="superscript"/>
        </w:rPr>
        <w:t>-1</w:t>
      </w:r>
      <w:r w:rsidR="00E06925" w:rsidRPr="00C01462">
        <w:t xml:space="preserve">, </w:t>
      </w:r>
      <w:r w:rsidR="00E06925">
        <w:t xml:space="preserve">which </w:t>
      </w:r>
      <w:r w:rsidRPr="00C01462">
        <w:t>agrees with our livestock estimate of 5.4 (5.</w:t>
      </w:r>
      <w:r w:rsidR="00A10FEF">
        <w:t>2</w:t>
      </w:r>
      <w:r w:rsidRPr="00C01462">
        <w:t xml:space="preserve"> </w:t>
      </w:r>
      <w:r w:rsidR="00733FDE">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w:t>
      </w:r>
      <w:r w:rsidR="00733FDE">
        <w:t>total</w:t>
      </w:r>
      <w:r>
        <w:t xml:space="preserve"> GHGI</w:t>
      </w:r>
      <w:ins w:id="132" w:author="Hannah Nesser" w:date="2023-04-11T23:04:00Z">
        <w:r w:rsidR="00AB00FE">
          <w:t>23</w:t>
        </w:r>
      </w:ins>
      <w:r w:rsidR="00733FDE">
        <w:t xml:space="preserve"> livestock estimates</w:t>
      </w:r>
      <w:r>
        <w:t xml:space="preserve">, we find </w:t>
      </w:r>
      <w:r w:rsidR="00733FDE">
        <w:t>a significant increase in</w:t>
      </w:r>
      <w:r>
        <w:t xml:space="preserve"> manure management emissions</w:t>
      </w:r>
      <w:r w:rsidR="00733FDE">
        <w:t xml:space="preserve"> from 2.3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to 3.1 </w:t>
      </w:r>
      <w:proofErr w:type="spellStart"/>
      <w:r w:rsidR="00733FDE" w:rsidRPr="00C01462">
        <w:t>Tg</w:t>
      </w:r>
      <w:proofErr w:type="spellEnd"/>
      <w:r w:rsidR="00733FDE" w:rsidRPr="00C01462">
        <w:t xml:space="preserve"> a</w:t>
      </w:r>
      <w:r w:rsidR="00733FDE" w:rsidRPr="00C01462">
        <w:rPr>
          <w:vertAlign w:val="superscript"/>
        </w:rPr>
        <w:t>-1</w:t>
      </w:r>
      <w:r w:rsidR="00733FDE">
        <w:t>, which would almost entirely explain the observed discrepancy between the mean GHGI</w:t>
      </w:r>
      <w:ins w:id="133" w:author="Hannah Nesser" w:date="2023-04-11T23:04:00Z">
        <w:r w:rsidR="00AB00FE">
          <w:t>23</w:t>
        </w:r>
      </w:ins>
      <w:r w:rsidR="00733FDE">
        <w:t xml:space="preserve"> and posterior emissions. </w:t>
      </w:r>
      <w:r w:rsidR="00A10FEF">
        <w:t xml:space="preserve">The increase in manure management emissions is concentrated over the California Central Valley, northern Iowa, and Sampson and Duplin Counties in North Carolina. </w:t>
      </w:r>
      <w:r w:rsidR="00283CCD">
        <w:t xml:space="preserve">California is home to more dairy cattle than any other state, </w:t>
      </w:r>
      <w:r w:rsidR="00A10FEF">
        <w:t>Iowa is the largest pork-producing state</w:t>
      </w:r>
      <w:r w:rsidR="00283CCD">
        <w:t>,</w:t>
      </w:r>
      <w:r w:rsidR="00A10FEF">
        <w:t xml:space="preserve"> and Sampson and Duplin Counties are the two largest pork-producing counties in CONUS </w:t>
      </w:r>
      <w:r w:rsidR="001C0ED0">
        <w:fldChar w:fldCharType="begin"/>
      </w:r>
      <w:r w:rsidR="001C0ED0">
        <w:instrText xml:space="preserve"> ADDIN ZOTERO_ITEM CSL_CITATION {"citationID":"0MgnyIiJ","properties":{"formattedCitation":"(USDA, 2019)","plainCitation":"(USDA, 2019)","noteIndex":0},"citationItems":[{"id":422,"uris":["http://zotero.org/users/9726796/items/D2JEJ2TU"],"itemData":{"id":422,"type":"report","collection-title":"Volume 1, Part 51","number":"AC-17-A-51","publisher":"U.S. Department of Agriculture","title":"2017 Census of Agriculture","URL":"https://www.nass.usda.gov/Publications/AgCensus/2017/Full_Report/Volume_1,_Chapter_1_US/usv1.pdf","author":[{"family":"USDA","given":""}],"issued":{"date-parts":[["2019",4]]}}}],"schema":"https://github.com/citation-style-language/schema/raw/master/csl-citation.json"} </w:instrText>
      </w:r>
      <w:r w:rsidR="001C0ED0">
        <w:fldChar w:fldCharType="separate"/>
      </w:r>
      <w:r w:rsidR="001C0ED0">
        <w:rPr>
          <w:noProof/>
        </w:rPr>
        <w:t>(USDA, 2019)</w:t>
      </w:r>
      <w:r w:rsidR="001C0ED0">
        <w:fldChar w:fldCharType="end"/>
      </w:r>
      <w:r w:rsidR="00A10FEF">
        <w:t xml:space="preserve">. </w:t>
      </w:r>
      <w:r w:rsidR="005F11CA">
        <w:t>W</w:t>
      </w:r>
      <w:r w:rsidR="00A10FEF">
        <w:t xml:space="preserve">e find no correlation between our inferred increase and </w:t>
      </w:r>
      <w:r w:rsidR="001164B8">
        <w:t xml:space="preserve">dairy cattle or </w:t>
      </w:r>
      <w:r w:rsidR="00A10FEF">
        <w:t>hog populations</w:t>
      </w:r>
      <w:r w:rsidR="005F11CA">
        <w:t>, which could reflect variability in manure management practices</w:t>
      </w:r>
      <w:r w:rsidR="00466F42" w:rsidRPr="00713109">
        <w:t>.</w:t>
      </w:r>
    </w:p>
    <w:p w14:paraId="24259D34" w14:textId="77777777" w:rsidR="007869AF" w:rsidRPr="00C01462" w:rsidRDefault="007869AF" w:rsidP="007869AF"/>
    <w:p w14:paraId="63AFCBA9" w14:textId="6430067F" w:rsidR="00B565D3" w:rsidRPr="007F401D" w:rsidRDefault="002031BC" w:rsidP="00B33A0E">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w:t>
      </w:r>
      <w:r>
        <w:t xml:space="preserve"> </w:t>
      </w:r>
      <w:del w:id="134" w:author="Hannah Nesser" w:date="2023-04-11T20:11:00Z">
        <w:r w:rsidR="00C57F30" w:rsidDel="001E733A">
          <w:delText>19</w:delText>
        </w:r>
      </w:del>
      <w:ins w:id="135" w:author="Hannah Nesser" w:date="2023-04-11T20:11:00Z">
        <w:r w:rsidR="001E733A">
          <w:t>12</w:t>
        </w:r>
      </w:ins>
      <w:r>
        <w:t xml:space="preserve">% </w:t>
      </w:r>
      <w:r w:rsidRPr="00C01462">
        <w:t xml:space="preserve">increase from </w:t>
      </w:r>
      <w:r>
        <w:t xml:space="preserve">the </w:t>
      </w:r>
      <w:r w:rsidRPr="0078584E">
        <w:rPr>
          <w:color w:val="000000" w:themeColor="text1"/>
        </w:rPr>
        <w:t>GHGI</w:t>
      </w:r>
      <w:ins w:id="136" w:author="Hannah Nesser" w:date="2023-04-11T23:04:00Z">
        <w:r w:rsidR="00AB00FE">
          <w:rPr>
            <w:color w:val="000000" w:themeColor="text1"/>
          </w:rPr>
          <w:t>23</w:t>
        </w:r>
      </w:ins>
      <w:r w:rsidRPr="0078584E">
        <w:rPr>
          <w:color w:val="000000" w:themeColor="text1"/>
        </w:rPr>
        <w:t xml:space="preserve"> estimate of </w:t>
      </w:r>
      <w:del w:id="137" w:author="Hannah Nesser" w:date="2023-04-11T20:11:00Z">
        <w:r w:rsidRPr="0078584E" w:rsidDel="001E733A">
          <w:rPr>
            <w:color w:val="000000" w:themeColor="text1"/>
          </w:rPr>
          <w:delText>8.</w:delText>
        </w:r>
        <w:r w:rsidR="00AF44EC" w:rsidRPr="0078584E" w:rsidDel="001E733A">
          <w:rPr>
            <w:color w:val="000000" w:themeColor="text1"/>
          </w:rPr>
          <w:delText>7</w:delText>
        </w:r>
      </w:del>
      <w:ins w:id="138" w:author="Hannah Nesser" w:date="2023-04-11T20:11:00Z">
        <w:r w:rsidR="001E733A">
          <w:rPr>
            <w:color w:val="000000" w:themeColor="text1"/>
          </w:rPr>
          <w:t>9.3</w:t>
        </w:r>
      </w:ins>
      <w:r w:rsidR="00AF44EC" w:rsidRPr="0078584E">
        <w:rPr>
          <w:color w:val="000000" w:themeColor="text1"/>
        </w:rPr>
        <w:t xml:space="preserve"> </w:t>
      </w:r>
      <w:r w:rsidRPr="0078584E">
        <w:rPr>
          <w:color w:val="000000" w:themeColor="text1"/>
        </w:rPr>
        <w:t>(</w:t>
      </w:r>
      <w:del w:id="139" w:author="Hannah Nesser" w:date="2023-04-11T20:11:00Z">
        <w:r w:rsidR="00AF44EC" w:rsidRPr="0078584E" w:rsidDel="001E733A">
          <w:rPr>
            <w:color w:val="000000" w:themeColor="text1"/>
          </w:rPr>
          <w:delText>7.4</w:delText>
        </w:r>
      </w:del>
      <w:ins w:id="140" w:author="Hannah Nesser" w:date="2023-04-11T20:11:00Z">
        <w:r w:rsidR="001E733A">
          <w:rPr>
            <w:color w:val="000000" w:themeColor="text1"/>
          </w:rPr>
          <w:t>xx</w:t>
        </w:r>
      </w:ins>
      <w:r w:rsidRPr="0078584E">
        <w:rPr>
          <w:color w:val="000000" w:themeColor="text1"/>
        </w:rPr>
        <w:t xml:space="preserve"> </w:t>
      </w:r>
      <w:r w:rsidR="004B6A39">
        <w:rPr>
          <w:color w:val="000000" w:themeColor="text1"/>
        </w:rPr>
        <w:t>-</w:t>
      </w:r>
      <w:r w:rsidRPr="0078584E">
        <w:rPr>
          <w:color w:val="000000" w:themeColor="text1"/>
        </w:rPr>
        <w:t xml:space="preserve"> </w:t>
      </w:r>
      <w:del w:id="141" w:author="Hannah Nesser" w:date="2023-04-11T20:11:00Z">
        <w:r w:rsidR="00AF44EC" w:rsidRPr="0078584E" w:rsidDel="001E733A">
          <w:rPr>
            <w:color w:val="000000" w:themeColor="text1"/>
          </w:rPr>
          <w:delText>10.2</w:delText>
        </w:r>
      </w:del>
      <w:ins w:id="142" w:author="Hannah Nesser" w:date="2023-04-11T20:11:00Z">
        <w:r w:rsidR="001E733A">
          <w:rPr>
            <w:color w:val="000000" w:themeColor="text1"/>
          </w:rPr>
          <w:t>xx</w:t>
        </w:r>
      </w:ins>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w:t>
      </w:r>
      <w:r w:rsidR="00C036BD">
        <w:fldChar w:fldCharType="begin"/>
      </w:r>
      <w:r w:rsidR="00C036BD">
        <w:instrText xml:space="preserve"> ADDIN ZOTERO_ITEM CSL_CITATION {"citationID":"iDjSqnS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w:t>
      </w:r>
      <w:r w:rsidR="008F68A4">
        <w:t xml:space="preserve">, and Lu et al. (2023) </w:t>
      </w:r>
      <w:r w:rsidR="003C464A">
        <w:t>used the same inversion framework</w:t>
      </w:r>
      <w:r w:rsidR="00D460BB">
        <w:t xml:space="preserve"> to find</w:t>
      </w:r>
      <w:r w:rsidR="008F68A4">
        <w:t xml:space="preserve"> even larger total oil and gas emissions of 15.6 (12.8 - 17.1) </w:t>
      </w:r>
      <w:proofErr w:type="spellStart"/>
      <w:r w:rsidR="008F68A4" w:rsidRPr="0078584E">
        <w:rPr>
          <w:color w:val="000000" w:themeColor="text1"/>
        </w:rPr>
        <w:t>Tg</w:t>
      </w:r>
      <w:proofErr w:type="spellEnd"/>
      <w:r w:rsidR="008F68A4" w:rsidRPr="0078584E">
        <w:rPr>
          <w:color w:val="000000" w:themeColor="text1"/>
        </w:rPr>
        <w:t xml:space="preserve"> a</w:t>
      </w:r>
      <w:r w:rsidR="008F68A4" w:rsidRPr="0078584E">
        <w:rPr>
          <w:color w:val="000000" w:themeColor="text1"/>
          <w:vertAlign w:val="superscript"/>
        </w:rPr>
        <w:t>-1</w:t>
      </w:r>
      <w:r w:rsidR="008F68A4">
        <w:t xml:space="preserve"> </w:t>
      </w:r>
      <w:r w:rsidR="003C464A">
        <w:t>for 2019</w:t>
      </w:r>
      <w:r w:rsidR="00D43987">
        <w:t xml:space="preserve"> </w:t>
      </w:r>
      <w:r w:rsidR="00D460BB">
        <w:t xml:space="preserve">driven by </w:t>
      </w:r>
      <w:r w:rsidR="00515D71">
        <w:t xml:space="preserve">increased </w:t>
      </w:r>
      <w:r w:rsidR="00D460BB">
        <w:t>emissions in the Anadarko, Marcellus, Barnett, and Haynesville Shales</w:t>
      </w:r>
      <w:r w:rsidR="008F68A4">
        <w:t>.</w:t>
      </w:r>
      <w:r w:rsidR="00E211C3">
        <w:t xml:space="preserve"> </w:t>
      </w:r>
      <w:r w:rsidR="00DF042B">
        <w:t>Alt</w:t>
      </w:r>
      <w:r w:rsidR="00BC37FF">
        <w:t>hough we find</w:t>
      </w:r>
      <w:r w:rsidR="00DF042B">
        <w:t xml:space="preserve"> </w:t>
      </w:r>
      <w:r w:rsidR="00BC37FF">
        <w:t>good</w:t>
      </w:r>
      <w:r w:rsidR="00DF042B">
        <w:t xml:space="preserve"> agreement</w:t>
      </w:r>
      <w:r w:rsidR="00B565D3">
        <w:t xml:space="preserve"> on average</w:t>
      </w:r>
      <w:r w:rsidR="00DF042B">
        <w:t xml:space="preserve"> </w:t>
      </w:r>
      <w:r w:rsidR="004A6CA7">
        <w:t xml:space="preserve">with the </w:t>
      </w:r>
      <w:r w:rsidR="00DF042B">
        <w:t xml:space="preserve">basin-level emissions </w:t>
      </w:r>
      <w:r w:rsidR="004A6CA7">
        <w:t>from</w:t>
      </w:r>
      <w:r w:rsidR="00DF042B">
        <w:t xml:space="preserve"> Lu et al. (2023), we </w:t>
      </w:r>
      <w:r w:rsidR="002C6BF3">
        <w:t xml:space="preserve">find </w:t>
      </w:r>
      <w:r w:rsidR="006A637D">
        <w:t>much</w:t>
      </w:r>
      <w:r w:rsidR="002C6BF3">
        <w:t xml:space="preserve"> smaller emissions</w:t>
      </w:r>
      <w:r w:rsidR="00BE1EC3">
        <w:t xml:space="preserve"> </w:t>
      </w:r>
      <w:r w:rsidR="002C6BF3">
        <w:t xml:space="preserve">in </w:t>
      </w:r>
      <w:r w:rsidR="00DF042B">
        <w:t>the Anadarko</w:t>
      </w:r>
      <w:r w:rsidR="006A637D">
        <w:t xml:space="preserve"> and </w:t>
      </w:r>
      <w:r w:rsidR="00DF042B">
        <w:t>Marcellus Shales</w:t>
      </w:r>
      <w:r w:rsidR="002C6BF3">
        <w:t>, as shown in Figure S</w:t>
      </w:r>
      <w:ins w:id="143" w:author="Hannah Nesser" w:date="2023-04-10T21:38:00Z">
        <w:r w:rsidR="000218C6">
          <w:t>3</w:t>
        </w:r>
      </w:ins>
      <w:r w:rsidR="002201CE">
        <w:t xml:space="preserve">. </w:t>
      </w:r>
      <w:r w:rsidR="00D43987">
        <w:t xml:space="preserve">This difference likely results from the use of lognormal prior errors in Lu et al. (2023). </w:t>
      </w:r>
      <w:r w:rsidR="00E211C3">
        <w:t>Compared</w:t>
      </w:r>
      <w:r>
        <w:t xml:space="preserve"> to Lu et al. </w:t>
      </w:r>
      <w:r w:rsidR="00C036BD">
        <w:fldChar w:fldCharType="begin"/>
      </w:r>
      <w:r w:rsidR="006137D1">
        <w:instrText xml:space="preserve"> ADDIN ZOTERO_ITEM CSL_CITATION {"citationID":"5FlPovcE","properties":{"formattedCitation":"(2022)","plainCitation":"(2022)","dontUpdate":true,"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6137D1">
        <w:rPr>
          <w:rFonts w:ascii="Cambria Math" w:hAnsi="Cambria Math" w:cs="Cambria Math"/>
        </w:rPr>
        <w:instrText>∘</w:instrText>
      </w:r>
      <w:r w:rsidR="006137D1">
        <w:instrText>×0.625</w:instrText>
      </w:r>
      <w:r w:rsidR="006137D1">
        <w:rPr>
          <w:rFonts w:ascii="Cambria Math" w:hAnsi="Cambria Math" w:cs="Cambria Math"/>
        </w:rPr>
        <w:instrText>∘</w:instrText>
      </w:r>
      <w:r w:rsidR="006137D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2201CE">
        <w:rPr>
          <w:noProof/>
        </w:rPr>
        <w:t>, 2023</w:t>
      </w:r>
      <w:r w:rsidR="00C036BD">
        <w:rPr>
          <w:noProof/>
        </w:rPr>
        <w:t>)</w:t>
      </w:r>
      <w:r w:rsidR="00C036BD">
        <w:fldChar w:fldCharType="end"/>
      </w:r>
      <w:r>
        <w:t xml:space="preserve">, </w:t>
      </w:r>
      <w:r w:rsidR="001F5548">
        <w:t xml:space="preserve">Worden et al. (2022) found smaller 2019 emissions in the United States for oil of 2.4 ± 0.3 </w:t>
      </w:r>
      <w:proofErr w:type="spellStart"/>
      <w:r w:rsidR="001F5548" w:rsidRPr="0078584E">
        <w:rPr>
          <w:color w:val="000000" w:themeColor="text1"/>
        </w:rPr>
        <w:t>Tg</w:t>
      </w:r>
      <w:proofErr w:type="spellEnd"/>
      <w:r w:rsidR="001F5548" w:rsidRPr="0078584E">
        <w:rPr>
          <w:color w:val="000000" w:themeColor="text1"/>
        </w:rPr>
        <w:t xml:space="preserve"> a</w:t>
      </w:r>
      <w:r w:rsidR="001F5548" w:rsidRPr="0078584E">
        <w:rPr>
          <w:color w:val="000000" w:themeColor="text1"/>
          <w:vertAlign w:val="superscript"/>
        </w:rPr>
        <w:t>-1</w:t>
      </w:r>
      <w:r w:rsidR="001F5548" w:rsidRPr="000D69F4">
        <w:rPr>
          <w:color w:val="000000" w:themeColor="text1"/>
        </w:rPr>
        <w:t xml:space="preserve"> </w:t>
      </w:r>
      <w:r w:rsidR="001F5548">
        <w:rPr>
          <w:color w:val="000000" w:themeColor="text1"/>
        </w:rPr>
        <w:t xml:space="preserve">and for gas of </w:t>
      </w:r>
      <w:r w:rsidR="001F5548">
        <w:t xml:space="preserve">7.9 ± 0.9 </w:t>
      </w:r>
      <w:proofErr w:type="spellStart"/>
      <w:r w:rsidR="001F5548" w:rsidRPr="0078584E">
        <w:rPr>
          <w:color w:val="000000" w:themeColor="text1"/>
        </w:rPr>
        <w:t>Tg</w:t>
      </w:r>
      <w:proofErr w:type="spellEnd"/>
      <w:r w:rsidR="001F5548" w:rsidRPr="0078584E">
        <w:rPr>
          <w:color w:val="000000" w:themeColor="text1"/>
        </w:rPr>
        <w:t xml:space="preserve"> a</w:t>
      </w:r>
      <w:r w:rsidR="001F5548" w:rsidRPr="0078584E">
        <w:rPr>
          <w:color w:val="000000" w:themeColor="text1"/>
          <w:vertAlign w:val="superscript"/>
        </w:rPr>
        <w:t>-1</w:t>
      </w:r>
      <w:r w:rsidR="001F5548">
        <w:rPr>
          <w:color w:val="000000" w:themeColor="text1"/>
        </w:rPr>
        <w:t xml:space="preserve">, </w:t>
      </w:r>
      <w:r w:rsidR="004A6CA7">
        <w:rPr>
          <w:color w:val="000000" w:themeColor="text1"/>
        </w:rPr>
        <w:t xml:space="preserve">and </w:t>
      </w:r>
      <w:r w:rsidRPr="00C01462">
        <w:t xml:space="preserve">Shen et al. </w:t>
      </w:r>
      <w:r w:rsidR="00C036BD">
        <w:fldChar w:fldCharType="begin"/>
      </w:r>
      <w:r w:rsidR="00C036BD">
        <w:instrText xml:space="preserve"> ADDIN ZOTERO_ITEM CSL_CITATION {"citationID":"WiuyJo3Q","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C036BD">
        <w:rPr>
          <w:rFonts w:ascii="Cambria Math" w:hAnsi="Cambria Math" w:cs="Cambria Math"/>
        </w:rPr>
        <w:instrText>∼</w:instrText>
      </w:r>
      <w:r w:rsidR="00C036B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w:t>
      </w:r>
      <w:r w:rsidR="00C4545E">
        <w:t xml:space="preserve"> North American</w:t>
      </w:r>
      <w:r w:rsidRPr="00C01462">
        <w:t xml:space="preserve"> basins extrapolated to the national scale for May 2018 to </w:t>
      </w:r>
      <w:r w:rsidR="00A3467D">
        <w:t xml:space="preserve">February </w:t>
      </w:r>
      <w:r w:rsidRPr="00C01462">
        <w:t>2020.</w:t>
      </w:r>
      <w:r w:rsidR="00E211C3">
        <w:t xml:space="preserve"> </w:t>
      </w:r>
      <w:r w:rsidR="004A6CA7">
        <w:t xml:space="preserve">Both these </w:t>
      </w:r>
      <w:r w:rsidR="00E211C3">
        <w:t xml:space="preserve">emission </w:t>
      </w:r>
      <w:r w:rsidR="004A6CA7">
        <w:t xml:space="preserve">estimates </w:t>
      </w:r>
      <w:r w:rsidR="00E211C3">
        <w:t xml:space="preserve">are </w:t>
      </w:r>
      <w:r w:rsidR="005F11CA">
        <w:t>within the uncertainty range of</w:t>
      </w:r>
      <w:r w:rsidR="00E211C3">
        <w:t xml:space="preserve"> our posterior</w:t>
      </w:r>
      <w:r w:rsidR="005F11CA">
        <w:t xml:space="preserve"> estimate</w:t>
      </w:r>
      <w:r w:rsidR="004A6CA7">
        <w:t>.</w:t>
      </w:r>
      <w:r w:rsidR="00B33A0E">
        <w:t xml:space="preserve"> </w:t>
      </w:r>
      <w:r w:rsidR="004A6CA7">
        <w:t>W</w:t>
      </w:r>
      <w:r w:rsidR="00460C3A">
        <w:t xml:space="preserve">e </w:t>
      </w:r>
      <w:r w:rsidR="004A6CA7">
        <w:t xml:space="preserve">also </w:t>
      </w:r>
      <w:r w:rsidR="00460C3A">
        <w:t xml:space="preserve">find consistent basin-level results </w:t>
      </w:r>
      <w:r w:rsidR="004A6CA7">
        <w:t xml:space="preserve">with Shen et al. (2022) </w:t>
      </w:r>
      <w:r w:rsidR="00460C3A">
        <w:t>as shown in Figure S</w:t>
      </w:r>
      <w:r w:rsidR="000218C6">
        <w:t>3</w:t>
      </w:r>
      <w:r w:rsidR="00460C3A">
        <w:t xml:space="preserve">. </w:t>
      </w:r>
      <w:r w:rsidR="001F5548">
        <w:t>Emissions for a</w:t>
      </w:r>
      <w:r w:rsidR="00B33A0E">
        <w:t xml:space="preserve">ll posterior </w:t>
      </w:r>
      <w:r w:rsidR="00E211C3">
        <w:t>basin</w:t>
      </w:r>
      <w:r w:rsidR="001F5548">
        <w:t>s</w:t>
      </w:r>
      <w:r w:rsidR="00E211C3">
        <w:t xml:space="preserve"> </w:t>
      </w:r>
      <w:r w:rsidR="00DF042B">
        <w:t>but one</w:t>
      </w:r>
      <w:r w:rsidR="00B33A0E">
        <w:t xml:space="preserve"> </w:t>
      </w:r>
      <w:r w:rsidR="00E211C3">
        <w:t xml:space="preserve">are </w:t>
      </w:r>
      <w:r w:rsidR="00B33A0E">
        <w:t xml:space="preserve">within 0.25 </w:t>
      </w:r>
      <w:proofErr w:type="spellStart"/>
      <w:r w:rsidR="00B33A0E" w:rsidRPr="00C01462">
        <w:t>Tg</w:t>
      </w:r>
      <w:proofErr w:type="spellEnd"/>
      <w:r w:rsidR="00B33A0E" w:rsidRPr="00C01462">
        <w:t xml:space="preserve"> a</w:t>
      </w:r>
      <w:r w:rsidR="00B33A0E" w:rsidRPr="00C01462">
        <w:rPr>
          <w:vertAlign w:val="superscript"/>
        </w:rPr>
        <w:t>-1</w:t>
      </w:r>
      <w:r w:rsidR="00B33A0E" w:rsidRPr="00C01462">
        <w:t xml:space="preserve"> </w:t>
      </w:r>
      <w:r w:rsidR="00B33A0E">
        <w:t xml:space="preserve">of </w:t>
      </w:r>
      <w:r w:rsidR="00547456">
        <w:t xml:space="preserve">Shen et al. </w:t>
      </w:r>
      <w:r w:rsidR="00C036BD">
        <w:fldChar w:fldCharType="begin"/>
      </w:r>
      <w:r w:rsidR="001E0060">
        <w:instrText xml:space="preserve"> ADDIN ZOTERO_ITEM CSL_CITATION {"citationID":"SsC9hNp4","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B33A0E">
        <w:t xml:space="preserve"> and all but </w:t>
      </w:r>
      <w:r w:rsidR="00DF042B">
        <w:t xml:space="preserve">six </w:t>
      </w:r>
      <w:r w:rsidR="00E211C3">
        <w:t xml:space="preserve">are </w:t>
      </w:r>
      <w:r w:rsidR="00B33A0E">
        <w:t>within 0.10</w:t>
      </w:r>
      <w:r w:rsidR="00B33A0E" w:rsidRPr="00C01462">
        <w:t xml:space="preserve"> </w:t>
      </w:r>
      <w:proofErr w:type="spellStart"/>
      <w:r w:rsidR="00B33A0E" w:rsidRPr="00C01462">
        <w:t>Tg</w:t>
      </w:r>
      <w:proofErr w:type="spellEnd"/>
      <w:r w:rsidR="00B33A0E" w:rsidRPr="00C01462">
        <w:t xml:space="preserve"> a</w:t>
      </w:r>
      <w:r w:rsidR="00B33A0E" w:rsidRPr="00C01462">
        <w:rPr>
          <w:vertAlign w:val="superscript"/>
        </w:rPr>
        <w:t>-1</w:t>
      </w:r>
      <w:r w:rsidR="00D27EB9">
        <w:rPr>
          <w:color w:val="000000" w:themeColor="text1"/>
        </w:rPr>
        <w:t xml:space="preserve">. </w:t>
      </w:r>
      <w:commentRangeStart w:id="144"/>
      <w:commentRangeStart w:id="145"/>
      <w:commentRangeEnd w:id="144"/>
      <w:r w:rsidR="00D27EB9">
        <w:rPr>
          <w:rStyle w:val="CommentReference"/>
        </w:rPr>
        <w:commentReference w:id="144"/>
      </w:r>
      <w:commentRangeEnd w:id="145"/>
      <w:r w:rsidR="00D27EB9">
        <w:rPr>
          <w:rStyle w:val="CommentReference"/>
        </w:rPr>
        <w:commentReference w:id="145"/>
      </w:r>
      <w:proofErr w:type="gramStart"/>
      <w:r w:rsidR="001F5548">
        <w:t>In particular, we</w:t>
      </w:r>
      <w:proofErr w:type="gramEnd"/>
      <w:r w:rsidR="001F5548">
        <w:t xml:space="preserve"> find agreement within error bars in the Haynesville, Barnett, and Anadarko Shales. </w:t>
      </w:r>
      <w:r w:rsidR="00E211C3">
        <w:rPr>
          <w:color w:val="000000" w:themeColor="text1"/>
        </w:rPr>
        <w:t xml:space="preserve">Of the basins where posterior emissions exceed the 0.5 </w:t>
      </w:r>
      <w:proofErr w:type="spellStart"/>
      <w:r w:rsidR="00E211C3" w:rsidRPr="00C01462">
        <w:t>Tg</w:t>
      </w:r>
      <w:proofErr w:type="spellEnd"/>
      <w:r w:rsidR="00E211C3" w:rsidRPr="00C01462">
        <w:t xml:space="preserve"> a</w:t>
      </w:r>
      <w:r w:rsidR="00E211C3" w:rsidRPr="00C01462">
        <w:rPr>
          <w:vertAlign w:val="superscript"/>
        </w:rPr>
        <w:t>-1</w:t>
      </w:r>
      <w:r w:rsidR="00E211C3">
        <w:t xml:space="preserve"> threshold defined by Shen et al. </w:t>
      </w:r>
      <w:r w:rsidR="00C036BD">
        <w:fldChar w:fldCharType="begin"/>
      </w:r>
      <w:r w:rsidR="001E0060">
        <w:instrText xml:space="preserve"> ADDIN ZOTERO_ITEM CSL_CITATION {"citationID":"WRhQNXdp","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E211C3">
        <w:t xml:space="preserve"> for successful quantification of basin emissions by TROPOMI, w</w:t>
      </w:r>
      <w:r w:rsidR="00B33A0E">
        <w:t xml:space="preserve">e find significant differences </w:t>
      </w:r>
      <w:r w:rsidR="00E211C3">
        <w:t xml:space="preserve">only in </w:t>
      </w:r>
      <w:r w:rsidR="00B33A0E">
        <w:t xml:space="preserve">the </w:t>
      </w:r>
      <w:r w:rsidR="00DF042B">
        <w:t>Permian basin</w:t>
      </w:r>
      <w:r w:rsidR="008F68A4">
        <w:t xml:space="preserve">, where we find </w:t>
      </w:r>
      <w:r w:rsidR="00DF042B">
        <w:t>smaller</w:t>
      </w:r>
      <w:r w:rsidR="008F68A4">
        <w:t xml:space="preserve"> emission</w:t>
      </w:r>
      <w:r w:rsidR="001F5548">
        <w:t xml:space="preserve">s of 2.8 </w:t>
      </w:r>
      <w:r w:rsidR="00513105">
        <w:t xml:space="preserve">(2.8 - 2.9) </w:t>
      </w:r>
      <w:proofErr w:type="spellStart"/>
      <w:r w:rsidR="00F04732" w:rsidRPr="00C01462">
        <w:t>Tg</w:t>
      </w:r>
      <w:proofErr w:type="spellEnd"/>
      <w:r w:rsidR="00F04732" w:rsidRPr="00C01462">
        <w:t xml:space="preserve"> a</w:t>
      </w:r>
      <w:r w:rsidR="00F04732" w:rsidRPr="00C01462">
        <w:rPr>
          <w:vertAlign w:val="superscript"/>
        </w:rPr>
        <w:t>-1</w:t>
      </w:r>
      <w:r w:rsidR="001F5548">
        <w:t>. This value is</w:t>
      </w:r>
      <w:r w:rsidR="00F04732">
        <w:t xml:space="preserve"> consistent </w:t>
      </w:r>
      <w:r w:rsidR="00DF042B">
        <w:t xml:space="preserve">within error bars </w:t>
      </w:r>
      <w:r w:rsidR="00F04732">
        <w:t>with</w:t>
      </w:r>
      <w:r w:rsidR="001F5548">
        <w:t xml:space="preserve"> Lu et al. (2023) and with</w:t>
      </w:r>
      <w:r w:rsidR="00F04732">
        <w:t xml:space="preserve"> other recent studies</w:t>
      </w:r>
      <w:r w:rsidR="001F5548">
        <w:t xml:space="preserve"> when basin extent differences are accounted for</w:t>
      </w:r>
      <w:r w:rsidR="00F04732">
        <w:t xml:space="preserve"> </w:t>
      </w:r>
      <w:r w:rsidR="00C036BD">
        <w:fldChar w:fldCharType="begin"/>
      </w:r>
      <w:r w:rsidR="00B565D3">
        <w:instrText xml:space="preserve"> ADDIN ZOTERO_ITEM CSL_CITATION {"citationID":"iNx9s90c","properties":{"formattedCitation":"(Zhang et al., 2020; Schneising et al., 2020; Liu et al., 2021; Varon et al., 2022; McNorton et al., 2022)","plainCitation":"(Zhang et al., 2020; Schneising et al., 2020; Liu et al., 2021; Varon et al., 2022; McNort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id":497,"uris":["http://zotero.org/users/9726796/items/XLQ2TYHS"],"itemData":{"id":497,"type":"article-journal","abstract":"Concentrations of atmospheric methane (CH4), the second most important greenhouse gas, continue to grow. In recent years this growth rate has increased further (2020: +15.6 ppb), the cause of which remains largely unknown. Here, we demonstrate a high-resolution (</w:instrText>
      </w:r>
      <w:r w:rsidR="00B565D3">
        <w:rPr>
          <w:rFonts w:ascii="Cambria Math" w:hAnsi="Cambria Math" w:cs="Cambria Math"/>
        </w:rPr>
        <w:instrText>∼</w:instrText>
      </w:r>
      <w:r w:rsidR="00B565D3">
        <w:instrText xml:space="preserve">80 km), short-window (24 h) 4D-Var global inversion system based on the ECMWF Integrated Forecasting System (IFS) and newly available satellite observations. The largest national disagreement found between prior (5.3 Tg per month) and posterior (5.0 Tg per month) CH4 emissions is from China, mainly attributed to the energy sector. Emissions estimated from our global system are in good agreement with those of previous regional studies and point source-specific studies. Emission events (leaks or blowouts) &amp;gt; 10 t CH4 h−1 were detected, but without appropriate prior uncertainty information, were not well quantified. Our results suggest that global anthropogenic CH4 emissions for the first 6 months of 2020 were, on average, 470 Gg per month (+1.6 %) higher than for 2019, mainly attributed to the energy and agricultural sectors. Regionally, the largest increases were seen from China (+220 Gg per month, 4.3 %), with smaller increases from India (+50 Gg per month, 1.5 %) and the USA (+40 Gg per month, 2.2 %). When assuming a consistent year-on-year positive trend in emissions, results show that during the onset of the global slowdown (March–April 2020) energy sector CH4 emissions from China increased above expected levels; however, during later months (May–June 2020) emissions decreased below expected levels. Results for the first 6 months of 2019/20 suggest that the accumulated impact of the COVID-19 slowdown on CH4 emissions from March–June 2020 might be small relative to the long-term positive trend in emissions. Changes in OH concentration, not investigated here, may have contributed to the observed growth in 2020.","container-title":"Atmospheric Chemistry and Physics","DOI":"10.5194/acp-22-5961-2022","ISSN":"1680-7316","issue":"9","language":"English","note":"publisher: Copernicus GmbH","page":"5961-5981","source":"Copernicus Online Journals","title":"Quantification of methane emissions from hotspots and during COVID-19 using a global atmospheric inversion","volume":"22","author":[{"family":"McNorton","given":"Joe"},{"family":"Bousserez","given":"Nicolas"},{"family":"Agustí-Panareda","given":"Anna"},{"family":"Balsamo","given":"Gianpaolo"},{"family":"Cantarello","given":"Luca"},{"family":"Engelen","given":"Richard"},{"family":"Huijnen","given":"Vincent"},{"family":"Inness","given":"Antje"},{"family":"Kipling","given":"Zak"},{"family":"Parrington","given":"Mark"},{"family":"Ribas","given":"Roberto"}],"issued":{"date-parts":[["2022",5,6]]}}}],"schema":"https://github.com/citation-style-language/schema/raw/master/csl-citation.json"} </w:instrText>
      </w:r>
      <w:r w:rsidR="00C036BD">
        <w:fldChar w:fldCharType="separate"/>
      </w:r>
      <w:r w:rsidR="00B565D3">
        <w:rPr>
          <w:noProof/>
        </w:rPr>
        <w:t xml:space="preserve">(Zhang et al., 2020; </w:t>
      </w:r>
      <w:r w:rsidR="00B565D3">
        <w:rPr>
          <w:noProof/>
        </w:rPr>
        <w:lastRenderedPageBreak/>
        <w:t>Schneising et al., 2020; Liu et al., 2021; Varon et al., 2022; McNorton et al., 2022)</w:t>
      </w:r>
      <w:r w:rsidR="00C036BD">
        <w:fldChar w:fldCharType="end"/>
      </w:r>
      <w:r w:rsidR="001E0060">
        <w:t>.</w:t>
      </w:r>
      <w:r w:rsidR="000A09BE">
        <w:t xml:space="preserve"> This result is insensitive to the initial emission estimate over the Permian basin. </w:t>
      </w:r>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4110B7DD" w14:textId="5346DC83" w:rsidR="00ED167E" w:rsidRDefault="00FA6AC9" w:rsidP="00ED167E">
      <w:r>
        <w:t xml:space="preserve">We </w:t>
      </w:r>
      <w:r w:rsidR="00E7379F">
        <w:t>consider in more detail the</w:t>
      </w:r>
      <w:r>
        <w:t xml:space="preserve"> </w:t>
      </w:r>
      <w:del w:id="146" w:author="Hannah Nesser" w:date="2023-04-11T20:12:00Z">
        <w:r w:rsidRPr="00C01462" w:rsidDel="001E733A">
          <w:delText>5</w:delText>
        </w:r>
        <w:r w:rsidR="00C57F30" w:rsidDel="001E733A">
          <w:delText>3</w:delText>
        </w:r>
      </w:del>
      <w:ins w:id="147" w:author="Hannah Nesser" w:date="2023-04-11T20:12:00Z">
        <w:r w:rsidR="001E733A">
          <w:t>51</w:t>
        </w:r>
      </w:ins>
      <w:r w:rsidRPr="00C01462">
        <w:t xml:space="preserve">% </w:t>
      </w:r>
      <w:r>
        <w:t xml:space="preserve">increase in </w:t>
      </w:r>
      <w:r w:rsidR="00E7379F">
        <w:t xml:space="preserve">our posterior </w:t>
      </w:r>
      <w:r>
        <w:t xml:space="preserve">landfill emissions relative to the </w:t>
      </w:r>
      <w:r w:rsidR="003D26C2" w:rsidRPr="00713109">
        <w:t>GHGI</w:t>
      </w:r>
      <w:ins w:id="148" w:author="Hannah Nesser" w:date="2023-04-11T23:04:00Z">
        <w:r w:rsidR="00AB00FE">
          <w:t>23</w:t>
        </w:r>
      </w:ins>
      <w:r w:rsidR="003D26C2" w:rsidRPr="00713109">
        <w:t xml:space="preserve">. </w:t>
      </w:r>
      <w:r w:rsidR="00ED167E">
        <w:t xml:space="preserve">GHGI </w:t>
      </w:r>
      <w:r w:rsidR="003D26C2">
        <w:t xml:space="preserve">landfill estimates </w:t>
      </w:r>
      <w:r w:rsidR="009A4647">
        <w:t>scale the</w:t>
      </w:r>
      <w:r w:rsidR="003D26C2">
        <w:t xml:space="preserve"> total emissions reported t</w:t>
      </w:r>
      <w:r w:rsidR="003D26C2" w:rsidRPr="003D26C2">
        <w:t>o</w:t>
      </w:r>
      <w:r w:rsidR="003D26C2">
        <w:t xml:space="preserve"> the GHGRP</w:t>
      </w:r>
      <w:r w:rsidR="00D27EB9">
        <w:t xml:space="preserve"> </w:t>
      </w:r>
      <w:commentRangeStart w:id="149"/>
      <w:commentRangeStart w:id="150"/>
      <w:commentRangeEnd w:id="149"/>
      <w:r w:rsidR="00D27EB9">
        <w:rPr>
          <w:rStyle w:val="CommentReference"/>
        </w:rPr>
        <w:commentReference w:id="149"/>
      </w:r>
      <w:commentRangeEnd w:id="150"/>
      <w:r w:rsidR="00D27EB9">
        <w:rPr>
          <w:rStyle w:val="CommentReference"/>
        </w:rPr>
        <w:commentReference w:id="150"/>
      </w:r>
      <w:r w:rsidR="003D26C2">
        <w:t xml:space="preserve">by a factor to account for non-reporting landfills </w:t>
      </w:r>
      <w:r w:rsidR="003D26C2">
        <w:fldChar w:fldCharType="begin"/>
      </w:r>
      <w:r w:rsidR="003D26C2">
        <w:instrText xml:space="preserve"> ADDIN ZOTERO_ITEM CSL_CITATION {"citationID":"Yh645Khz","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3D26C2">
        <w:fldChar w:fldCharType="separate"/>
      </w:r>
      <w:r w:rsidR="003D26C2">
        <w:rPr>
          <w:noProof/>
        </w:rPr>
        <w:t>(EPA, 2022a)</w:t>
      </w:r>
      <w:r w:rsidR="003D26C2">
        <w:fldChar w:fldCharType="end"/>
      </w:r>
      <w:r w:rsidR="00ED167E">
        <w:t xml:space="preserve">. </w:t>
      </w:r>
      <w:r w:rsidR="003D26C2">
        <w:t>GHGRP requirements applied to 1297 landfills emitting more than 1 Gg a</w:t>
      </w:r>
      <w:r w:rsidR="003D26C2">
        <w:rPr>
          <w:vertAlign w:val="superscript"/>
        </w:rPr>
        <w:t>-1</w:t>
      </w:r>
      <w:r w:rsidR="003D26C2">
        <w:t xml:space="preserve"> across the U.S. in 2019 </w:t>
      </w:r>
      <w:r w:rsidR="003D26C2">
        <w:fldChar w:fldCharType="begin"/>
      </w:r>
      <w:r w:rsidR="003D26C2">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3D26C2">
        <w:fldChar w:fldCharType="separate"/>
      </w:r>
      <w:r w:rsidR="003D26C2">
        <w:rPr>
          <w:noProof/>
        </w:rPr>
        <w:t>(EPA GHGRP, 2019)</w:t>
      </w:r>
      <w:r w:rsidR="003D26C2">
        <w:fldChar w:fldCharType="end"/>
      </w:r>
      <w:r w:rsidR="003D26C2">
        <w:t xml:space="preserve">, over 500 of which had gas recovery systems </w:t>
      </w:r>
      <w:r w:rsidR="003D26C2">
        <w:fldChar w:fldCharType="begin"/>
      </w:r>
      <w:r w:rsidR="003D26C2">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D26C2">
        <w:fldChar w:fldCharType="separate"/>
      </w:r>
      <w:r w:rsidR="003D26C2">
        <w:rPr>
          <w:noProof/>
        </w:rPr>
        <w:t>(EPA LMOP, 2019)</w:t>
      </w:r>
      <w:r w:rsidR="003D26C2">
        <w:fldChar w:fldCharType="end"/>
      </w:r>
      <w:r w:rsidR="003D26C2">
        <w:t>.</w:t>
      </w:r>
      <w:r w:rsidR="00AC2B2B" w:rsidRPr="00AC2B2B">
        <w:t xml:space="preserve"> </w:t>
      </w:r>
      <w:r w:rsidR="00AC2B2B">
        <w:t xml:space="preserve">GHGRP </w:t>
      </w:r>
      <w:r w:rsidR="00E01B56">
        <w:t xml:space="preserve">requires that landfills use two methods to report </w:t>
      </w:r>
      <w:r w:rsidR="00AC2B2B">
        <w:t xml:space="preserve">emissions. </w:t>
      </w:r>
      <w:r w:rsidR="00E01B56">
        <w:t>Facilities</w:t>
      </w:r>
      <w:r w:rsidR="00AC2B2B">
        <w:t xml:space="preserve"> without gas collection </w:t>
      </w:r>
      <w:r w:rsidR="00283CCD">
        <w:t>use</w:t>
      </w:r>
      <w:r w:rsidR="009A4647">
        <w:t xml:space="preserve"> two approaches that rely on</w:t>
      </w:r>
      <w:r w:rsidR="00AC2B2B">
        <w:t xml:space="preserve"> landfill attributes and </w:t>
      </w:r>
      <w:r w:rsidR="00E01B56">
        <w:t xml:space="preserve">a </w:t>
      </w:r>
      <w:r w:rsidR="00AC2B2B">
        <w:t>first-order decay model</w:t>
      </w:r>
      <w:r w:rsidR="00E01B56">
        <w:t xml:space="preserve"> based on landfilled mass so that emissions peak the year after waste disposal</w:t>
      </w:r>
      <w:r w:rsidR="00AC2B2B">
        <w:t xml:space="preserve">. </w:t>
      </w:r>
      <w:r w:rsidR="00FA5D74">
        <w:t>However, a</w:t>
      </w:r>
      <w:r w:rsidR="00ED167E">
        <w:t xml:space="preserve"> survey of 128 California landfills with </w:t>
      </w:r>
      <w:r w:rsidR="00FA5D74">
        <w:t>gas recovery</w:t>
      </w:r>
      <w:r w:rsidR="00ED167E">
        <w:t xml:space="preserve"> systems </w:t>
      </w:r>
      <w:r w:rsidR="00547456">
        <w:t xml:space="preserve">found </w:t>
      </w:r>
      <w:r w:rsidR="00ED167E">
        <w:t>that methane was produced at relatively constant rates over time</w:t>
      </w:r>
      <w:r w:rsidR="004D36D7">
        <w:t xml:space="preserve"> </w:t>
      </w:r>
      <w:r w:rsidR="004D36D7">
        <w:fldChar w:fldCharType="begin"/>
      </w:r>
      <w:r w:rsidR="004D36D7">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rsidR="004D36D7">
        <w:fldChar w:fldCharType="separate"/>
      </w:r>
      <w:r w:rsidR="004D36D7">
        <w:rPr>
          <w:noProof/>
        </w:rPr>
        <w:t>(Spokas et al., 2015)</w:t>
      </w:r>
      <w:r w:rsidR="004D36D7">
        <w:fldChar w:fldCharType="end"/>
      </w:r>
      <w:r w:rsidR="00ED167E">
        <w:t xml:space="preserve">. </w:t>
      </w:r>
      <w:r w:rsidR="009A4647">
        <w:t>Landfills with gas collection use one of these methods</w:t>
      </w:r>
      <w:r w:rsidR="00763A3E">
        <w:t xml:space="preserve"> with </w:t>
      </w:r>
      <w:r w:rsidR="009A4647">
        <w:t xml:space="preserve">recovered methane </w:t>
      </w:r>
      <w:r w:rsidR="00763A3E">
        <w:t xml:space="preserve">removed </w:t>
      </w:r>
      <w:r w:rsidR="009A4647">
        <w:t xml:space="preserve">from the modeled emissions in addition to a back-calculation approach that estimates emissions </w:t>
      </w:r>
      <w:r w:rsidR="00ED167E">
        <w:t>as a function of recovered methane given an estimated collection efficiency based on cover and operation</w:t>
      </w:r>
      <w:r w:rsidR="00FA5D74">
        <w:t xml:space="preserve"> methods</w:t>
      </w:r>
      <w:r w:rsidR="00ED167E">
        <w:t>. A default efficiency of 0.75 is assumed if cover information is unavailable</w:t>
      </w:r>
      <w:r w:rsidR="009B2BF9">
        <w:t xml:space="preserve"> </w:t>
      </w:r>
      <w:r w:rsidR="004D36D7">
        <w:fldChar w:fldCharType="begin"/>
      </w:r>
      <w:r w:rsidR="00950A25">
        <w:instrText xml:space="preserve"> ADDIN ZOTERO_ITEM CSL_CITATION {"citationID":"HpwNrOFZ","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D36D7">
        <w:fldChar w:fldCharType="separate"/>
      </w:r>
      <w:r w:rsidR="004D36D7">
        <w:rPr>
          <w:noProof/>
        </w:rPr>
        <w:t>(EPA, 2022a)</w:t>
      </w:r>
      <w:r w:rsidR="004D36D7">
        <w:fldChar w:fldCharType="end"/>
      </w:r>
      <w:r w:rsidR="00ED167E">
        <w:t xml:space="preserve">. </w:t>
      </w:r>
      <w:r w:rsidR="009A4647">
        <w:t>Both the model and back-calculation</w:t>
      </w:r>
      <w:r w:rsidR="009B2BF9">
        <w:t xml:space="preserve"> methods </w:t>
      </w:r>
      <w:r w:rsidR="00DB2273">
        <w:t xml:space="preserve">have </w:t>
      </w:r>
      <w:r w:rsidR="007F155A">
        <w:t xml:space="preserve">high uncertainties and have </w:t>
      </w:r>
      <w:r w:rsidR="00DB2273">
        <w:t xml:space="preserve">not been field validated </w:t>
      </w:r>
      <w:r w:rsidR="00C553A8">
        <w:fldChar w:fldCharType="begin"/>
      </w:r>
      <w:r w:rsidR="00C553A8">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rsidR="00C553A8">
        <w:fldChar w:fldCharType="separate"/>
      </w:r>
      <w:r w:rsidR="00C553A8">
        <w:rPr>
          <w:noProof/>
        </w:rPr>
        <w:t>(NAS, 2018)</w:t>
      </w:r>
      <w:r w:rsidR="00C553A8">
        <w:fldChar w:fldCharType="end"/>
      </w:r>
      <w:r w:rsidR="00DB2273">
        <w:t xml:space="preserve">. </w:t>
      </w:r>
    </w:p>
    <w:p w14:paraId="046C3D87" w14:textId="77777777" w:rsidR="00FA5D74" w:rsidRDefault="00FA5D74" w:rsidP="00ED167E"/>
    <w:p w14:paraId="762C383A" w14:textId="2D9594DC" w:rsidR="00B210C3" w:rsidRDefault="00176FC4" w:rsidP="00ED167E">
      <w:r>
        <w:t xml:space="preserve">We </w:t>
      </w:r>
      <w:r w:rsidR="00E7379F">
        <w:t>compare</w:t>
      </w:r>
      <w:r w:rsidR="00203C40">
        <w:t xml:space="preserve"> our </w:t>
      </w:r>
      <w:r w:rsidR="00E267D4">
        <w:t xml:space="preserve">posterior </w:t>
      </w:r>
      <w:r w:rsidR="00203C40">
        <w:t xml:space="preserve">landfill emissions to GHGRP </w:t>
      </w:r>
      <w:r w:rsidR="00D01F0A">
        <w:t>facilities</w:t>
      </w:r>
      <w:r w:rsidR="00203C40">
        <w:t xml:space="preserve"> report</w:t>
      </w:r>
      <w:r w:rsidR="00216872">
        <w:t>ing</w:t>
      </w:r>
      <w:r w:rsidR="00203C40">
        <w:t xml:space="preserve"> more than </w:t>
      </w:r>
      <w:r w:rsidR="00E85C1A">
        <w:t>2.5</w:t>
      </w:r>
      <w:r w:rsidR="00E7379F">
        <w:t xml:space="preserve"> </w:t>
      </w:r>
      <w:r w:rsidR="00203C40">
        <w:t>G</w:t>
      </w:r>
      <w:r w:rsidR="00203C40" w:rsidRPr="00C01462">
        <w:t>g a</w:t>
      </w:r>
      <w:r w:rsidR="00203C40" w:rsidRPr="00C01462">
        <w:rPr>
          <w:vertAlign w:val="superscript"/>
        </w:rPr>
        <w:t>-1</w:t>
      </w:r>
      <w:r w:rsidR="00203C40">
        <w:t xml:space="preserve"> methane</w:t>
      </w:r>
      <w:r w:rsidR="00172438">
        <w:t>.</w:t>
      </w:r>
      <w:r w:rsidR="00203C40">
        <w:t xml:space="preserve"> </w:t>
      </w:r>
      <w:r w:rsidR="009045C7">
        <w:t>Of these 531 landfills, w</w:t>
      </w:r>
      <w:r w:rsidR="00172438">
        <w:t xml:space="preserve">e </w:t>
      </w:r>
      <w:r w:rsidR="00E267D4">
        <w:t xml:space="preserve">limit our </w:t>
      </w:r>
      <w:r w:rsidR="002607C4">
        <w:t xml:space="preserve">analysis </w:t>
      </w:r>
      <w:r w:rsidR="00E267D4">
        <w:t>to</w:t>
      </w:r>
      <w:r w:rsidR="009045C7">
        <w:t xml:space="preserve"> the 87</w:t>
      </w:r>
      <w:r w:rsidR="00E267D4">
        <w:t xml:space="preserve"> </w:t>
      </w:r>
      <w:r w:rsidR="00A768CA" w:rsidRPr="00C01462">
        <w:t xml:space="preserve">0.25° </w:t>
      </w:r>
      <w:r w:rsidR="00A768CA" w:rsidRPr="00E3469C">
        <w:t>×</w:t>
      </w:r>
      <w:r w:rsidR="00A768CA" w:rsidRPr="00C01462">
        <w:t xml:space="preserve"> 0.3125° </w:t>
      </w:r>
      <w:r w:rsidR="00E7379F">
        <w:t xml:space="preserve">grid cells </w:t>
      </w:r>
      <w:r w:rsidR="00172438">
        <w:t xml:space="preserve">where </w:t>
      </w:r>
      <w:r w:rsidR="00203C40">
        <w:t xml:space="preserve">TROPOMI provides </w:t>
      </w:r>
      <w:r w:rsidR="00E267D4">
        <w:t xml:space="preserve">an </w:t>
      </w:r>
      <w:r w:rsidR="00203C40">
        <w:t>averaging kernel sensitivity greater than 0.2</w:t>
      </w:r>
      <w:r w:rsidR="008457B1">
        <w:t>0</w:t>
      </w:r>
      <w:r w:rsidR="00E7379F">
        <w:t xml:space="preserve"> and where landfills explain more than 50% of prior emissions</w:t>
      </w:r>
      <w:r w:rsidR="00B17E55" w:rsidRPr="00B17E55">
        <w:t xml:space="preserve"> </w:t>
      </w:r>
      <w:r w:rsidR="00B17E55">
        <w:t>so that we are confident of our ability to separate landfill emissions from other sources</w:t>
      </w:r>
      <w:r w:rsidR="00203C40">
        <w:t>.</w:t>
      </w:r>
      <w:r w:rsidR="00096FEF">
        <w:t xml:space="preserve"> We exclude </w:t>
      </w:r>
      <w:r w:rsidR="00E85C1A">
        <w:t>33</w:t>
      </w:r>
      <w:r w:rsidR="002607C4">
        <w:t xml:space="preserve"> </w:t>
      </w:r>
      <w:r w:rsidR="00D01F0A">
        <w:t>facilities</w:t>
      </w:r>
      <w:r w:rsidR="00096FEF">
        <w:t xml:space="preserve"> in grid cells containing multiple landfills because we are unable to </w:t>
      </w:r>
      <w:r w:rsidR="00216872">
        <w:t>separate the individual contributions to total emissions</w:t>
      </w:r>
      <w:r w:rsidR="00096FEF">
        <w:t xml:space="preserve">. </w:t>
      </w:r>
      <w:r w:rsidR="00B17E55">
        <w:t xml:space="preserve">Figure </w:t>
      </w:r>
      <w:r w:rsidR="009C3CFA">
        <w:t>5</w:t>
      </w:r>
      <w:r w:rsidR="00B17E55">
        <w:t xml:space="preserve"> shows the posterior emissions and corrections to </w:t>
      </w:r>
      <w:r w:rsidR="00471811">
        <w:t xml:space="preserve">the </w:t>
      </w:r>
      <w:r w:rsidR="00B17E55">
        <w:t>GHGRP for the</w:t>
      </w:r>
      <w:r w:rsidR="00FC7078">
        <w:t xml:space="preserve"> </w:t>
      </w:r>
      <w:r w:rsidR="00FC7078" w:rsidRPr="00B17806">
        <w:rPr>
          <w:color w:val="000000" w:themeColor="text1"/>
        </w:rPr>
        <w:t xml:space="preserve">remaining </w:t>
      </w:r>
      <w:r w:rsidR="00E85C1A" w:rsidRPr="00B17806">
        <w:rPr>
          <w:color w:val="000000" w:themeColor="text1"/>
        </w:rPr>
        <w:t>73</w:t>
      </w:r>
      <w:r w:rsidR="002607C4" w:rsidRPr="00B17806">
        <w:rPr>
          <w:color w:val="000000" w:themeColor="text1"/>
        </w:rPr>
        <w:t xml:space="preserve"> </w:t>
      </w:r>
      <w:r w:rsidR="00FC7078" w:rsidRPr="00B17806">
        <w:rPr>
          <w:color w:val="000000" w:themeColor="text1"/>
        </w:rPr>
        <w:t>facilities</w:t>
      </w:r>
      <w:r w:rsidR="00B43966">
        <w:rPr>
          <w:color w:val="000000" w:themeColor="text1"/>
        </w:rPr>
        <w:t xml:space="preserve"> and</w:t>
      </w:r>
      <w:r w:rsidR="009C3CFA">
        <w:rPr>
          <w:color w:val="000000" w:themeColor="text1"/>
        </w:rPr>
        <w:t xml:space="preserve"> </w:t>
      </w:r>
      <w:r w:rsidR="00293BE1" w:rsidRPr="00B17806">
        <w:rPr>
          <w:color w:val="000000" w:themeColor="text1"/>
        </w:rPr>
        <w:t xml:space="preserve">Table </w:t>
      </w:r>
      <w:r w:rsidR="00D21697" w:rsidRPr="00B17806">
        <w:rPr>
          <w:color w:val="000000" w:themeColor="text1"/>
        </w:rPr>
        <w:t>3</w:t>
      </w:r>
      <w:r w:rsidR="00293BE1" w:rsidRPr="00B17806">
        <w:rPr>
          <w:color w:val="000000" w:themeColor="text1"/>
        </w:rPr>
        <w:t xml:space="preserve"> </w:t>
      </w:r>
      <w:r w:rsidR="00906AC5" w:rsidRPr="00B17806">
        <w:rPr>
          <w:color w:val="000000" w:themeColor="text1"/>
        </w:rPr>
        <w:t xml:space="preserve">shows </w:t>
      </w:r>
      <w:r w:rsidR="00EB64D7" w:rsidRPr="00B17806">
        <w:rPr>
          <w:color w:val="000000" w:themeColor="text1"/>
        </w:rPr>
        <w:t>GHGRP and posterior information for the</w:t>
      </w:r>
      <w:r w:rsidR="00906AC5" w:rsidRPr="00B17806">
        <w:rPr>
          <w:color w:val="000000" w:themeColor="text1"/>
        </w:rPr>
        <w:t xml:space="preserve"> top 10 methane-producing landfills</w:t>
      </w:r>
      <w:r w:rsidR="00D21697" w:rsidRPr="00B17806">
        <w:rPr>
          <w:color w:val="000000" w:themeColor="text1"/>
        </w:rPr>
        <w:t xml:space="preserve"> as ranked by posterior emissions</w:t>
      </w:r>
      <w:r w:rsidR="009C3CFA">
        <w:rPr>
          <w:color w:val="000000" w:themeColor="text1"/>
        </w:rPr>
        <w:t>.</w:t>
      </w:r>
    </w:p>
    <w:p w14:paraId="17760718" w14:textId="77777777" w:rsidR="0009254E" w:rsidRPr="0009254E" w:rsidRDefault="0009254E" w:rsidP="00ED167E"/>
    <w:p w14:paraId="1B139402" w14:textId="5B4A8A54" w:rsidR="00936343" w:rsidRPr="00A768CA" w:rsidRDefault="007373E7" w:rsidP="00ED167E">
      <w:pPr>
        <w:rPr>
          <w:color w:val="FF0000"/>
        </w:rPr>
      </w:pPr>
      <w:r w:rsidRPr="003B1741">
        <w:rPr>
          <w:color w:val="000000" w:themeColor="text1"/>
        </w:rPr>
        <w:t>W</w:t>
      </w:r>
      <w:r w:rsidR="00BA2006" w:rsidRPr="003B1741">
        <w:rPr>
          <w:color w:val="000000" w:themeColor="text1"/>
        </w:rPr>
        <w:t xml:space="preserve">e validate </w:t>
      </w:r>
      <w:r w:rsidR="00B17E55" w:rsidRPr="003B1741">
        <w:rPr>
          <w:color w:val="000000" w:themeColor="text1"/>
        </w:rPr>
        <w:t xml:space="preserve">our posterior landfill </w:t>
      </w:r>
      <w:r w:rsidR="00BA2006" w:rsidRPr="003B1741">
        <w:rPr>
          <w:color w:val="000000" w:themeColor="text1"/>
        </w:rPr>
        <w:t>results by compar</w:t>
      </w:r>
      <w:r w:rsidR="002B02AB" w:rsidRPr="003B1741">
        <w:rPr>
          <w:color w:val="000000" w:themeColor="text1"/>
        </w:rPr>
        <w:t>ison to aircraft</w:t>
      </w:r>
      <w:r w:rsidR="00D01F0A" w:rsidRPr="003B1741">
        <w:rPr>
          <w:color w:val="000000" w:themeColor="text1"/>
        </w:rPr>
        <w:t xml:space="preserve">-derived </w:t>
      </w:r>
      <w:r w:rsidR="00172438" w:rsidRPr="003B1741">
        <w:rPr>
          <w:color w:val="000000" w:themeColor="text1"/>
        </w:rPr>
        <w:t>estimates</w:t>
      </w:r>
      <w:r w:rsidR="001A2B70" w:rsidRPr="003B1741">
        <w:rPr>
          <w:color w:val="000000" w:themeColor="text1"/>
        </w:rPr>
        <w:t xml:space="preserve"> fo</w:t>
      </w:r>
      <w:r w:rsidR="00D01F0A" w:rsidRPr="003B1741">
        <w:rPr>
          <w:color w:val="000000" w:themeColor="text1"/>
        </w:rPr>
        <w:t xml:space="preserve">r </w:t>
      </w:r>
      <w:r w:rsidR="006C37A7" w:rsidRPr="003B1741">
        <w:rPr>
          <w:color w:val="000000" w:themeColor="text1"/>
        </w:rPr>
        <w:t>nine</w:t>
      </w:r>
      <w:r w:rsidR="00B17E55" w:rsidRPr="003B1741">
        <w:rPr>
          <w:color w:val="000000" w:themeColor="text1"/>
        </w:rPr>
        <w:t xml:space="preserve"> </w:t>
      </w:r>
      <w:r w:rsidR="00D01F0A" w:rsidRPr="003B1741">
        <w:rPr>
          <w:color w:val="000000" w:themeColor="text1"/>
        </w:rPr>
        <w:t>facilitie</w:t>
      </w:r>
      <w:r w:rsidR="0009254E" w:rsidRPr="003B1741">
        <w:rPr>
          <w:color w:val="000000" w:themeColor="text1"/>
        </w:rPr>
        <w:t>s</w:t>
      </w:r>
      <w:r w:rsidR="00D21697" w:rsidRPr="003B1741">
        <w:rPr>
          <w:color w:val="000000" w:themeColor="text1"/>
        </w:rPr>
        <w:t xml:space="preserve"> as shown in Figure </w:t>
      </w:r>
      <w:r w:rsidR="00B43966">
        <w:rPr>
          <w:color w:val="000000" w:themeColor="text1"/>
        </w:rPr>
        <w:t>5</w:t>
      </w:r>
      <w:r w:rsidR="002B02AB" w:rsidRPr="003B1741">
        <w:rPr>
          <w:color w:val="000000" w:themeColor="text1"/>
        </w:rPr>
        <w:t xml:space="preserve">. </w:t>
      </w:r>
      <w:proofErr w:type="spellStart"/>
      <w:r w:rsidR="001A2B70">
        <w:rPr>
          <w:color w:val="000000" w:themeColor="text1"/>
        </w:rPr>
        <w:t>Cambaliza</w:t>
      </w:r>
      <w:proofErr w:type="spellEnd"/>
      <w:r w:rsidR="001A2B70">
        <w:rPr>
          <w:color w:val="000000" w:themeColor="text1"/>
        </w:rPr>
        <w:t xml:space="preserve"> et al. (2015), CARB (2020), and Catena et al. (2022) used mass balance approaches to estimate emissions</w:t>
      </w:r>
      <w:r w:rsidR="00BA501B">
        <w:rPr>
          <w:color w:val="000000" w:themeColor="text1"/>
        </w:rPr>
        <w:t xml:space="preserve"> using observations from 2011, 2019 to 2021, and November 2021, respectively. </w:t>
      </w:r>
      <w:r w:rsidR="001A2B70">
        <w:rPr>
          <w:color w:val="000000" w:themeColor="text1"/>
        </w:rPr>
        <w:t>Duren et al. (2019) used the integrated methane enhancement method</w:t>
      </w:r>
      <w:r w:rsidR="00BA501B">
        <w:rPr>
          <w:color w:val="000000" w:themeColor="text1"/>
        </w:rPr>
        <w:t xml:space="preserve"> with data from 2016 to 2018</w:t>
      </w:r>
      <w:r w:rsidR="001A2B70">
        <w:rPr>
          <w:color w:val="000000" w:themeColor="text1"/>
        </w:rPr>
        <w:t xml:space="preserve">. </w:t>
      </w:r>
      <w:r w:rsidR="008C5D31" w:rsidRPr="003B1741">
        <w:rPr>
          <w:color w:val="000000" w:themeColor="text1"/>
        </w:rPr>
        <w:t xml:space="preserve">We find </w:t>
      </w:r>
      <w:r w:rsidR="0009254E" w:rsidRPr="003B1741">
        <w:rPr>
          <w:color w:val="000000" w:themeColor="text1"/>
        </w:rPr>
        <w:t>agreement within error bounds at</w:t>
      </w:r>
      <w:r w:rsidR="008C5D31" w:rsidRPr="003B1741">
        <w:rPr>
          <w:color w:val="000000" w:themeColor="text1"/>
        </w:rPr>
        <w:t xml:space="preserve"> the Seneca Meadows </w:t>
      </w:r>
      <w:r w:rsidR="0009254E" w:rsidRPr="003B1741">
        <w:rPr>
          <w:color w:val="000000" w:themeColor="text1"/>
        </w:rPr>
        <w:t>Landfill</w:t>
      </w:r>
      <w:r w:rsidR="00BE3287" w:rsidRPr="003B1741">
        <w:rPr>
          <w:color w:val="000000" w:themeColor="text1"/>
        </w:rPr>
        <w:t xml:space="preserve"> </w:t>
      </w:r>
      <w:r w:rsidR="00392F72" w:rsidRPr="003B1741">
        <w:rPr>
          <w:color w:val="000000" w:themeColor="text1"/>
        </w:rPr>
        <w:t>in New York (</w:t>
      </w:r>
      <w:r w:rsidR="00C81EA3" w:rsidRPr="003B1741">
        <w:rPr>
          <w:color w:val="000000" w:themeColor="text1"/>
        </w:rPr>
        <w:t>landfill c</w:t>
      </w:r>
      <w:r w:rsidR="001E0770" w:rsidRPr="003B1741">
        <w:rPr>
          <w:color w:val="000000" w:themeColor="text1"/>
        </w:rPr>
        <w:t xml:space="preserve"> in Figure </w:t>
      </w:r>
      <w:r w:rsidR="00B029CD">
        <w:rPr>
          <w:color w:val="000000" w:themeColor="text1"/>
        </w:rPr>
        <w:t>5</w:t>
      </w:r>
      <w:r w:rsidR="00391BC3">
        <w:rPr>
          <w:color w:val="000000" w:themeColor="text1"/>
        </w:rPr>
        <w:t xml:space="preserve">; </w:t>
      </w:r>
      <w:r w:rsidR="00391BC3">
        <w:rPr>
          <w:color w:val="000000" w:themeColor="text1"/>
        </w:rPr>
        <w:fldChar w:fldCharType="begin"/>
      </w:r>
      <w:r w:rsidR="00F551D6">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sidR="00391BC3">
        <w:rPr>
          <w:color w:val="000000" w:themeColor="text1"/>
        </w:rPr>
        <w:fldChar w:fldCharType="separate"/>
      </w:r>
      <w:r w:rsidR="00391BC3">
        <w:rPr>
          <w:noProof/>
          <w:color w:val="000000" w:themeColor="text1"/>
        </w:rPr>
        <w:t>Catena et al., 2022)</w:t>
      </w:r>
      <w:r w:rsidR="00391BC3">
        <w:rPr>
          <w:color w:val="000000" w:themeColor="text1"/>
        </w:rPr>
        <w:fldChar w:fldCharType="end"/>
      </w:r>
      <w:r w:rsidR="00392F72" w:rsidRPr="003B1741">
        <w:rPr>
          <w:color w:val="000000" w:themeColor="text1"/>
        </w:rPr>
        <w:t xml:space="preserve"> and at the</w:t>
      </w:r>
      <w:r w:rsidR="0009254E" w:rsidRPr="003B1741">
        <w:rPr>
          <w:color w:val="000000" w:themeColor="text1"/>
        </w:rPr>
        <w:t xml:space="preserve"> Kiefer</w:t>
      </w:r>
      <w:r w:rsidR="00C81EA3" w:rsidRPr="003B1741">
        <w:rPr>
          <w:color w:val="000000" w:themeColor="text1"/>
        </w:rPr>
        <w:t xml:space="preserve"> (d)</w:t>
      </w:r>
      <w:r w:rsidR="00392F72" w:rsidRPr="003B1741">
        <w:rPr>
          <w:color w:val="000000" w:themeColor="text1"/>
        </w:rPr>
        <w:t xml:space="preserve">, </w:t>
      </w:r>
      <w:r w:rsidR="00C81EA3" w:rsidRPr="003B1741">
        <w:rPr>
          <w:color w:val="000000" w:themeColor="text1"/>
        </w:rPr>
        <w:t>Frank R. Bowerman (f)</w:t>
      </w:r>
      <w:r w:rsidR="00392F72" w:rsidRPr="003B1741">
        <w:rPr>
          <w:color w:val="000000" w:themeColor="text1"/>
        </w:rPr>
        <w:t xml:space="preserve">, </w:t>
      </w:r>
      <w:r w:rsidR="00C81EA3" w:rsidRPr="003B1741">
        <w:rPr>
          <w:color w:val="000000" w:themeColor="text1"/>
        </w:rPr>
        <w:t xml:space="preserve">Altamont (g), </w:t>
      </w:r>
      <w:r w:rsidR="00392F72" w:rsidRPr="003B1741">
        <w:rPr>
          <w:color w:val="000000" w:themeColor="text1"/>
        </w:rPr>
        <w:t>Newby Island</w:t>
      </w:r>
      <w:r w:rsidR="00C81EA3" w:rsidRPr="003B1741">
        <w:rPr>
          <w:color w:val="000000" w:themeColor="text1"/>
        </w:rPr>
        <w:t xml:space="preserve"> (h), and Keller Canyon (</w:t>
      </w:r>
      <w:proofErr w:type="spellStart"/>
      <w:r w:rsidR="00C81EA3" w:rsidRPr="003B1741">
        <w:rPr>
          <w:color w:val="000000" w:themeColor="text1"/>
        </w:rPr>
        <w:t>i</w:t>
      </w:r>
      <w:proofErr w:type="spellEnd"/>
      <w:r w:rsidR="00C81EA3" w:rsidRPr="003B1741">
        <w:rPr>
          <w:color w:val="000000" w:themeColor="text1"/>
        </w:rPr>
        <w:t>)</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s in California</w:t>
      </w:r>
      <w:r w:rsidR="00391BC3">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WXg14Phr","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91BC3">
        <w:rPr>
          <w:noProof/>
          <w:color w:val="000000" w:themeColor="text1"/>
        </w:rPr>
        <w:t>(CARB, 2021; Duren et al., 2019)</w:t>
      </w:r>
      <w:r w:rsidR="00391BC3">
        <w:rPr>
          <w:color w:val="000000" w:themeColor="text1"/>
        </w:rPr>
        <w:fldChar w:fldCharType="end"/>
      </w:r>
      <w:r w:rsidR="00392F72" w:rsidRPr="003B1741">
        <w:rPr>
          <w:color w:val="000000" w:themeColor="text1"/>
        </w:rPr>
        <w:t xml:space="preserve">. </w:t>
      </w:r>
      <w:r w:rsidR="00EB64D7" w:rsidRPr="003B1741">
        <w:rPr>
          <w:color w:val="000000" w:themeColor="text1"/>
        </w:rPr>
        <w:t>W</w:t>
      </w:r>
      <w:r w:rsidRPr="003B1741">
        <w:rPr>
          <w:color w:val="000000" w:themeColor="text1"/>
        </w:rPr>
        <w:t xml:space="preserve">e find much larger emissions </w:t>
      </w:r>
      <w:r w:rsidR="00392F72" w:rsidRPr="003B1741">
        <w:rPr>
          <w:color w:val="000000" w:themeColor="text1"/>
        </w:rPr>
        <w:t xml:space="preserve">than </w:t>
      </w:r>
      <w:r w:rsidR="00C81EA3" w:rsidRPr="003B1741">
        <w:rPr>
          <w:color w:val="000000" w:themeColor="text1"/>
        </w:rPr>
        <w:t xml:space="preserve">previous studies at the South Side Landfill (a) in Indiana </w:t>
      </w:r>
      <w:r w:rsidR="00391BC3">
        <w:rPr>
          <w:color w:val="000000" w:themeColor="text1"/>
        </w:rPr>
        <w:fldChar w:fldCharType="begin"/>
      </w:r>
      <w:r w:rsidR="00F45643">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F45643">
        <w:rPr>
          <w:rFonts w:ascii="Cambria Math" w:hAnsi="Cambria Math" w:cs="Cambria Math"/>
          <w:color w:val="000000" w:themeColor="text1"/>
        </w:rPr>
        <w:instrText>∼</w:instrText>
      </w:r>
      <w:r w:rsidR="00F45643">
        <w:rPr>
          <w:color w:val="000000" w:themeColor="text1"/>
        </w:rPr>
        <w:instrText>91 kg CH4 person-1 yr-1) but considerably larger than the global figure (</w:instrText>
      </w:r>
      <w:r w:rsidR="00F45643">
        <w:rPr>
          <w:rFonts w:ascii="Cambria Math" w:hAnsi="Cambria Math" w:cs="Cambria Math"/>
          <w:color w:val="000000" w:themeColor="text1"/>
        </w:rPr>
        <w:instrText>∼</w:instrText>
      </w:r>
      <w:r w:rsidR="00F45643">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F45643">
        <w:rPr>
          <w:rFonts w:ascii="Cambria Math" w:hAnsi="Cambria Math" w:cs="Cambria Math"/>
          <w:color w:val="000000" w:themeColor="text1"/>
        </w:rPr>
        <w:instrText>∼</w:instrText>
      </w:r>
      <w:r w:rsidR="00F45643">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sidR="00391BC3">
        <w:rPr>
          <w:color w:val="000000" w:themeColor="text1"/>
        </w:rPr>
        <w:fldChar w:fldCharType="separate"/>
      </w:r>
      <w:r w:rsidR="00F45643">
        <w:rPr>
          <w:noProof/>
          <w:color w:val="000000" w:themeColor="text1"/>
        </w:rPr>
        <w:t>(Cambaliza et al., 2015)</w:t>
      </w:r>
      <w:r w:rsidR="00391BC3">
        <w:rPr>
          <w:color w:val="000000" w:themeColor="text1"/>
        </w:rPr>
        <w:fldChar w:fldCharType="end"/>
      </w:r>
      <w:r w:rsidR="00F45643">
        <w:rPr>
          <w:color w:val="000000" w:themeColor="text1"/>
        </w:rPr>
        <w:t xml:space="preserve"> </w:t>
      </w:r>
      <w:r w:rsidR="00C81EA3" w:rsidRPr="003B1741">
        <w:rPr>
          <w:color w:val="000000" w:themeColor="text1"/>
        </w:rPr>
        <w:t xml:space="preserve">and </w:t>
      </w:r>
      <w:r w:rsidR="00392F72" w:rsidRPr="003B1741">
        <w:rPr>
          <w:color w:val="000000" w:themeColor="text1"/>
        </w:rPr>
        <w:t xml:space="preserve">at the West Miramar Sanitary </w:t>
      </w:r>
      <w:r w:rsidR="00C81EA3" w:rsidRPr="003B1741">
        <w:rPr>
          <w:color w:val="000000" w:themeColor="text1"/>
        </w:rPr>
        <w:t xml:space="preserve">(b) </w:t>
      </w:r>
      <w:r w:rsidR="00392F72" w:rsidRPr="003B1741">
        <w:rPr>
          <w:color w:val="000000" w:themeColor="text1"/>
        </w:rPr>
        <w:t>and Puente Hills</w:t>
      </w:r>
      <w:r w:rsidR="00C81EA3" w:rsidRPr="003B1741">
        <w:rPr>
          <w:color w:val="000000" w:themeColor="text1"/>
        </w:rPr>
        <w:t xml:space="preserve"> (e)</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w:t>
      </w:r>
      <w:r w:rsidR="00C81EA3" w:rsidRPr="003B1741">
        <w:rPr>
          <w:color w:val="000000" w:themeColor="text1"/>
        </w:rPr>
        <w:t>s</w:t>
      </w:r>
      <w:r w:rsidR="00392F72" w:rsidRPr="003B1741">
        <w:rPr>
          <w:color w:val="000000" w:themeColor="text1"/>
        </w:rPr>
        <w:t xml:space="preserve"> in Californi</w:t>
      </w:r>
      <w:r w:rsidR="00C81EA3" w:rsidRPr="003B1741">
        <w:rPr>
          <w:color w:val="000000" w:themeColor="text1"/>
        </w:rPr>
        <w:t>a</w:t>
      </w:r>
      <w:r w:rsidR="00391BC3">
        <w:rPr>
          <w:color w:val="000000" w:themeColor="text1"/>
        </w:rPr>
        <w:t xml:space="preserve"> </w:t>
      </w:r>
      <w:r w:rsidR="00391BC3">
        <w:rPr>
          <w:color w:val="000000" w:themeColor="text1"/>
        </w:rPr>
        <w:fldChar w:fldCharType="begin"/>
      </w:r>
      <w:r w:rsidR="00F45643">
        <w:rPr>
          <w:color w:val="000000" w:themeColor="text1"/>
        </w:rPr>
        <w:instrText xml:space="preserve"> ADDIN ZOTERO_ITEM CSL_CITATION {"citationID":"hgBEGhDt","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91BC3">
        <w:rPr>
          <w:noProof/>
          <w:color w:val="000000" w:themeColor="text1"/>
        </w:rPr>
        <w:t>(CARB, 2021; Duren et al., 2019)</w:t>
      </w:r>
      <w:r w:rsidR="00391BC3">
        <w:rPr>
          <w:color w:val="000000" w:themeColor="text1"/>
        </w:rPr>
        <w:fldChar w:fldCharType="end"/>
      </w:r>
      <w:r w:rsidR="009248C7" w:rsidRPr="003B1741">
        <w:rPr>
          <w:color w:val="000000" w:themeColor="text1"/>
        </w:rPr>
        <w:t xml:space="preserve">. </w:t>
      </w:r>
      <w:r w:rsidR="00172438" w:rsidRPr="003B1741">
        <w:rPr>
          <w:color w:val="000000" w:themeColor="text1"/>
        </w:rPr>
        <w:t>The</w:t>
      </w:r>
      <w:r w:rsidR="00337C94">
        <w:rPr>
          <w:color w:val="000000" w:themeColor="text1"/>
        </w:rPr>
        <w:t xml:space="preserve"> discrepancy at the</w:t>
      </w:r>
      <w:r w:rsidR="009248C7" w:rsidRPr="003B1741">
        <w:rPr>
          <w:color w:val="000000" w:themeColor="text1"/>
        </w:rPr>
        <w:t xml:space="preserve"> </w:t>
      </w:r>
      <w:r w:rsidR="00CD1037" w:rsidRPr="003B1741">
        <w:rPr>
          <w:color w:val="000000" w:themeColor="text1"/>
        </w:rPr>
        <w:t xml:space="preserve">South Side </w:t>
      </w:r>
      <w:r w:rsidR="003B1741" w:rsidRPr="006202B5">
        <w:rPr>
          <w:color w:val="000000" w:themeColor="text1"/>
        </w:rPr>
        <w:t>L</w:t>
      </w:r>
      <w:r w:rsidR="00CD1037" w:rsidRPr="003B1741">
        <w:rPr>
          <w:color w:val="000000" w:themeColor="text1"/>
        </w:rPr>
        <w:t xml:space="preserve">andfill </w:t>
      </w:r>
      <w:r w:rsidR="00337C94">
        <w:rPr>
          <w:color w:val="000000" w:themeColor="text1"/>
        </w:rPr>
        <w:t xml:space="preserve">could reflect changed emissions since </w:t>
      </w:r>
      <w:del w:id="151" w:author="Hannah Nesser" w:date="2023-04-11T17:23:00Z">
        <w:r w:rsidR="00337C94" w:rsidDel="00BA501B">
          <w:rPr>
            <w:color w:val="000000" w:themeColor="text1"/>
          </w:rPr>
          <w:delText xml:space="preserve">the </w:delText>
        </w:r>
      </w:del>
      <w:r w:rsidR="00337C94">
        <w:rPr>
          <w:color w:val="000000" w:themeColor="text1"/>
        </w:rPr>
        <w:t>2011, including the construction of</w:t>
      </w:r>
      <w:r w:rsidR="00CD1037" w:rsidRPr="003B1741">
        <w:rPr>
          <w:color w:val="000000" w:themeColor="text1"/>
        </w:rPr>
        <w:t xml:space="preserve"> </w:t>
      </w:r>
      <w:r w:rsidR="006906CC" w:rsidRPr="00713109">
        <w:rPr>
          <w:color w:val="000000" w:themeColor="text1"/>
        </w:rPr>
        <w:t xml:space="preserve">a large landfill gas </w:t>
      </w:r>
      <w:r w:rsidR="001A2B70">
        <w:rPr>
          <w:color w:val="000000" w:themeColor="text1"/>
        </w:rPr>
        <w:t xml:space="preserve">recovery </w:t>
      </w:r>
      <w:r w:rsidR="006906CC" w:rsidRPr="00713109">
        <w:rPr>
          <w:color w:val="000000" w:themeColor="text1"/>
        </w:rPr>
        <w:t xml:space="preserve">facility </w:t>
      </w:r>
      <w:r w:rsidR="00337C94">
        <w:rPr>
          <w:color w:val="000000" w:themeColor="text1"/>
        </w:rPr>
        <w:t>beginning</w:t>
      </w:r>
      <w:r w:rsidR="001A2B70" w:rsidRPr="003B1741">
        <w:rPr>
          <w:color w:val="000000" w:themeColor="text1"/>
        </w:rPr>
        <w:t xml:space="preserve"> in</w:t>
      </w:r>
      <w:r w:rsidR="006906CC" w:rsidRPr="00713109">
        <w:rPr>
          <w:color w:val="000000" w:themeColor="text1"/>
        </w:rPr>
        <w:t xml:space="preserve"> </w:t>
      </w:r>
      <w:r w:rsidR="00CD1037" w:rsidRPr="003B1741">
        <w:rPr>
          <w:color w:val="000000" w:themeColor="text1"/>
        </w:rPr>
        <w:t>June 2019</w:t>
      </w:r>
      <w:r w:rsidR="0099618B">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91BC3">
        <w:rPr>
          <w:color w:val="000000" w:themeColor="text1"/>
        </w:rPr>
        <w:fldChar w:fldCharType="separate"/>
      </w:r>
      <w:r w:rsidR="00391BC3">
        <w:rPr>
          <w:noProof/>
          <w:color w:val="000000" w:themeColor="text1"/>
        </w:rPr>
        <w:t>(EPA LMOP, 2019)</w:t>
      </w:r>
      <w:r w:rsidR="00391BC3">
        <w:rPr>
          <w:color w:val="000000" w:themeColor="text1"/>
        </w:rPr>
        <w:fldChar w:fldCharType="end"/>
      </w:r>
      <w:r w:rsidR="00CD1037" w:rsidRPr="003B1741">
        <w:rPr>
          <w:color w:val="000000" w:themeColor="text1"/>
        </w:rPr>
        <w:t xml:space="preserve">. </w:t>
      </w:r>
      <w:r w:rsidR="00DE69E1">
        <w:rPr>
          <w:color w:val="000000" w:themeColor="text1"/>
        </w:rPr>
        <w:t xml:space="preserve">Methane concentrations of 8662 </w:t>
      </w:r>
      <w:r w:rsidR="00C2279C">
        <w:rPr>
          <w:color w:val="000000" w:themeColor="text1"/>
        </w:rPr>
        <w:t xml:space="preserve">ppm </w:t>
      </w:r>
      <w:r w:rsidR="00DE69E1">
        <w:rPr>
          <w:color w:val="000000" w:themeColor="text1"/>
        </w:rPr>
        <w:t>were recorded at a leak at t</w:t>
      </w:r>
      <w:r w:rsidR="00CD1037" w:rsidRPr="003B1741">
        <w:rPr>
          <w:color w:val="000000" w:themeColor="text1"/>
        </w:rPr>
        <w:t xml:space="preserve">he West Miramar Sanitary Landfill in November 2019 </w:t>
      </w:r>
      <w:r w:rsidR="00DB29D4">
        <w:fldChar w:fldCharType="begin"/>
      </w:r>
      <w:r w:rsidR="00DB29D4">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DB29D4">
        <w:fldChar w:fldCharType="separate"/>
      </w:r>
      <w:r w:rsidR="00DB29D4">
        <w:rPr>
          <w:noProof/>
        </w:rPr>
        <w:t>(San Diego Air Pollution Control District, 2019)</w:t>
      </w:r>
      <w:r w:rsidR="00DB29D4">
        <w:fldChar w:fldCharType="end"/>
      </w:r>
      <w:r w:rsidR="00CD1037" w:rsidRPr="003B1741">
        <w:rPr>
          <w:color w:val="000000" w:themeColor="text1"/>
        </w:rPr>
        <w:t xml:space="preserve">, </w:t>
      </w:r>
      <w:r w:rsidR="003B1741">
        <w:rPr>
          <w:color w:val="000000" w:themeColor="text1"/>
        </w:rPr>
        <w:t xml:space="preserve">suggesting that </w:t>
      </w:r>
      <w:r w:rsidR="00FD68B3">
        <w:rPr>
          <w:color w:val="000000" w:themeColor="text1"/>
        </w:rPr>
        <w:t>estimates</w:t>
      </w:r>
      <w:r w:rsidR="003B1741">
        <w:rPr>
          <w:color w:val="000000" w:themeColor="text1"/>
        </w:rPr>
        <w:t xml:space="preserve"> </w:t>
      </w:r>
      <w:r w:rsidR="00FD68B3">
        <w:rPr>
          <w:color w:val="000000" w:themeColor="text1"/>
        </w:rPr>
        <w:t xml:space="preserve">from other years </w:t>
      </w:r>
      <w:r w:rsidR="003B1741">
        <w:rPr>
          <w:color w:val="000000" w:themeColor="text1"/>
        </w:rPr>
        <w:t xml:space="preserve">may not be representative of </w:t>
      </w:r>
      <w:r w:rsidR="009C3CFA">
        <w:rPr>
          <w:color w:val="000000" w:themeColor="text1"/>
        </w:rPr>
        <w:t xml:space="preserve">2019 </w:t>
      </w:r>
      <w:r w:rsidR="003B1741" w:rsidRPr="00391BC3">
        <w:rPr>
          <w:color w:val="000000" w:themeColor="text1"/>
        </w:rPr>
        <w:t>emission</w:t>
      </w:r>
      <w:r w:rsidR="00BA501B" w:rsidRPr="00391BC3">
        <w:rPr>
          <w:color w:val="000000" w:themeColor="text1"/>
        </w:rPr>
        <w:t>s.</w:t>
      </w:r>
      <w:r w:rsidR="00CD1037" w:rsidRPr="00391BC3">
        <w:rPr>
          <w:color w:val="000000" w:themeColor="text1"/>
        </w:rPr>
        <w:t xml:space="preserve"> </w:t>
      </w:r>
      <w:r w:rsidR="000A0B9F" w:rsidRPr="00391BC3">
        <w:rPr>
          <w:color w:val="000000" w:themeColor="text1"/>
        </w:rPr>
        <w:t>T</w:t>
      </w:r>
      <w:r w:rsidR="00CD1037" w:rsidRPr="00391BC3">
        <w:rPr>
          <w:color w:val="000000" w:themeColor="text1"/>
        </w:rPr>
        <w:t>he Puente Hill</w:t>
      </w:r>
      <w:r w:rsidR="00093DD4" w:rsidRPr="00391BC3">
        <w:rPr>
          <w:color w:val="000000" w:themeColor="text1"/>
        </w:rPr>
        <w:t>s</w:t>
      </w:r>
      <w:r w:rsidR="00CD1037" w:rsidRPr="00391BC3">
        <w:rPr>
          <w:color w:val="000000" w:themeColor="text1"/>
        </w:rPr>
        <w:t xml:space="preserve"> Landfill </w:t>
      </w:r>
      <w:r w:rsidR="00F113DC" w:rsidRPr="00391BC3">
        <w:rPr>
          <w:color w:val="000000" w:themeColor="text1"/>
        </w:rPr>
        <w:t>closed in 2013</w:t>
      </w:r>
      <w:r w:rsidR="001D7C11" w:rsidRPr="00391BC3">
        <w:rPr>
          <w:color w:val="000000" w:themeColor="text1"/>
        </w:rPr>
        <w:t xml:space="preserve"> but was previously one of the largest landfills in </w:t>
      </w:r>
      <w:r w:rsidR="001D7C11" w:rsidRPr="00685E57">
        <w:rPr>
          <w:color w:val="000000" w:themeColor="text1"/>
        </w:rPr>
        <w:t xml:space="preserve">CONUS </w:t>
      </w:r>
      <w:r w:rsidR="006202B5" w:rsidRPr="00685E57">
        <w:rPr>
          <w:color w:val="000000" w:themeColor="text1"/>
        </w:rPr>
        <w:lastRenderedPageBreak/>
        <w:fldChar w:fldCharType="begin"/>
      </w:r>
      <w:r w:rsidR="006202B5"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02B5" w:rsidRPr="00685E57">
        <w:rPr>
          <w:color w:val="000000" w:themeColor="text1"/>
        </w:rPr>
        <w:fldChar w:fldCharType="separate"/>
      </w:r>
      <w:r w:rsidR="006202B5" w:rsidRPr="00685E57">
        <w:rPr>
          <w:noProof/>
          <w:color w:val="000000" w:themeColor="text1"/>
        </w:rPr>
        <w:t>(EPA GHGRP, 2019)</w:t>
      </w:r>
      <w:r w:rsidR="006202B5" w:rsidRPr="00685E57">
        <w:rPr>
          <w:color w:val="000000" w:themeColor="text1"/>
        </w:rPr>
        <w:fldChar w:fldCharType="end"/>
      </w:r>
      <w:r w:rsidR="001D7C11" w:rsidRPr="00685E57">
        <w:rPr>
          <w:color w:val="000000" w:themeColor="text1"/>
        </w:rPr>
        <w:t xml:space="preserve">. </w:t>
      </w:r>
      <w:r w:rsidR="00E5672D" w:rsidRPr="00685E57">
        <w:rPr>
          <w:color w:val="000000" w:themeColor="text1"/>
        </w:rPr>
        <w:t xml:space="preserve">Our landfill </w:t>
      </w:r>
      <w:r w:rsidR="00E5672D" w:rsidRPr="00391BC3">
        <w:rPr>
          <w:color w:val="000000" w:themeColor="text1"/>
        </w:rPr>
        <w:t>attribution approach, which relies on</w:t>
      </w:r>
      <w:r w:rsidR="001D7C11" w:rsidRPr="00391BC3">
        <w:rPr>
          <w:color w:val="000000" w:themeColor="text1"/>
        </w:rPr>
        <w:t xml:space="preserve"> </w:t>
      </w:r>
      <w:r w:rsidR="00E5672D" w:rsidRPr="00391BC3">
        <w:rPr>
          <w:color w:val="000000" w:themeColor="text1"/>
        </w:rPr>
        <w:t xml:space="preserve">a </w:t>
      </w:r>
      <w:r w:rsidR="001D7C11" w:rsidRPr="00391BC3">
        <w:rPr>
          <w:color w:val="000000" w:themeColor="text1"/>
        </w:rPr>
        <w:t>prior estimate from 2012</w:t>
      </w:r>
      <w:r w:rsidR="00E5672D" w:rsidRPr="00391BC3">
        <w:rPr>
          <w:color w:val="000000" w:themeColor="text1"/>
        </w:rPr>
        <w:t>,</w:t>
      </w:r>
      <w:r w:rsidR="001D7C11" w:rsidRPr="00391BC3">
        <w:rPr>
          <w:color w:val="000000" w:themeColor="text1"/>
        </w:rPr>
        <w:t xml:space="preserve"> may </w:t>
      </w:r>
      <w:r w:rsidR="00E5672D" w:rsidRPr="00391BC3">
        <w:rPr>
          <w:color w:val="000000" w:themeColor="text1"/>
        </w:rPr>
        <w:t xml:space="preserve">therefore misallocate </w:t>
      </w:r>
      <w:r w:rsidR="001D7C11" w:rsidRPr="00391BC3">
        <w:rPr>
          <w:color w:val="000000" w:themeColor="text1"/>
        </w:rPr>
        <w:t xml:space="preserve">emissions to </w:t>
      </w:r>
      <w:r w:rsidR="00936343" w:rsidRPr="00391BC3">
        <w:rPr>
          <w:color w:val="000000" w:themeColor="text1"/>
        </w:rPr>
        <w:t>the Puente Hills L</w:t>
      </w:r>
      <w:r w:rsidR="001D7C11" w:rsidRPr="00391BC3">
        <w:rPr>
          <w:color w:val="000000" w:themeColor="text1"/>
        </w:rPr>
        <w:t xml:space="preserve">andfill </w:t>
      </w:r>
      <w:r w:rsidR="0099618B" w:rsidRPr="00391BC3">
        <w:rPr>
          <w:color w:val="000000" w:themeColor="text1"/>
        </w:rPr>
        <w:t>instead of</w:t>
      </w:r>
      <w:r w:rsidR="001D7C11" w:rsidRPr="00391BC3">
        <w:rPr>
          <w:color w:val="000000" w:themeColor="text1"/>
        </w:rPr>
        <w:t xml:space="preserve"> to </w:t>
      </w:r>
      <w:r w:rsidR="00E5672D" w:rsidRPr="00391BC3">
        <w:rPr>
          <w:color w:val="000000" w:themeColor="text1"/>
        </w:rPr>
        <w:t>co-located</w:t>
      </w:r>
      <w:r w:rsidR="001D7C11" w:rsidRPr="00391BC3">
        <w:rPr>
          <w:color w:val="000000" w:themeColor="text1"/>
        </w:rPr>
        <w:t xml:space="preserve"> </w:t>
      </w:r>
      <w:r w:rsidR="00C2279C" w:rsidRPr="00391BC3">
        <w:rPr>
          <w:color w:val="000000" w:themeColor="text1"/>
        </w:rPr>
        <w:t>oil and gas operations</w:t>
      </w:r>
      <w:r w:rsidR="001D7C11" w:rsidRPr="00391BC3">
        <w:rPr>
          <w:color w:val="000000" w:themeColor="text1"/>
        </w:rPr>
        <w:t>.</w:t>
      </w:r>
    </w:p>
    <w:p w14:paraId="2123E31F" w14:textId="77777777" w:rsidR="00BA2006" w:rsidRDefault="00BA2006" w:rsidP="00ED167E"/>
    <w:p w14:paraId="24577671" w14:textId="729B6DFB" w:rsidR="004E3E30" w:rsidRDefault="00906A1B" w:rsidP="00172438">
      <w:pPr>
        <w:rPr>
          <w:color w:val="FF0000"/>
        </w:rPr>
      </w:pPr>
      <w:r>
        <w:t xml:space="preserve">We find mean facility emissions </w:t>
      </w:r>
      <w:r w:rsidR="006906CC" w:rsidRPr="00713109">
        <w:t>of 13 Gg a</w:t>
      </w:r>
      <w:r w:rsidR="006906CC" w:rsidRPr="00713109">
        <w:rPr>
          <w:vertAlign w:val="superscript"/>
        </w:rPr>
        <w:t>-1</w:t>
      </w:r>
      <w:r w:rsidR="006906CC" w:rsidRPr="00713109">
        <w:t xml:space="preserve"> compared </w:t>
      </w:r>
      <w:r>
        <w:t xml:space="preserve">to the GHGRP mean of </w:t>
      </w:r>
      <w:r w:rsidR="00E85C1A">
        <w:t>7</w:t>
      </w:r>
      <w:r>
        <w:t>.</w:t>
      </w:r>
      <w:r w:rsidR="00E85C1A">
        <w:t xml:space="preserve">2 </w:t>
      </w:r>
      <w:r>
        <w:t>Gg</w:t>
      </w:r>
      <w:r w:rsidRPr="00C01462">
        <w:t xml:space="preserve"> a</w:t>
      </w:r>
      <w:r w:rsidRPr="00C01462">
        <w:rPr>
          <w:vertAlign w:val="superscript"/>
        </w:rPr>
        <w:t>-1</w:t>
      </w:r>
      <w:r w:rsidR="00E85C1A">
        <w:t xml:space="preserve"> for the 73 landfills considered here</w:t>
      </w:r>
      <w:r w:rsidR="006906CC">
        <w:t>, with a median 77% increase in reported emissions</w:t>
      </w:r>
      <w:r w:rsidR="00E85C1A">
        <w:t>.</w:t>
      </w:r>
      <w:r>
        <w:t xml:space="preserve"> </w:t>
      </w:r>
      <w:r w:rsidR="0099618B">
        <w:t>As reflected in Table 3, w</w:t>
      </w:r>
      <w:r w:rsidR="002217CA">
        <w:t xml:space="preserve">e find </w:t>
      </w:r>
      <w:r w:rsidR="00D10EC6">
        <w:t>no</w:t>
      </w:r>
      <w:r w:rsidR="002217CA">
        <w:t xml:space="preserve"> correlation (R</w:t>
      </w:r>
      <w:r w:rsidR="002217CA">
        <w:rPr>
          <w:vertAlign w:val="superscript"/>
        </w:rPr>
        <w:t>2</w:t>
      </w:r>
      <w:r w:rsidR="002217CA">
        <w:t xml:space="preserve"> = 0.0</w:t>
      </w:r>
      <w:r w:rsidR="00E85C1A">
        <w:t>0</w:t>
      </w:r>
      <w:r w:rsidR="002217CA">
        <w:t>) between GHGRP emissions and our posterior</w:t>
      </w:r>
      <w:r w:rsidR="00E85C1A">
        <w:t xml:space="preserve"> estimate</w:t>
      </w:r>
      <w:r w:rsidR="00BA501B">
        <w:t xml:space="preserve">s, </w:t>
      </w:r>
      <w:r w:rsidR="009C3CFA">
        <w:t xml:space="preserve">which </w:t>
      </w:r>
      <w:r w:rsidR="00E85C1A">
        <w:t xml:space="preserve">does not improve </w:t>
      </w:r>
      <w:r w:rsidR="002217CA">
        <w:t xml:space="preserve">when we consider only facilities that </w:t>
      </w:r>
      <w:r w:rsidR="00F53225">
        <w:t xml:space="preserve">do </w:t>
      </w:r>
      <w:r w:rsidR="00E85C1A">
        <w:t>or</w:t>
      </w:r>
      <w:r w:rsidR="002217CA">
        <w:t xml:space="preserve"> do not </w:t>
      </w:r>
      <w:r w:rsidR="00F53225">
        <w:t>capture landfill gas</w:t>
      </w:r>
      <w:r w:rsidR="0099618B">
        <w:t>.</w:t>
      </w:r>
      <w:r w:rsidR="00D27072">
        <w:t xml:space="preserve"> </w:t>
      </w:r>
      <w:r w:rsidR="0099618B">
        <w:t>This implies that</w:t>
      </w:r>
      <w:r w:rsidR="00D27072">
        <w:t xml:space="preserve"> the bottom-up approaches </w:t>
      </w:r>
      <w:r w:rsidR="0099618B">
        <w:t xml:space="preserve">used </w:t>
      </w:r>
      <w:r w:rsidR="00D27072">
        <w:t>for emissions estimation have little predictability</w:t>
      </w:r>
      <w:r w:rsidR="00670F07">
        <w:t>.</w:t>
      </w:r>
    </w:p>
    <w:p w14:paraId="0138DB85" w14:textId="77777777" w:rsidR="004E3E30" w:rsidRDefault="004E3E30" w:rsidP="00172438">
      <w:pPr>
        <w:rPr>
          <w:color w:val="FF0000"/>
        </w:rPr>
      </w:pPr>
    </w:p>
    <w:p w14:paraId="55F4FC6D" w14:textId="272C1F78" w:rsidR="00172438" w:rsidRPr="001E121C" w:rsidRDefault="005C42C4" w:rsidP="00172438">
      <w:r>
        <w:t xml:space="preserve">For the </w:t>
      </w:r>
      <w:r w:rsidR="003252FF">
        <w:t>38</w:t>
      </w:r>
      <w:r w:rsidR="00E85C1A">
        <w:t xml:space="preserve"> </w:t>
      </w:r>
      <w:r>
        <w:t xml:space="preserve">facilities that recover gas, we </w:t>
      </w:r>
      <w:r w:rsidR="002A1A35">
        <w:t>use</w:t>
      </w:r>
      <w:r w:rsidR="000B4C5D">
        <w:t xml:space="preserve"> avoided methane emissions</w:t>
      </w:r>
      <w:r w:rsidR="00D27072">
        <w:t xml:space="preserve"> </w:t>
      </w:r>
      <w:r w:rsidR="0099618B">
        <w:t xml:space="preserve">calculated from the volume of recovered gas reported to the EPA Landfill Methane Outreach Program (LMOP) </w:t>
      </w:r>
      <w:r w:rsidR="004E3E30">
        <w:t xml:space="preserve">in 2019 </w:t>
      </w:r>
      <w:r w:rsidR="000B4C5D">
        <w:t xml:space="preserve">together with posterior and GHGRP </w:t>
      </w:r>
      <w:r w:rsidR="002A1A35">
        <w:t>emissions</w:t>
      </w:r>
      <w:r w:rsidR="000B4C5D">
        <w:t xml:space="preserve"> to calculate a posterior and reported recovery </w:t>
      </w:r>
      <w:r w:rsidR="00F44C23">
        <w:t>efficiency</w:t>
      </w:r>
      <w:r w:rsidR="000B4C5D">
        <w:t>, respectively.</w:t>
      </w:r>
      <w:r w:rsidR="00CC62D5">
        <w:t xml:space="preserve"> </w:t>
      </w:r>
      <w:r w:rsidR="00DE69E1">
        <w:t>W</w:t>
      </w:r>
      <w:r w:rsidR="00CC62D5">
        <w:t>e find a</w:t>
      </w:r>
      <w:r w:rsidR="000B4C5D">
        <w:t xml:space="preserve"> </w:t>
      </w:r>
      <w:r w:rsidR="00CC62D5">
        <w:t>low correlation (R</w:t>
      </w:r>
      <w:r w:rsidR="00CC62D5" w:rsidRPr="00C66686">
        <w:rPr>
          <w:vertAlign w:val="superscript"/>
        </w:rPr>
        <w:t>2</w:t>
      </w:r>
      <w:r w:rsidR="00CC62D5">
        <w:t xml:space="preserve"> = 0.17) between the efficiencies </w:t>
      </w:r>
      <w:r w:rsidR="001B31E4">
        <w:t>that does not depend</w:t>
      </w:r>
      <w:r w:rsidR="00E56C71">
        <w:t xml:space="preserve"> o</w:t>
      </w:r>
      <w:r w:rsidR="001B31E4">
        <w:t>n</w:t>
      </w:r>
      <w:r w:rsidR="00E56C71">
        <w:t xml:space="preserve"> facility size</w:t>
      </w:r>
      <w:r w:rsidR="001B31E4">
        <w:t xml:space="preserve"> but improves slightly for facilities constructed within the last decade (R</w:t>
      </w:r>
      <w:r w:rsidR="001B31E4" w:rsidRPr="00C66686">
        <w:rPr>
          <w:vertAlign w:val="superscript"/>
        </w:rPr>
        <w:t>2</w:t>
      </w:r>
      <w:r w:rsidR="001B31E4">
        <w:t xml:space="preserve"> = 0.31)</w:t>
      </w:r>
      <w:r w:rsidR="00786146">
        <w:t xml:space="preserve">. The </w:t>
      </w:r>
      <w:r w:rsidR="003252FF">
        <w:t>average</w:t>
      </w:r>
      <w:r w:rsidR="00F44C23">
        <w:t xml:space="preserve"> </w:t>
      </w:r>
      <w:r w:rsidR="002C2A03">
        <w:t xml:space="preserve">posterior </w:t>
      </w:r>
      <w:r w:rsidR="00F44C23">
        <w:t xml:space="preserve">recovery </w:t>
      </w:r>
      <w:r w:rsidR="00E85C1A">
        <w:t xml:space="preserve">efficiency </w:t>
      </w:r>
      <w:r w:rsidR="00F44C23">
        <w:t xml:space="preserve">of </w:t>
      </w:r>
      <w:r w:rsidR="00E85C1A">
        <w:t>0.</w:t>
      </w:r>
      <w:r w:rsidR="000108AA">
        <w:t>5</w:t>
      </w:r>
      <w:r w:rsidR="001823D5">
        <w:t>0</w:t>
      </w:r>
      <w:r w:rsidR="00F44C23">
        <w:t xml:space="preserve"> </w:t>
      </w:r>
      <w:r w:rsidR="000108AA">
        <w:t>(</w:t>
      </w:r>
      <w:r w:rsidR="001823D5">
        <w:t>0.33</w:t>
      </w:r>
      <w:r w:rsidR="000108AA">
        <w:t xml:space="preserve"> </w:t>
      </w:r>
      <w:r w:rsidR="00CC62D5">
        <w:t>-</w:t>
      </w:r>
      <w:r w:rsidR="000108AA">
        <w:t xml:space="preserve"> </w:t>
      </w:r>
      <w:r w:rsidR="001823D5">
        <w:t>0.54</w:t>
      </w:r>
      <w:r w:rsidR="000108AA">
        <w:t xml:space="preserve">) </w:t>
      </w:r>
      <w:r w:rsidR="00786146">
        <w:t xml:space="preserve">is much smaller than </w:t>
      </w:r>
      <w:r w:rsidR="00F44C23">
        <w:t xml:space="preserve">the GHGRP mean of </w:t>
      </w:r>
      <w:r w:rsidR="00DD3738">
        <w:t>0.</w:t>
      </w:r>
      <w:r w:rsidR="000108AA">
        <w:t>61</w:t>
      </w:r>
      <w:r w:rsidR="00786146">
        <w:t>,</w:t>
      </w:r>
      <w:r w:rsidR="00CC62D5">
        <w:t xml:space="preserve"> </w:t>
      </w:r>
      <w:r w:rsidR="00786146">
        <w:t>and b</w:t>
      </w:r>
      <w:r w:rsidR="00F44C23">
        <w:t>ot</w:t>
      </w:r>
      <w:r w:rsidR="00AD22AA">
        <w:t>h</w:t>
      </w:r>
      <w:r w:rsidR="00786146">
        <w:t xml:space="preserve"> </w:t>
      </w:r>
      <w:r w:rsidR="00F44C23">
        <w:t xml:space="preserve">are </w:t>
      </w:r>
      <w:r w:rsidR="002C2A03">
        <w:t xml:space="preserve">much </w:t>
      </w:r>
      <w:r w:rsidR="00F44C23">
        <w:t xml:space="preserve">smaller than the </w:t>
      </w:r>
      <w:r w:rsidR="00DD3738">
        <w:t>0.75 default</w:t>
      </w:r>
      <w:r w:rsidR="0099618B">
        <w:t xml:space="preserve"> </w:t>
      </w:r>
      <w:fldSimple w:instr=" ADDIN ZOTERO_TEMP ">
        <w:r w:rsidR="0099618B">
          <w:rPr>
            <w:noProof/>
          </w:rPr>
          <w:t>(EPA, 2022a)</w:t>
        </w:r>
      </w:fldSimple>
      <w:r w:rsidR="00DD3738">
        <w:t>.</w:t>
      </w:r>
      <w:r>
        <w:t xml:space="preserve"> </w:t>
      </w:r>
      <w:r w:rsidR="00AD22AA">
        <w:t xml:space="preserve">Across the six landfill gas facilities at the top 10 methane-producing landfills, we find a mean posterior recovery efficiency of 0.33 that is half the GHGRP value of 0.65. Indeed, four of the six facilities report methane emission and recovery values consistent with efficiencies larger than the 0.75 </w:t>
      </w:r>
      <w:r w:rsidR="00887F3A">
        <w:t xml:space="preserve">default. We find </w:t>
      </w:r>
      <w:r w:rsidR="00746663">
        <w:t xml:space="preserve">a similar but still lower efficiency at the Seminole Road MSW Landfill </w:t>
      </w:r>
      <w:r w:rsidR="00EC67B9">
        <w:t xml:space="preserve">(landfill 8) </w:t>
      </w:r>
      <w:r w:rsidR="00746663">
        <w:t xml:space="preserve">and </w:t>
      </w:r>
      <w:r w:rsidR="00887F3A">
        <w:t>a marginally higher recovery efficiency only at Sampson County Disposal, LLC</w:t>
      </w:r>
      <w:r w:rsidR="00EC67B9">
        <w:t xml:space="preserve"> (10)</w:t>
      </w:r>
      <w:r w:rsidR="00887F3A">
        <w:t>.</w:t>
      </w:r>
    </w:p>
    <w:p w14:paraId="2E54BE86" w14:textId="77777777" w:rsidR="004D33BD" w:rsidRDefault="004D33BD" w:rsidP="00ED167E"/>
    <w:p w14:paraId="0EA114B4" w14:textId="69D06436" w:rsidR="00B029CD" w:rsidRDefault="001A5124" w:rsidP="002031BC">
      <w:r>
        <w:t>W</w:t>
      </w:r>
      <w:r w:rsidR="0059329B">
        <w:t>e consider in detail the</w:t>
      </w:r>
      <w:r w:rsidR="002217CA">
        <w:t xml:space="preserve"> </w:t>
      </w:r>
      <w:r w:rsidR="00786146">
        <w:t>3</w:t>
      </w:r>
      <w:r w:rsidR="00C90FF0">
        <w:t>4</w:t>
      </w:r>
      <w:r w:rsidR="001D21AD">
        <w:t xml:space="preserve"> fa</w:t>
      </w:r>
      <w:r w:rsidR="0059329B">
        <w:t xml:space="preserve">cilities for which posterior emissions </w:t>
      </w:r>
      <w:r w:rsidR="00483A3B">
        <w:t>show a significant 50%</w:t>
      </w:r>
      <w:r w:rsidR="002217CA">
        <w:t xml:space="preserve"> differ</w:t>
      </w:r>
      <w:r w:rsidR="00483A3B">
        <w:t>ence</w:t>
      </w:r>
      <w:r w:rsidR="002217CA">
        <w:t xml:space="preserve"> from </w:t>
      </w:r>
      <w:r w:rsidR="00C03412">
        <w:t xml:space="preserve">the </w:t>
      </w:r>
      <w:r w:rsidR="002217CA">
        <w:t xml:space="preserve">GHGRP. </w:t>
      </w:r>
      <w:r w:rsidR="0059329B">
        <w:t xml:space="preserve">We find larger emissions for </w:t>
      </w:r>
      <w:r w:rsidR="001D21AD">
        <w:t xml:space="preserve">29 </w:t>
      </w:r>
      <w:r w:rsidR="0059329B">
        <w:t xml:space="preserve">of </w:t>
      </w:r>
      <w:r w:rsidR="00483A3B">
        <w:t xml:space="preserve">these </w:t>
      </w:r>
      <w:r w:rsidR="0059329B">
        <w:t>facilities</w:t>
      </w:r>
      <w:r w:rsidR="00AE2CE5">
        <w:t>, with the largest discrepancies occurring in nine of the top 10 methane-producing landfills</w:t>
      </w:r>
      <w:r w:rsidR="00C03412">
        <w:t xml:space="preserve">. </w:t>
      </w:r>
      <w:r w:rsidR="004D1BCE">
        <w:t xml:space="preserve">Three of these nine </w:t>
      </w:r>
      <w:r w:rsidR="00AE2CE5">
        <w:t xml:space="preserve">facilities experienced significant operational changes in the last decade. </w:t>
      </w:r>
      <w:r w:rsidR="000330CF">
        <w:t xml:space="preserve">The </w:t>
      </w:r>
      <w:r w:rsidR="00AE2CE5">
        <w:t xml:space="preserve">South Shelby </w:t>
      </w:r>
      <w:r w:rsidR="00EC67B9">
        <w:t>(</w:t>
      </w:r>
      <w:r w:rsidR="00B029CD">
        <w:t xml:space="preserve">landfill </w:t>
      </w:r>
      <w:r w:rsidR="00EC67B9">
        <w:t>2</w:t>
      </w:r>
      <w:r w:rsidR="00B029CD">
        <w:t xml:space="preserve"> in Figure 5</w:t>
      </w:r>
      <w:r w:rsidR="00EC67B9">
        <w:t xml:space="preserve">) </w:t>
      </w:r>
      <w:r w:rsidR="00AE2CE5">
        <w:t>and South Side</w:t>
      </w:r>
      <w:r w:rsidR="00EC67B9">
        <w:t xml:space="preserve"> (3)</w:t>
      </w:r>
      <w:r w:rsidR="00AE2CE5">
        <w:t xml:space="preserve"> Landfills </w:t>
      </w:r>
      <w:r w:rsidR="00B029CD">
        <w:t>constructed</w:t>
      </w:r>
      <w:r w:rsidR="00AE2CE5">
        <w:t xml:space="preserve"> large landfill gas facilities </w:t>
      </w:r>
      <w:r w:rsidR="007907D1">
        <w:t>in 2019</w:t>
      </w:r>
      <w:r w:rsidR="00EC67B9">
        <w:t xml:space="preserve"> </w:t>
      </w:r>
      <w:r w:rsidR="009F1A97">
        <w:fldChar w:fldCharType="begin"/>
      </w:r>
      <w:r w:rsidR="009F1A97">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rsidR="009F1A97">
        <w:fldChar w:fldCharType="separate"/>
      </w:r>
      <w:r w:rsidR="009F1A97">
        <w:rPr>
          <w:noProof/>
        </w:rPr>
        <w:t>(EPA LMOP, 2019; Russell, 2019)</w:t>
      </w:r>
      <w:r w:rsidR="009F1A97">
        <w:fldChar w:fldCharType="end"/>
      </w:r>
      <w:r w:rsidR="00F77498">
        <w:t>,</w:t>
      </w:r>
      <w:r w:rsidR="00FA1F81">
        <w:t xml:space="preserve"> </w:t>
      </w:r>
      <w:r w:rsidR="00F77498">
        <w:t>s</w:t>
      </w:r>
      <w:r w:rsidR="00FA1F81">
        <w:t>uggest</w:t>
      </w:r>
      <w:r w:rsidR="00F77498">
        <w:t>ing</w:t>
      </w:r>
      <w:r w:rsidR="0028085B">
        <w:t xml:space="preserve"> that </w:t>
      </w:r>
      <w:r w:rsidR="00F77498">
        <w:t>emissions from gas infrastructure development may be large</w:t>
      </w:r>
      <w:r w:rsidR="00EC67B9">
        <w:t>.</w:t>
      </w:r>
      <w:r w:rsidR="00B029CD">
        <w:t xml:space="preserve"> T</w:t>
      </w:r>
      <w:r w:rsidR="00AE2CE5">
        <w:t>he City of Dothan Sanitary Landfill (</w:t>
      </w:r>
      <w:r w:rsidR="00EC67B9">
        <w:t>6</w:t>
      </w:r>
      <w:r w:rsidR="00AE2CE5">
        <w:t xml:space="preserve">) has been </w:t>
      </w:r>
      <w:commentRangeStart w:id="152"/>
      <w:commentRangeStart w:id="153"/>
      <w:r w:rsidR="00D27EB9">
        <w:t>full</w:t>
      </w:r>
      <w:commentRangeEnd w:id="152"/>
      <w:r w:rsidR="00D27EB9">
        <w:rPr>
          <w:rStyle w:val="CommentReference"/>
        </w:rPr>
        <w:commentReference w:id="152"/>
      </w:r>
      <w:commentRangeEnd w:id="153"/>
      <w:r w:rsidR="00D27EB9">
        <w:rPr>
          <w:rStyle w:val="CommentReference"/>
        </w:rPr>
        <w:commentReference w:id="153"/>
      </w:r>
      <w:r w:rsidR="00D27EB9">
        <w:t xml:space="preserve"> s</w:t>
      </w:r>
      <w:r w:rsidR="00AE2CE5">
        <w:t>ince 2014</w:t>
      </w:r>
      <w:ins w:id="154" w:author="Hannah Nesser" w:date="2023-04-11T23:22:00Z">
        <w:r w:rsidR="00321679">
          <w:t>, when it stopped accepting most trash</w:t>
        </w:r>
      </w:ins>
      <w:r w:rsidR="00AE2CE5">
        <w:t xml:space="preserve"> </w:t>
      </w:r>
      <w:r w:rsidR="000319D9">
        <w:fldChar w:fldCharType="begin"/>
      </w:r>
      <w:r w:rsidR="006137D1">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URL":"https://dothaneagle.com/article_c888c464-20fc-11e9-83f1-371dc49ae65f.html","author":[{"family":"Wise","given":"Jeremy"}],"issued":{"date-parts":[["2019",1,27]]}}}],"schema":"https://github.com/citation-style-language/schema/raw/master/csl-citation.json"} </w:instrText>
      </w:r>
      <w:r w:rsidR="000319D9">
        <w:fldChar w:fldCharType="separate"/>
      </w:r>
      <w:r w:rsidR="000319D9">
        <w:rPr>
          <w:noProof/>
        </w:rPr>
        <w:t>(Wise, 2019)</w:t>
      </w:r>
      <w:r w:rsidR="000319D9">
        <w:fldChar w:fldCharType="end"/>
      </w:r>
      <w:r w:rsidR="00EC67B9">
        <w:t>. Reported emissions peaked at 7.4 Gg a</w:t>
      </w:r>
      <w:r w:rsidR="00EC67B9">
        <w:rPr>
          <w:vertAlign w:val="superscript"/>
        </w:rPr>
        <w:t>-1</w:t>
      </w:r>
      <w:r w:rsidR="00080551">
        <w:t xml:space="preserve"> that year</w:t>
      </w:r>
      <w:r w:rsidR="004E3E30">
        <w:t xml:space="preserve"> </w:t>
      </w:r>
      <w:r w:rsidR="004E3E30">
        <w:fldChar w:fldCharType="begin"/>
      </w:r>
      <w:r w:rsidR="004E3E30">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4E3E30">
        <w:fldChar w:fldCharType="separate"/>
      </w:r>
      <w:r w:rsidR="004E3E30">
        <w:rPr>
          <w:noProof/>
        </w:rPr>
        <w:t>(EPA GHGRP, 2019)</w:t>
      </w:r>
      <w:r w:rsidR="004E3E30">
        <w:fldChar w:fldCharType="end"/>
      </w:r>
      <w:r w:rsidR="00080551">
        <w:t>,</w:t>
      </w:r>
      <w:r w:rsidR="00EC67B9">
        <w:t xml:space="preserve"> a value almost five times smaller than our posterior emissions, suggesting </w:t>
      </w:r>
      <w:r w:rsidR="00AE2CE5">
        <w:t xml:space="preserve">that </w:t>
      </w:r>
      <w:r w:rsidR="00B029CD">
        <w:t>the</w:t>
      </w:r>
      <w:r w:rsidR="00AE2CE5">
        <w:t xml:space="preserve"> first order decay model is inadequate to</w:t>
      </w:r>
      <w:r w:rsidR="00EC67B9">
        <w:t xml:space="preserve"> reproduce </w:t>
      </w:r>
      <w:r w:rsidR="00AE2CE5">
        <w:t>methane emissions over time</w:t>
      </w:r>
      <w:r w:rsidR="00EC67B9">
        <w:t>.</w:t>
      </w:r>
      <w:r w:rsidR="00C95F3F">
        <w:t xml:space="preserve"> </w:t>
      </w:r>
      <w:r w:rsidR="006C275D" w:rsidRPr="00713109">
        <w:t xml:space="preserve">We also find </w:t>
      </w:r>
      <w:r w:rsidR="001164B8">
        <w:t xml:space="preserve">a record of </w:t>
      </w:r>
      <w:r w:rsidR="006C275D" w:rsidRPr="00713109">
        <w:t xml:space="preserve">air quality and landfill standard violations at these 34 facilities. </w:t>
      </w:r>
      <w:r w:rsidR="00C03412">
        <w:t>At</w:t>
      </w:r>
      <w:r w:rsidR="00906A1B">
        <w:t xml:space="preserve"> the West Miramar Sanitary Landfill </w:t>
      </w:r>
      <w:r w:rsidR="00BE3287">
        <w:t>(</w:t>
      </w:r>
      <w:r w:rsidR="000330CF">
        <w:t>b</w:t>
      </w:r>
      <w:r w:rsidR="00507391" w:rsidRPr="00713109">
        <w:t xml:space="preserve">), a leak emitting 8662 ppm methane was recorded in November 2019 </w:t>
      </w:r>
      <w:r w:rsidR="00507391" w:rsidRPr="00713109">
        <w:fldChar w:fldCharType="begin"/>
      </w:r>
      <w:r w:rsidR="00507391" w:rsidRPr="00713109">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507391" w:rsidRPr="00713109">
        <w:fldChar w:fldCharType="separate"/>
      </w:r>
      <w:r w:rsidR="00507391" w:rsidRPr="00713109">
        <w:rPr>
          <w:noProof/>
        </w:rPr>
        <w:t>(San Diego Air Pollution Control District, 2019)</w:t>
      </w:r>
      <w:r w:rsidR="00507391" w:rsidRPr="00713109">
        <w:fldChar w:fldCharType="end"/>
      </w:r>
      <w:r w:rsidR="00507391" w:rsidRPr="00713109">
        <w:t xml:space="preserve">. </w:t>
      </w:r>
      <w:r w:rsidR="001C0377">
        <w:t>The Sussex County Landfill</w:t>
      </w:r>
      <w:r w:rsidR="00BE3287">
        <w:t xml:space="preserve"> </w:t>
      </w:r>
      <w:r w:rsidR="0069629D">
        <w:t>in Virginia</w:t>
      </w:r>
      <w:r w:rsidR="001C0377">
        <w:t xml:space="preserve"> was fined </w:t>
      </w:r>
      <w:r w:rsidR="00DE69E1">
        <w:t xml:space="preserve">USD </w:t>
      </w:r>
      <w:r w:rsidR="001C0377">
        <w:t xml:space="preserve">99000 in 2016 for </w:t>
      </w:r>
      <w:r w:rsidR="00FF2D6E">
        <w:t>failing to address</w:t>
      </w:r>
      <w:r w:rsidR="001C0377">
        <w:t xml:space="preserve"> cracks in the landfill cover </w:t>
      </w:r>
      <w:r w:rsidR="00DB29D4">
        <w:fldChar w:fldCharType="begin"/>
      </w:r>
      <w:r w:rsidR="00DB29D4">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rsidR="00DB29D4">
        <w:fldChar w:fldCharType="separate"/>
      </w:r>
      <w:r w:rsidR="00DB29D4">
        <w:rPr>
          <w:noProof/>
        </w:rPr>
        <w:t>(Vera, 2016)</w:t>
      </w:r>
      <w:r w:rsidR="00DB29D4">
        <w:fldChar w:fldCharType="end"/>
      </w:r>
      <w:r w:rsidR="00B029CD">
        <w:t>. W</w:t>
      </w:r>
      <w:r w:rsidR="00C03412">
        <w:t xml:space="preserve">e find emissions 2.3 (1.6 - 3.4) times larger than reported. </w:t>
      </w:r>
      <w:r w:rsidR="0069629D">
        <w:t>Lastly, t</w:t>
      </w:r>
      <w:r w:rsidR="001C0377">
        <w:t>he Newby Island Landfill</w:t>
      </w:r>
      <w:r w:rsidR="00BE3287">
        <w:t xml:space="preserve"> (</w:t>
      </w:r>
      <w:r w:rsidR="0069629D">
        <w:t>h</w:t>
      </w:r>
      <w:r w:rsidR="00BE3287">
        <w:t>)</w:t>
      </w:r>
      <w:r w:rsidR="001C0377">
        <w:t xml:space="preserve">, received 30 violation notices from 2014 to 2020, including for </w:t>
      </w:r>
      <w:r w:rsidR="00DB29D4">
        <w:t xml:space="preserve">gas collection system shutdowns </w:t>
      </w:r>
      <w:r w:rsidR="00DB29D4">
        <w:fldChar w:fldCharType="begin"/>
      </w:r>
      <w:r w:rsidR="00DB29D4">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rsidR="00DB29D4">
        <w:fldChar w:fldCharType="separate"/>
      </w:r>
      <w:r w:rsidR="00DB29D4">
        <w:rPr>
          <w:noProof/>
        </w:rPr>
        <w:t>(Bay Area Air Quality Management District, 2022)</w:t>
      </w:r>
      <w:r w:rsidR="00DB29D4">
        <w:fldChar w:fldCharType="end"/>
      </w:r>
      <w:r w:rsidR="001C0377">
        <w:t>.</w:t>
      </w:r>
    </w:p>
    <w:p w14:paraId="3375A2A1" w14:textId="77777777" w:rsidR="00B029CD" w:rsidRDefault="00B029CD" w:rsidP="002031BC"/>
    <w:p w14:paraId="768FB162" w14:textId="2F391993" w:rsidR="00ED167E" w:rsidRPr="00C01462" w:rsidRDefault="000330CF" w:rsidP="002031BC">
      <w:r>
        <w:t>There are</w:t>
      </w:r>
      <w:r w:rsidR="00A80155">
        <w:t xml:space="preserve"> </w:t>
      </w:r>
      <w:r w:rsidR="00C90FF0">
        <w:t>five</w:t>
      </w:r>
      <w:r w:rsidR="001D21AD">
        <w:t xml:space="preserve"> </w:t>
      </w:r>
      <w:r w:rsidR="00A80155">
        <w:t xml:space="preserve">facilities for which </w:t>
      </w:r>
      <w:r w:rsidR="00DE69E1">
        <w:t xml:space="preserve">our </w:t>
      </w:r>
      <w:r w:rsidR="00EC67B9">
        <w:t>posterior</w:t>
      </w:r>
      <w:r w:rsidR="00A80155">
        <w:t xml:space="preserve"> emissions</w:t>
      </w:r>
      <w:r w:rsidR="00EC67B9">
        <w:t xml:space="preserve"> are significantly smaller</w:t>
      </w:r>
      <w:r w:rsidR="00A80155">
        <w:t xml:space="preserve"> than the </w:t>
      </w:r>
      <w:r w:rsidR="00DE69E1">
        <w:t xml:space="preserve">2019 </w:t>
      </w:r>
      <w:r w:rsidR="00A80155">
        <w:t>GHGRP by 50%</w:t>
      </w:r>
      <w:r w:rsidR="00BE3287">
        <w:t>.</w:t>
      </w:r>
      <w:r w:rsidR="008939C8">
        <w:t xml:space="preserve"> </w:t>
      </w:r>
      <w:r w:rsidR="00C90FF0">
        <w:t xml:space="preserve">Three </w:t>
      </w:r>
      <w:r w:rsidR="00DE69E1">
        <w:t>report large</w:t>
      </w:r>
      <w:r w:rsidR="00C90FF0">
        <w:t xml:space="preserve"> decrease</w:t>
      </w:r>
      <w:r w:rsidR="00DE69E1">
        <w:t>s</w:t>
      </w:r>
      <w:r w:rsidR="00C90FF0">
        <w:t xml:space="preserve"> in </w:t>
      </w:r>
      <w:r w:rsidR="00080551">
        <w:t xml:space="preserve">estimated </w:t>
      </w:r>
      <w:r w:rsidR="00C90FF0">
        <w:t xml:space="preserve">methane emissions from 2019 to 2020 </w:t>
      </w:r>
      <w:r w:rsidR="007F401D">
        <w:t>that result from</w:t>
      </w:r>
      <w:r w:rsidR="00507391" w:rsidRPr="00713109">
        <w:t xml:space="preserve"> change</w:t>
      </w:r>
      <w:r w:rsidR="007F401D">
        <w:t>d</w:t>
      </w:r>
      <w:r w:rsidR="00507391" w:rsidRPr="00713109">
        <w:t xml:space="preserve"> </w:t>
      </w:r>
      <w:r w:rsidR="00C90FF0">
        <w:t xml:space="preserve">methodology. </w:t>
      </w:r>
      <w:r w:rsidR="0069629D">
        <w:t>T</w:t>
      </w:r>
      <w:r w:rsidR="00C90FF0">
        <w:t xml:space="preserve">he updated </w:t>
      </w:r>
      <w:r>
        <w:t xml:space="preserve">estimates </w:t>
      </w:r>
      <w:r w:rsidR="00C90FF0">
        <w:t xml:space="preserve">are consistent with our </w:t>
      </w:r>
      <w:r>
        <w:lastRenderedPageBreak/>
        <w:t>posterior</w:t>
      </w:r>
      <w:r w:rsidR="00C90FF0">
        <w:t xml:space="preserve"> emissions</w:t>
      </w:r>
      <w:r w:rsidR="0069629D">
        <w:t xml:space="preserve"> </w:t>
      </w:r>
      <w:r w:rsidR="0072385B">
        <w:t xml:space="preserve">within error estimates </w:t>
      </w:r>
      <w:r w:rsidR="0069629D">
        <w:t>in two cases and</w:t>
      </w:r>
      <w:r>
        <w:t xml:space="preserve"> within 30% of </w:t>
      </w:r>
      <w:r w:rsidR="0069629D">
        <w:t>our posterior emissions in the third case</w:t>
      </w:r>
      <w:r>
        <w:t>.</w:t>
      </w:r>
    </w:p>
    <w:p w14:paraId="70B200A2" w14:textId="77777777" w:rsidR="00BF0EE9" w:rsidRPr="00C01462" w:rsidRDefault="00BF0EE9"/>
    <w:p w14:paraId="3AFE0FB9" w14:textId="77777777" w:rsidR="00FC73B0" w:rsidRPr="00713109" w:rsidRDefault="00FC73B0" w:rsidP="00FC73B0">
      <w:pPr>
        <w:rPr>
          <w:b/>
          <w:bCs/>
        </w:rPr>
      </w:pPr>
      <w:r w:rsidRPr="00713109">
        <w:rPr>
          <w:b/>
          <w:bCs/>
        </w:rPr>
        <w:t>3.3 State emissions</w:t>
      </w:r>
    </w:p>
    <w:p w14:paraId="223F4C1B" w14:textId="5D1FE7BB" w:rsidR="007E4136" w:rsidRDefault="008A29FE">
      <w:r>
        <w:t xml:space="preserve">The EPA </w:t>
      </w:r>
      <w:r w:rsidR="003729C8">
        <w:t xml:space="preserve">recently </w:t>
      </w:r>
      <w:r w:rsidR="00B52086">
        <w:t>began</w:t>
      </w:r>
      <w:r w:rsidR="00237C52">
        <w:t xml:space="preserve"> </w:t>
      </w:r>
      <w:r w:rsidR="00080551">
        <w:t>disaggregat</w:t>
      </w:r>
      <w:r w:rsidR="00D65D03">
        <w:t>ing</w:t>
      </w:r>
      <w:r w:rsidR="00080551">
        <w:t xml:space="preserve"> the GHGI </w:t>
      </w:r>
      <w:r w:rsidR="00237C52">
        <w:t xml:space="preserve">by state. The </w:t>
      </w:r>
      <w:r w:rsidR="000104CE">
        <w:t xml:space="preserve">EPA </w:t>
      </w:r>
      <w:r w:rsidR="00080551">
        <w:t xml:space="preserve">uses the </w:t>
      </w:r>
      <w:r w:rsidR="00237C52">
        <w:t xml:space="preserve">same methods </w:t>
      </w:r>
      <w:r w:rsidR="00080551">
        <w:t xml:space="preserve">to </w:t>
      </w:r>
      <w:del w:id="155" w:author="Hannah Nesser" w:date="2023-04-11T23:23:00Z">
        <w:r w:rsidR="002D3CE4" w:rsidDel="00321679">
          <w:delText>quantify</w:delText>
        </w:r>
        <w:r w:rsidR="00FC73B0" w:rsidDel="00321679">
          <w:delText xml:space="preserve"> </w:delText>
        </w:r>
      </w:del>
      <w:ins w:id="156" w:author="Hannah Nesser" w:date="2023-04-11T23:23:00Z">
        <w:r w:rsidR="00321679">
          <w:t xml:space="preserve">calculate state </w:t>
        </w:r>
      </w:ins>
      <w:r w:rsidR="00080551">
        <w:t xml:space="preserve">emissions </w:t>
      </w:r>
      <w:del w:id="157" w:author="Hannah Nesser" w:date="2023-04-11T23:23:00Z">
        <w:r w:rsidR="00FC73B0" w:rsidDel="00321679">
          <w:delText xml:space="preserve">for </w:delText>
        </w:r>
        <w:r w:rsidR="00080551" w:rsidDel="00321679">
          <w:delText xml:space="preserve">states </w:delText>
        </w:r>
      </w:del>
      <w:r w:rsidR="00080551">
        <w:t xml:space="preserve">as in the </w:t>
      </w:r>
      <w:r w:rsidR="00FC73B0" w:rsidRPr="00713109">
        <w:t xml:space="preserve">national </w:t>
      </w:r>
      <w:r w:rsidR="00D5607C">
        <w:t>inventory</w:t>
      </w:r>
      <w:r w:rsidR="00FC73B0" w:rsidRPr="00713109">
        <w:t xml:space="preserve"> so that the total emissions are the same in both</w:t>
      </w:r>
      <w:r w:rsidR="002D3CE4">
        <w:t xml:space="preserve"> </w:t>
      </w:r>
      <w:r w:rsidR="00D5607C">
        <w:t>estimates</w:t>
      </w:r>
      <w:r w:rsidR="002D3CE4">
        <w:t>.</w:t>
      </w:r>
      <w:r w:rsidR="00FC73B0" w:rsidRPr="00713109">
        <w:t xml:space="preserve"> </w:t>
      </w:r>
      <w:ins w:id="158" w:author="Hannah Nesser" w:date="2023-04-11T20:29:00Z">
        <w:r w:rsidR="007A32AE">
          <w:t>W</w:t>
        </w:r>
      </w:ins>
      <w:ins w:id="159" w:author="Hannah Nesser" w:date="2023-04-11T20:23:00Z">
        <w:r w:rsidR="007A32AE">
          <w:t xml:space="preserve">e use </w:t>
        </w:r>
      </w:ins>
      <w:ins w:id="160" w:author="Hannah Nesser" w:date="2023-04-11T20:31:00Z">
        <w:r w:rsidR="007A32AE">
          <w:t xml:space="preserve">the </w:t>
        </w:r>
      </w:ins>
      <w:ins w:id="161" w:author="Hannah Nesser" w:date="2023-04-11T20:30:00Z">
        <w:r w:rsidR="007A32AE">
          <w:t xml:space="preserve">most recent </w:t>
        </w:r>
      </w:ins>
      <w:ins w:id="162" w:author="Hannah Nesser" w:date="2023-04-11T20:29:00Z">
        <w:r w:rsidR="007A32AE">
          <w:t xml:space="preserve">state </w:t>
        </w:r>
      </w:ins>
      <w:ins w:id="163" w:author="Hannah Nesser" w:date="2023-04-11T20:32:00Z">
        <w:r w:rsidR="007A32AE">
          <w:t>inventories</w:t>
        </w:r>
      </w:ins>
      <w:ins w:id="164" w:author="Hannah Nesser" w:date="2023-04-11T20:30:00Z">
        <w:r w:rsidR="007A32AE">
          <w:t xml:space="preserve"> available</w:t>
        </w:r>
      </w:ins>
      <w:ins w:id="165" w:author="Hannah Nesser" w:date="2023-04-11T20:32:00Z">
        <w:r w:rsidR="007A32AE">
          <w:t>, as</w:t>
        </w:r>
      </w:ins>
      <w:ins w:id="166" w:author="Hannah Nesser" w:date="2023-04-11T22:19:00Z">
        <w:r w:rsidR="00B83921">
          <w:t xml:space="preserve"> published </w:t>
        </w:r>
        <w:r w:rsidR="00AC59B4">
          <w:t>with</w:t>
        </w:r>
      </w:ins>
      <w:ins w:id="167" w:author="Hannah Nesser" w:date="2023-04-11T22:36:00Z">
        <w:r w:rsidR="005515F1">
          <w:t xml:space="preserve"> the</w:t>
        </w:r>
      </w:ins>
      <w:ins w:id="168" w:author="Hannah Nesser" w:date="2023-04-11T20:29:00Z">
        <w:r w:rsidR="007A32AE">
          <w:t xml:space="preserve"> </w:t>
        </w:r>
      </w:ins>
      <w:ins w:id="169" w:author="Hannah Nesser" w:date="2023-04-11T20:23:00Z">
        <w:r w:rsidR="007A32AE">
          <w:t xml:space="preserve">GHGI22. </w:t>
        </w:r>
      </w:ins>
      <w:ins w:id="170" w:author="Hannah Nesser" w:date="2023-04-11T23:05:00Z">
        <w:r w:rsidR="00AB00FE">
          <w:t xml:space="preserve">The total emissions in </w:t>
        </w:r>
      </w:ins>
      <w:ins w:id="171" w:author="Hannah Nesser" w:date="2023-04-11T20:31:00Z">
        <w:r w:rsidR="007A32AE">
          <w:t>GHGI</w:t>
        </w:r>
      </w:ins>
      <w:ins w:id="172" w:author="Hannah Nesser" w:date="2023-04-11T23:05:00Z">
        <w:r w:rsidR="00AB00FE">
          <w:t>23</w:t>
        </w:r>
      </w:ins>
      <w:ins w:id="173" w:author="Hannah Nesser" w:date="2023-04-11T20:31:00Z">
        <w:r w:rsidR="007A32AE">
          <w:t xml:space="preserve"> </w:t>
        </w:r>
      </w:ins>
      <w:ins w:id="174" w:author="Hannah Nesser" w:date="2023-04-11T23:05:00Z">
        <w:r w:rsidR="00AB00FE">
          <w:t xml:space="preserve">increase </w:t>
        </w:r>
      </w:ins>
      <w:ins w:id="175" w:author="Hannah Nesser" w:date="2023-04-11T20:24:00Z">
        <w:r w:rsidR="007A32AE">
          <w:t xml:space="preserve">only 2% from </w:t>
        </w:r>
      </w:ins>
      <w:ins w:id="176" w:author="Hannah Nesser" w:date="2023-04-11T23:05:00Z">
        <w:r w:rsidR="00AB00FE">
          <w:t>the GHGI22</w:t>
        </w:r>
      </w:ins>
      <w:ins w:id="177" w:author="Hannah Nesser" w:date="2023-04-11T20:24:00Z">
        <w:r w:rsidR="007A32AE">
          <w:t xml:space="preserve">, and </w:t>
        </w:r>
      </w:ins>
      <w:ins w:id="178" w:author="Hannah Nesser" w:date="2023-04-11T20:25:00Z">
        <w:r w:rsidR="007A32AE">
          <w:t>emissions from livestock and landfills increase by less than 2%. O</w:t>
        </w:r>
      </w:ins>
      <w:ins w:id="179" w:author="Hannah Nesser" w:date="2023-04-11T20:24:00Z">
        <w:r w:rsidR="007A32AE">
          <w:t xml:space="preserve">il and gas </w:t>
        </w:r>
      </w:ins>
      <w:ins w:id="180" w:author="Hannah Nesser" w:date="2023-04-11T20:25:00Z">
        <w:r w:rsidR="007A32AE">
          <w:t xml:space="preserve">emissions </w:t>
        </w:r>
      </w:ins>
      <w:ins w:id="181" w:author="Hannah Nesser" w:date="2023-04-11T20:23:00Z">
        <w:r w:rsidR="007A32AE">
          <w:t>increase</w:t>
        </w:r>
      </w:ins>
      <w:ins w:id="182" w:author="Hannah Nesser" w:date="2023-04-11T20:25:00Z">
        <w:r w:rsidR="007A32AE">
          <w:t xml:space="preserve">d by 6%, reflecting the </w:t>
        </w:r>
      </w:ins>
      <w:ins w:id="183" w:author="Hannah Nesser" w:date="2023-04-11T20:31:00Z">
        <w:r w:rsidR="007A32AE">
          <w:t>addition</w:t>
        </w:r>
      </w:ins>
      <w:ins w:id="184" w:author="Hannah Nesser" w:date="2023-04-11T20:25:00Z">
        <w:r w:rsidR="007A32AE">
          <w:t xml:space="preserve"> of basin-</w:t>
        </w:r>
      </w:ins>
      <w:ins w:id="185" w:author="Hannah Nesser" w:date="2023-04-11T20:28:00Z">
        <w:r w:rsidR="007A32AE">
          <w:t>level</w:t>
        </w:r>
      </w:ins>
      <w:ins w:id="186" w:author="Hannah Nesser" w:date="2023-04-11T20:25:00Z">
        <w:r w:rsidR="007A32AE">
          <w:t xml:space="preserve"> </w:t>
        </w:r>
      </w:ins>
      <w:ins w:id="187" w:author="Hannah Nesser" w:date="2023-04-11T20:26:00Z">
        <w:r w:rsidR="007A32AE">
          <w:t xml:space="preserve">information. </w:t>
        </w:r>
      </w:ins>
      <w:r w:rsidR="00080551">
        <w:t>These</w:t>
      </w:r>
      <w:r w:rsidR="003729C8">
        <w:t xml:space="preserve"> </w:t>
      </w:r>
      <w:r w:rsidR="00080551">
        <w:t xml:space="preserve">estimates </w:t>
      </w:r>
      <w:r w:rsidR="003729C8">
        <w:t xml:space="preserve">are developed </w:t>
      </w:r>
      <w:r w:rsidR="00080551">
        <w:t>without reference to</w:t>
      </w:r>
      <w:r w:rsidR="003729C8">
        <w:t xml:space="preserve"> greenhouse gas inventories</w:t>
      </w:r>
      <w:r w:rsidR="00080551">
        <w:t xml:space="preserve"> prepared by state governments</w:t>
      </w:r>
      <w:r w:rsidR="003729C8">
        <w:t xml:space="preserve">,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w:t>
      </w:r>
      <w:r w:rsidR="00BA6323">
        <w:t xml:space="preserve">t </w:t>
      </w:r>
      <w:r w:rsidR="003729C8">
        <w:t>methods or accounting</w:t>
      </w:r>
      <w:r w:rsidR="004E3E30">
        <w:t xml:space="preserve"> </w:t>
      </w:r>
      <w:r w:rsidR="004E3E30">
        <w:fldChar w:fldCharType="begin"/>
      </w:r>
      <w:r w:rsidR="004E3E30">
        <w:instrText xml:space="preserve"> ADDIN ZOTERO_ITEM CSL_CITATION {"citationID":"uaWaGI1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4E3E30">
        <w:fldChar w:fldCharType="separate"/>
      </w:r>
      <w:r w:rsidR="004E3E30">
        <w:rPr>
          <w:noProof/>
        </w:rPr>
        <w:t>(EPA, 2022b)</w:t>
      </w:r>
      <w:r w:rsidR="004E3E30">
        <w:fldChar w:fldCharType="end"/>
      </w:r>
      <w:r w:rsidR="003729C8">
        <w:t xml:space="preserve">. </w:t>
      </w:r>
      <w:r w:rsidR="00080551">
        <w:t>In addition to the GHGI</w:t>
      </w:r>
      <w:ins w:id="188" w:author="Hannah Nesser" w:date="2023-04-11T23:05:00Z">
        <w:r w:rsidR="00AB00FE">
          <w:t>22</w:t>
        </w:r>
      </w:ins>
      <w:r w:rsidR="00080551">
        <w:t xml:space="preserve"> state estimates, t</w:t>
      </w:r>
      <w:r w:rsidR="00B52086">
        <w:t xml:space="preserve">he EPA </w:t>
      </w:r>
      <w:r w:rsidR="00080551">
        <w:t>provides references to the independent inventories of</w:t>
      </w:r>
      <w:r w:rsidR="00B52086">
        <w:t xml:space="preserve"> 24 states and Washington, D.C</w:t>
      </w:r>
      <w:r w:rsidR="00FE055D">
        <w:t xml:space="preserve">. </w:t>
      </w:r>
      <w:r w:rsidR="00FE055D">
        <w:fldChar w:fldCharType="begin"/>
      </w:r>
      <w:r w:rsidR="00FE055D">
        <w:instrText xml:space="preserve"> ADDIN ZOTERO_ITEM CSL_CITATION {"citationID":"wOQIDeBx","properties":{"formattedCitation":"(EPA, 2023)","plainCitation":"(EPA, 2023)","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schema":"https://github.com/citation-style-language/schema/raw/master/csl-citation.json"} </w:instrText>
      </w:r>
      <w:r w:rsidR="00FE055D">
        <w:fldChar w:fldCharType="separate"/>
      </w:r>
      <w:r w:rsidR="00FE055D">
        <w:rPr>
          <w:noProof/>
        </w:rPr>
        <w:t>(EPA, 2023)</w:t>
      </w:r>
      <w:r w:rsidR="00FE055D">
        <w:fldChar w:fldCharType="end"/>
      </w:r>
      <w:r w:rsidR="00B52086">
        <w:t xml:space="preserve">. Of these, we find that eight produce a methane </w:t>
      </w:r>
      <w:r w:rsidR="0084023E">
        <w:t>emission estimate</w:t>
      </w:r>
      <w:r w:rsidR="00B52086">
        <w:t xml:space="preserve"> separate from </w:t>
      </w:r>
      <w:r w:rsidR="00DE69E1">
        <w:t xml:space="preserve">their inventory of </w:t>
      </w:r>
      <w:r w:rsidR="00B52086">
        <w:t xml:space="preserve">total </w:t>
      </w:r>
      <w:r w:rsidR="00D65D03">
        <w:t>CO</w:t>
      </w:r>
      <w:r w:rsidR="00D65D03" w:rsidRPr="00945811">
        <w:rPr>
          <w:vertAlign w:val="subscript"/>
        </w:rPr>
        <w:t>2</w:t>
      </w:r>
      <w:r w:rsidR="00D65D03">
        <w:t xml:space="preserve">-equivalent </w:t>
      </w:r>
      <w:r w:rsidR="00B52086">
        <w:t>greenhouse gases</w:t>
      </w:r>
      <w:r w:rsidR="00D65D03">
        <w:t>.</w:t>
      </w:r>
    </w:p>
    <w:p w14:paraId="512416AB" w14:textId="77777777" w:rsidR="00B52086" w:rsidRDefault="00B52086"/>
    <w:p w14:paraId="5A44FAAD" w14:textId="12064CCC" w:rsidR="000133A5" w:rsidRDefault="00F2558F" w:rsidP="005A5EEC">
      <w:r>
        <w:t>We</w:t>
      </w:r>
      <w:r w:rsidR="00F83042" w:rsidRPr="00C01462">
        <w:t xml:space="preserve"> </w:t>
      </w:r>
      <w:r w:rsidR="00E216A3" w:rsidRPr="00C01462">
        <w:t>partition</w:t>
      </w:r>
      <w:r w:rsidR="00F83042" w:rsidRPr="00C01462">
        <w:t xml:space="preserve"> </w:t>
      </w:r>
      <w:r w:rsidR="00080551">
        <w:t xml:space="preserve">our gridded posterior </w:t>
      </w:r>
      <w:r w:rsidR="0084023E">
        <w:t>emission estimate</w:t>
      </w:r>
      <w:r w:rsidR="00080551">
        <w:t>s</w:t>
      </w:r>
      <w:r w:rsidR="008F270B" w:rsidRPr="00713109">
        <w:t xml:space="preserve">, excluding offshore emissions, </w:t>
      </w:r>
      <w:r w:rsidR="00F83042" w:rsidRPr="00C01462">
        <w:t>to each of the 48 states</w:t>
      </w:r>
      <w:r w:rsidR="00BA4A05" w:rsidRPr="00C01462">
        <w:t xml:space="preserve"> </w:t>
      </w:r>
      <w:r w:rsidR="00CE2FF6">
        <w:t xml:space="preserve">in CONUS </w:t>
      </w:r>
      <w:r w:rsidR="00BA4A05" w:rsidRPr="00C01462">
        <w:t xml:space="preserve">as described in </w:t>
      </w:r>
      <w:r w:rsidR="005E4B4C">
        <w:t>Section</w:t>
      </w:r>
      <w:r w:rsidR="00BA4A05" w:rsidRPr="00C01462">
        <w:t xml:space="preserve"> 2.8</w:t>
      </w:r>
      <w:r w:rsidR="003936D6">
        <w:t xml:space="preserve"> and compare the results </w:t>
      </w:r>
      <w:r w:rsidR="005A5EEC">
        <w:t xml:space="preserve">to </w:t>
      </w:r>
      <w:r w:rsidR="003936D6">
        <w:t>the</w:t>
      </w:r>
      <w:ins w:id="189" w:author="Hannah Nesser" w:date="2023-04-11T20:18:00Z">
        <w:r w:rsidR="001E733A">
          <w:t xml:space="preserve"> </w:t>
        </w:r>
      </w:ins>
      <w:del w:id="190" w:author="Hannah Nesser" w:date="2023-04-11T20:18:00Z">
        <w:r w:rsidR="00D82735" w:rsidDel="001E733A">
          <w:delText xml:space="preserve"> </w:delText>
        </w:r>
      </w:del>
      <w:r w:rsidR="00C62B77">
        <w:t>GHGI</w:t>
      </w:r>
      <w:ins w:id="191" w:author="Hannah Nesser" w:date="2023-04-11T20:19:00Z">
        <w:r w:rsidR="001E733A">
          <w:t>22</w:t>
        </w:r>
      </w:ins>
      <w:r w:rsidR="001F7401">
        <w:t xml:space="preserve"> </w:t>
      </w:r>
      <w:r w:rsidR="00721983">
        <w:t xml:space="preserve">state estimates </w:t>
      </w:r>
      <w:r w:rsidR="001F7401">
        <w:t xml:space="preserve">and </w:t>
      </w:r>
      <w:r w:rsidR="005A5EEC">
        <w:t xml:space="preserve">to </w:t>
      </w:r>
      <w:r w:rsidR="001F7401">
        <w:t>inventories prepared by state governments</w:t>
      </w:r>
      <w:r w:rsidR="003936D6">
        <w:t xml:space="preserve">. </w:t>
      </w:r>
      <w:r w:rsidR="00E216A3" w:rsidRPr="00C01462">
        <w:t xml:space="preserve">Figure </w:t>
      </w:r>
      <w:r w:rsidR="002A6E8B">
        <w:t>6</w:t>
      </w:r>
      <w:r w:rsidR="00E216A3" w:rsidRPr="00C01462">
        <w:t xml:space="preserve"> shows </w:t>
      </w:r>
      <w:r w:rsidR="00D65D03">
        <w:t>the results</w:t>
      </w:r>
      <w:r>
        <w:t xml:space="preserve"> for the 29 states responsible for 90% of </w:t>
      </w:r>
      <w:r w:rsidR="00965EDD">
        <w:t xml:space="preserve">posterior </w:t>
      </w:r>
      <w:r>
        <w:t xml:space="preserve">CONUS </w:t>
      </w:r>
      <w:r w:rsidR="00965EDD">
        <w:t xml:space="preserve">anthropogenic </w:t>
      </w:r>
      <w:r>
        <w:t>emissions</w:t>
      </w:r>
      <w:r w:rsidR="00965EDD">
        <w:t xml:space="preserve"> excluding offshore emissions</w:t>
      </w:r>
      <w:r w:rsidR="00C57F30">
        <w:t xml:space="preserve"> and</w:t>
      </w:r>
      <w:r w:rsidR="002A6E8B">
        <w:t xml:space="preserve"> </w:t>
      </w:r>
      <w:r w:rsidR="002A5C66">
        <w:t>ordered by posterior emissions</w:t>
      </w:r>
      <w:r w:rsidR="00965EDD">
        <w:t>,</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E216A3" w:rsidRPr="00FE055D">
        <w:rPr>
          <w:color w:val="000000" w:themeColor="text1"/>
        </w:rPr>
        <w:t>.</w:t>
      </w:r>
      <w:r w:rsidR="00BA4A05" w:rsidRPr="00FE055D">
        <w:rPr>
          <w:color w:val="000000" w:themeColor="text1"/>
        </w:rPr>
        <w:t xml:space="preserve"> </w:t>
      </w:r>
      <w:r w:rsidR="00D8012D" w:rsidRPr="00FE055D">
        <w:rPr>
          <w:color w:val="000000" w:themeColor="text1"/>
        </w:rPr>
        <w:t>TROPOMI provides a strong constraint at this resolution, with</w:t>
      </w:r>
      <w:r w:rsidR="00DB4368" w:rsidRPr="00FE055D">
        <w:rPr>
          <w:color w:val="000000" w:themeColor="text1"/>
        </w:rPr>
        <w:t xml:space="preserve"> most </w:t>
      </w:r>
      <w:r w:rsidR="00D8012D" w:rsidRPr="00FE055D">
        <w:rPr>
          <w:color w:val="000000" w:themeColor="text1"/>
        </w:rPr>
        <w:t>state averaging kernel sensitivit</w:t>
      </w:r>
      <w:r w:rsidR="00DB4368" w:rsidRPr="00FE055D">
        <w:rPr>
          <w:color w:val="000000" w:themeColor="text1"/>
        </w:rPr>
        <w:t xml:space="preserve">ies </w:t>
      </w:r>
      <w:r w:rsidR="00D8012D" w:rsidRPr="00FE055D">
        <w:rPr>
          <w:color w:val="000000" w:themeColor="text1"/>
        </w:rPr>
        <w:t>larger than 0.5</w:t>
      </w:r>
      <w:r w:rsidR="0024045F">
        <w:rPr>
          <w:color w:val="000000" w:themeColor="text1"/>
        </w:rPr>
        <w:t>.</w:t>
      </w:r>
      <w:r w:rsidR="0024045F" w:rsidRPr="00713109">
        <w:rPr>
          <w:color w:val="000000" w:themeColor="text1"/>
        </w:rPr>
        <w:t xml:space="preserve"> </w:t>
      </w:r>
      <w:r w:rsidR="0024045F" w:rsidRPr="00713109">
        <w:t>Our state emissions are on average 10% larger</w:t>
      </w:r>
      <w:r w:rsidR="00721983">
        <w:t xml:space="preserve"> than the GHGI</w:t>
      </w:r>
      <w:ins w:id="192" w:author="Hannah Nesser" w:date="2023-04-11T20:59:00Z">
        <w:r w:rsidR="00BB1B7B">
          <w:t>22</w:t>
        </w:r>
      </w:ins>
      <w:r w:rsidR="00721983">
        <w:t xml:space="preserve"> estimates and 34% larger in the top 10-methane producing states, which produce 55% of CONUS posterior emissions. Oil and gas emissions on average generate 37</w:t>
      </w:r>
      <w:r w:rsidR="00721983" w:rsidRPr="00C01462">
        <w:t xml:space="preserve">% of posterior emissions and </w:t>
      </w:r>
      <w:r w:rsidR="00721983">
        <w:t>46</w:t>
      </w:r>
      <w:r w:rsidR="00721983" w:rsidRPr="00C01462">
        <w:t>% of the observed increase</w:t>
      </w:r>
      <w:r w:rsidR="00721983">
        <w:t xml:space="preserve"> relative to the GHGI</w:t>
      </w:r>
      <w:ins w:id="193" w:author="Hannah Nesser" w:date="2023-04-11T20:58:00Z">
        <w:r w:rsidR="00BB1B7B">
          <w:t>22</w:t>
        </w:r>
      </w:ins>
      <w:r w:rsidR="00721983">
        <w:t xml:space="preserve"> in these 10 states</w:t>
      </w:r>
      <w:r w:rsidR="00721983" w:rsidRPr="00C01462">
        <w:t>.</w:t>
      </w:r>
      <w:r w:rsidR="00721983">
        <w:t xml:space="preserve"> In Texas, New Mexico, Louisiana, and Oklahoma, the oil and gas sector </w:t>
      </w:r>
      <w:proofErr w:type="gramStart"/>
      <w:r w:rsidR="00721983">
        <w:t>explains</w:t>
      </w:r>
      <w:proofErr w:type="gramEnd"/>
      <w:r w:rsidR="00721983">
        <w:t xml:space="preserve"> more than 60% of each state’s posterior emissions, with emissions concentrated in the Permian Basin, the Haynesville Shale, and the Anadarko Shale. </w:t>
      </w:r>
      <w:ins w:id="194" w:author="Hannah Nesser" w:date="2023-04-11T20:58:00Z">
        <w:r w:rsidR="00BB1B7B">
          <w:t xml:space="preserve">The incorporation of basin-specific information </w:t>
        </w:r>
      </w:ins>
      <w:ins w:id="195" w:author="Hannah Nesser" w:date="2023-04-11T22:18:00Z">
        <w:r w:rsidR="006E012B">
          <w:t>beginning with</w:t>
        </w:r>
      </w:ins>
      <w:ins w:id="196" w:author="Hannah Nesser" w:date="2023-04-11T20:58:00Z">
        <w:r w:rsidR="00BB1B7B">
          <w:t xml:space="preserve"> the GHGI</w:t>
        </w:r>
      </w:ins>
      <w:ins w:id="197" w:author="Hannah Nesser" w:date="2023-04-11T23:05:00Z">
        <w:r w:rsidR="00AB00FE">
          <w:t>23</w:t>
        </w:r>
      </w:ins>
      <w:ins w:id="198" w:author="Hannah Nesser" w:date="2023-04-11T20:58:00Z">
        <w:r w:rsidR="00BB1B7B">
          <w:t xml:space="preserve"> may improve </w:t>
        </w:r>
      </w:ins>
      <w:ins w:id="199" w:author="Hannah Nesser" w:date="2023-04-11T22:19:00Z">
        <w:r w:rsidR="006E012B">
          <w:t>state-level</w:t>
        </w:r>
      </w:ins>
      <w:ins w:id="200" w:author="Hannah Nesser" w:date="2023-04-11T20:58:00Z">
        <w:r w:rsidR="00BB1B7B">
          <w:t xml:space="preserve"> discrepancies. </w:t>
        </w:r>
      </w:ins>
      <w:r w:rsidR="00721983">
        <w:t xml:space="preserve">Livestock and landfills also play a significant role in these states. Emissions in California and </w:t>
      </w:r>
      <w:r w:rsidR="000A3EE9">
        <w:t xml:space="preserve">Iowa are dominated by the livestock sector, </w:t>
      </w:r>
      <w:r w:rsidR="005A5EEC">
        <w:t xml:space="preserve">with </w:t>
      </w:r>
      <w:r w:rsidR="00D31BDA">
        <w:t xml:space="preserve">much </w:t>
      </w:r>
      <w:r w:rsidR="005A5EEC">
        <w:t>of the observed increase</w:t>
      </w:r>
      <w:r w:rsidR="00D17AC2">
        <w:t xml:space="preserve"> relative to the GHGI</w:t>
      </w:r>
      <w:ins w:id="201" w:author="Hannah Nesser" w:date="2023-04-11T22:37:00Z">
        <w:r w:rsidR="005515F1">
          <w:t>22</w:t>
        </w:r>
      </w:ins>
      <w:r w:rsidR="005A5EEC">
        <w:t xml:space="preserve"> attributed to </w:t>
      </w:r>
      <w:r w:rsidR="000A3EE9">
        <w:t xml:space="preserve">manure management </w:t>
      </w:r>
      <w:r w:rsidR="005A5EEC">
        <w:t xml:space="preserve">emissions </w:t>
      </w:r>
      <w:r w:rsidR="000A3EE9">
        <w:t>(</w:t>
      </w:r>
      <w:r w:rsidR="005E4B4C">
        <w:t>Section</w:t>
      </w:r>
      <w:r w:rsidR="000A3EE9">
        <w:t xml:space="preserve"> 3.1)</w:t>
      </w:r>
      <w:r w:rsidR="005A5EEC">
        <w:t>.</w:t>
      </w:r>
      <w:r w:rsidR="000A3EE9">
        <w:t xml:space="preserve"> Landfills </w:t>
      </w:r>
      <w:r w:rsidR="00E06F9B">
        <w:t xml:space="preserve">account for </w:t>
      </w:r>
      <w:r w:rsidR="000A3EE9">
        <w:t>41% of</w:t>
      </w:r>
      <w:r w:rsidR="003539E6">
        <w:t xml:space="preserve"> </w:t>
      </w:r>
      <w:r w:rsidR="00E06F9B">
        <w:t xml:space="preserve">posterior </w:t>
      </w:r>
      <w:r w:rsidR="003539E6">
        <w:t>emissions in</w:t>
      </w:r>
      <w:r w:rsidR="000A3EE9">
        <w:t xml:space="preserve"> Illinois and 62% </w:t>
      </w:r>
      <w:r w:rsidR="003539E6">
        <w:t>in Florida</w:t>
      </w:r>
      <w:r w:rsidR="00DB4368">
        <w:t xml:space="preserve">. </w:t>
      </w:r>
      <w:r w:rsidR="00DB4368" w:rsidRPr="00FE055D">
        <w:rPr>
          <w:color w:val="000000" w:themeColor="text1"/>
        </w:rPr>
        <w:t xml:space="preserve">Indeed, </w:t>
      </w:r>
      <w:r w:rsidR="008A29FE" w:rsidRPr="00FE055D">
        <w:rPr>
          <w:color w:val="000000" w:themeColor="text1"/>
        </w:rPr>
        <w:t xml:space="preserve">three of the ten largest landfills as reported by the GHGRP </w:t>
      </w:r>
      <w:r w:rsidR="008A29FE" w:rsidRPr="00685E57">
        <w:rPr>
          <w:color w:val="000000" w:themeColor="text1"/>
        </w:rPr>
        <w:t>in 2019</w:t>
      </w:r>
      <w:r w:rsidR="00B53EFE" w:rsidRPr="00685E57">
        <w:rPr>
          <w:color w:val="000000" w:themeColor="text1"/>
        </w:rPr>
        <w:t xml:space="preserve"> are located</w:t>
      </w:r>
      <w:r w:rsidR="00DB4368" w:rsidRPr="00685E57">
        <w:rPr>
          <w:color w:val="000000" w:themeColor="text1"/>
        </w:rPr>
        <w:t xml:space="preserve"> in Florid</w:t>
      </w:r>
      <w:r w:rsidR="00FE055D" w:rsidRPr="00685E57">
        <w:rPr>
          <w:color w:val="000000" w:themeColor="text1"/>
        </w:rPr>
        <w:t xml:space="preserve">a </w:t>
      </w:r>
      <w:r w:rsidR="00FE055D" w:rsidRPr="00685E57">
        <w:rPr>
          <w:color w:val="000000" w:themeColor="text1"/>
        </w:rPr>
        <w:fldChar w:fldCharType="begin"/>
      </w:r>
      <w:r w:rsidR="00FE055D" w:rsidRPr="00685E57">
        <w:rPr>
          <w:color w:val="000000" w:themeColor="text1"/>
        </w:rPr>
        <w:instrText xml:space="preserve"> ADDIN ZOTERO_ITEM CSL_CITATION {"citationID":"EXmTlKRz","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FE055D" w:rsidRPr="00685E57">
        <w:rPr>
          <w:color w:val="000000" w:themeColor="text1"/>
        </w:rPr>
        <w:fldChar w:fldCharType="separate"/>
      </w:r>
      <w:r w:rsidR="00FE055D" w:rsidRPr="00685E57">
        <w:rPr>
          <w:noProof/>
          <w:color w:val="000000" w:themeColor="text1"/>
        </w:rPr>
        <w:t>(EPA GHGRP, 2019)</w:t>
      </w:r>
      <w:r w:rsidR="00FE055D" w:rsidRPr="00685E57">
        <w:rPr>
          <w:color w:val="000000" w:themeColor="text1"/>
        </w:rPr>
        <w:fldChar w:fldCharType="end"/>
      </w:r>
      <w:r w:rsidR="008A29FE">
        <w:t xml:space="preserve">. </w:t>
      </w:r>
      <w:r w:rsidR="000133A5" w:rsidRPr="00C01462">
        <w:t xml:space="preserve">Consistent with our sectoral analysis, the largest </w:t>
      </w:r>
      <w:r w:rsidR="00AE0C3B">
        <w:t>posterior emission decreases relative to the GHGI</w:t>
      </w:r>
      <w:ins w:id="202" w:author="Hannah Nesser" w:date="2023-04-11T20:59:00Z">
        <w:r w:rsidR="00BB1B7B">
          <w:t>22</w:t>
        </w:r>
      </w:ins>
      <w:r w:rsidR="00AE0C3B">
        <w:t xml:space="preserve"> a</w:t>
      </w:r>
      <w:r w:rsidR="000133A5" w:rsidRPr="00C01462">
        <w:t>re found in coal-producing states</w:t>
      </w:r>
      <w:r w:rsidR="0089247D">
        <w:t>,</w:t>
      </w:r>
      <w:r w:rsidR="000133A5" w:rsidRPr="00C01462">
        <w:t xml:space="preserve"> including West Virginia</w:t>
      </w:r>
      <w:r w:rsidR="000133A5">
        <w:t xml:space="preserve"> and Pennsylvani</w:t>
      </w:r>
      <w:r w:rsidR="00BA6323">
        <w:t>a.</w:t>
      </w:r>
    </w:p>
    <w:p w14:paraId="27C9EDD9" w14:textId="08B66132" w:rsidR="00EE56EB" w:rsidRDefault="00EE56EB" w:rsidP="00CD607F"/>
    <w:p w14:paraId="5BFA67A5" w14:textId="2904B1C9" w:rsidR="002343FE" w:rsidRPr="00713109" w:rsidRDefault="00EE56EB" w:rsidP="002343FE">
      <w:r>
        <w:t xml:space="preserve">We consider in more detail Texas and California, which are responsible for </w:t>
      </w:r>
      <w:r w:rsidR="00E5420B">
        <w:t>21</w:t>
      </w:r>
      <w:r>
        <w:t>%</w:t>
      </w:r>
      <w:r w:rsidR="00E5420B">
        <w:t xml:space="preserve"> and </w:t>
      </w:r>
      <w:r w:rsidR="00C57F30">
        <w:t>7</w:t>
      </w:r>
      <w:r w:rsidR="00E5420B">
        <w:t>%</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rsidR="00CE06C1">
        <w:t xml:space="preserve">, </w:t>
      </w:r>
      <w:r w:rsidR="00E5420B">
        <w:t xml:space="preserve">a </w:t>
      </w:r>
      <w:r w:rsidR="0017360D">
        <w:t>66</w:t>
      </w:r>
      <w:r>
        <w:t xml:space="preserve">% increase from the </w:t>
      </w:r>
      <w:del w:id="203" w:author="Hannah Nesser" w:date="2023-04-11T22:37:00Z">
        <w:r w:rsidDel="005515F1">
          <w:delText xml:space="preserve">state </w:delText>
        </w:r>
      </w:del>
      <w:r>
        <w:t>GHGI</w:t>
      </w:r>
      <w:ins w:id="204" w:author="Hannah Nesser" w:date="2023-04-11T22:37:00Z">
        <w:r w:rsidR="005515F1">
          <w:t>22</w:t>
        </w:r>
      </w:ins>
      <w:r w:rsidR="00B75DC6">
        <w:t xml:space="preserve"> estimate of 3.</w:t>
      </w:r>
      <w:r w:rsidR="0017360D">
        <w:t>8</w:t>
      </w:r>
      <w:r w:rsidR="00B75DC6">
        <w:t xml:space="preserve"> </w:t>
      </w:r>
      <w:proofErr w:type="spellStart"/>
      <w:r w:rsidR="00B75DC6" w:rsidRPr="00C01462">
        <w:t>Tg</w:t>
      </w:r>
      <w:proofErr w:type="spellEnd"/>
      <w:r w:rsidR="00B75DC6" w:rsidRPr="00C01462">
        <w:t xml:space="preserve"> a</w:t>
      </w:r>
      <w:r w:rsidR="00B75DC6" w:rsidRPr="00C01462">
        <w:rPr>
          <w:vertAlign w:val="superscript"/>
        </w:rPr>
        <w:t>-1</w:t>
      </w:r>
      <w:r w:rsidR="001F667A">
        <w:t xml:space="preserve">. </w:t>
      </w:r>
      <w:r w:rsidR="00EA6DDD">
        <w:t>This increase is attributed almost entirely to the oil and gas sector, which</w:t>
      </w:r>
      <w:r w:rsidR="00EA6DDD" w:rsidRPr="00C01462">
        <w:t xml:space="preserve"> account</w:t>
      </w:r>
      <w:r w:rsidR="00EA6DDD">
        <w:t>s</w:t>
      </w:r>
      <w:r w:rsidR="00EA6DDD" w:rsidRPr="00C01462">
        <w:t xml:space="preserve"> for</w:t>
      </w:r>
      <w:r w:rsidR="00EA6DDD">
        <w:t xml:space="preserve"> 69% of posterior emissions compared to 55% in the GHGI</w:t>
      </w:r>
      <w:ins w:id="205" w:author="Hannah Nesser" w:date="2023-04-11T20:59:00Z">
        <w:r w:rsidR="00BB1B7B">
          <w:t>22</w:t>
        </w:r>
      </w:ins>
      <w:r w:rsidR="00EA6DDD">
        <w:t xml:space="preserve">. </w:t>
      </w:r>
      <w:r w:rsidR="00F04732">
        <w:t>The Permian basin</w:t>
      </w:r>
      <w:r w:rsidR="00B75DC6">
        <w:t xml:space="preserve"> alone</w:t>
      </w:r>
      <w:r w:rsidR="00F04732">
        <w:t xml:space="preserve"> explains almost 40% of</w:t>
      </w:r>
      <w:r w:rsidR="00CE06C1">
        <w:t xml:space="preserve"> Texas’ posterior emissions</w:t>
      </w:r>
      <w:r w:rsidR="00915F67">
        <w:t xml:space="preserve">. </w:t>
      </w:r>
      <w:r w:rsidR="002923A7">
        <w:t>In California, w</w:t>
      </w:r>
      <w:r w:rsidR="00B75DC6">
        <w:t xml:space="preserve">e find posterior emissions of </w:t>
      </w:r>
      <w:r>
        <w:t xml:space="preserve">2.1 (2.0 </w:t>
      </w:r>
      <w:r w:rsidR="0080425D">
        <w:t>-</w:t>
      </w:r>
      <w:r>
        <w:t xml:space="preserve"> 2.1)</w:t>
      </w:r>
      <w:r w:rsidRPr="00EE56EB">
        <w:t xml:space="preserve"> </w:t>
      </w:r>
      <w:proofErr w:type="spellStart"/>
      <w:r w:rsidRPr="00C01462">
        <w:t>Tg</w:t>
      </w:r>
      <w:proofErr w:type="spellEnd"/>
      <w:r w:rsidRPr="00C01462">
        <w:t xml:space="preserve"> a</w:t>
      </w:r>
      <w:r w:rsidRPr="00C01462">
        <w:rPr>
          <w:vertAlign w:val="superscript"/>
        </w:rPr>
        <w:t>-1</w:t>
      </w:r>
      <w:r w:rsidR="00B237A3">
        <w:t xml:space="preserve">, 53% of which </w:t>
      </w:r>
      <w:r w:rsidR="004F2D8E">
        <w:t>occur in</w:t>
      </w:r>
      <w:r w:rsidR="00B237A3">
        <w:t xml:space="preserve"> the San Joaquin</w:t>
      </w:r>
      <w:r w:rsidR="000A4C03">
        <w:t xml:space="preserve"> </w:t>
      </w:r>
      <w:r w:rsidR="00B237A3">
        <w:t xml:space="preserve">Valley air basin. </w:t>
      </w:r>
      <w:r w:rsidR="00DA5875">
        <w:t xml:space="preserve">Our posterior emissions </w:t>
      </w:r>
      <w:r w:rsidR="002A6E8B">
        <w:t>increase</w:t>
      </w:r>
      <w:r w:rsidR="00F00169">
        <w:t xml:space="preserve"> </w:t>
      </w:r>
      <w:r w:rsidR="00C57F30">
        <w:t>21</w:t>
      </w:r>
      <w:r w:rsidR="00F00169">
        <w:t xml:space="preserve">% </w:t>
      </w:r>
      <w:r w:rsidR="00F00169">
        <w:lastRenderedPageBreak/>
        <w:t>from the GHGI</w:t>
      </w:r>
      <w:ins w:id="206" w:author="Hannah Nesser" w:date="2023-04-11T20:59:00Z">
        <w:r w:rsidR="00BB1B7B">
          <w:t>22</w:t>
        </w:r>
      </w:ins>
      <w:r w:rsidR="00D31BDA">
        <w:t xml:space="preserve"> estimate of 1.</w:t>
      </w:r>
      <w:r w:rsidR="002867D4">
        <w:t>7</w:t>
      </w:r>
      <w:r w:rsidR="00D31BDA">
        <w:t xml:space="preserve"> </w:t>
      </w:r>
      <w:proofErr w:type="spellStart"/>
      <w:r w:rsidR="00D31BDA" w:rsidRPr="00C01462">
        <w:t>Tg</w:t>
      </w:r>
      <w:proofErr w:type="spellEnd"/>
      <w:r w:rsidR="00D31BDA" w:rsidRPr="00C01462">
        <w:t xml:space="preserve"> a</w:t>
      </w:r>
      <w:r w:rsidR="00D31BDA" w:rsidRPr="00C01462">
        <w:rPr>
          <w:vertAlign w:val="superscript"/>
        </w:rPr>
        <w:t>-1</w:t>
      </w:r>
      <w:r w:rsidR="000A4C03">
        <w:t xml:space="preserve"> and </w:t>
      </w:r>
      <w:r w:rsidR="00F8467F">
        <w:t>32</w:t>
      </w:r>
      <w:r w:rsidR="000A4C03">
        <w:t xml:space="preserve">% from </w:t>
      </w:r>
      <w:r w:rsidR="002A6E8B">
        <w:t>an</w:t>
      </w:r>
      <w:r w:rsidR="000A4C03">
        <w:t xml:space="preserve"> independent estimate</w:t>
      </w:r>
      <w:r w:rsidR="00F00169">
        <w:t xml:space="preserve"> </w:t>
      </w:r>
      <w:r w:rsidR="002A6E8B">
        <w:t>produced by</w:t>
      </w:r>
      <w:r w:rsidR="000A4C03">
        <w:t xml:space="preserve"> CARB</w:t>
      </w:r>
      <w:r w:rsidR="00D31BDA">
        <w:t xml:space="preserve"> of 1.6 </w:t>
      </w:r>
      <w:proofErr w:type="spellStart"/>
      <w:r w:rsidR="00D31BDA" w:rsidRPr="00C01462">
        <w:t>Tg</w:t>
      </w:r>
      <w:proofErr w:type="spellEnd"/>
      <w:r w:rsidR="00D31BDA" w:rsidRPr="00C01462">
        <w:t xml:space="preserve"> a</w:t>
      </w:r>
      <w:r w:rsidR="00D31BDA" w:rsidRPr="00C01462">
        <w:rPr>
          <w:vertAlign w:val="superscript"/>
        </w:rPr>
        <w:t>-1</w:t>
      </w:r>
      <w:r w:rsidR="00FE055D">
        <w:t xml:space="preserve"> </w:t>
      </w:r>
      <w:r w:rsidR="00983C1F" w:rsidRPr="006202B5">
        <w:rPr>
          <w:color w:val="000000" w:themeColor="text1"/>
        </w:rPr>
        <w:fldChar w:fldCharType="begin"/>
      </w:r>
      <w:r w:rsidR="00983C1F" w:rsidRPr="006202B5">
        <w:rPr>
          <w:color w:val="000000" w:themeColor="text1"/>
        </w:rPr>
        <w:instrText xml:space="preserve"> ADDIN ZOTERO_ITEM CSL_CITATION {"citationID":"3UbmNn7t","properties":{"formattedCitation":"(CARB, 2022)","plainCitation":"(CARB, 2022)","noteIndex":0},"citationItems":[{"id":475,"uris":["http://zotero.org/users/9726796/items/NG63SD3U"],"itemData":{"id":475,"type":"document","title":"Current California GHG Emission Inventory Data","URL":"https://ww2.arb.ca.gov/ghg-inventory-data","author":[{"family":"CARB","given":""}],"accessed":{"date-parts":[["2023",3,28]]},"issued":{"date-parts":[["2022"]]}}}],"schema":"https://github.com/citation-style-language/schema/raw/master/csl-citation.json"} </w:instrText>
      </w:r>
      <w:r w:rsidR="00983C1F" w:rsidRPr="006202B5">
        <w:rPr>
          <w:color w:val="000000" w:themeColor="text1"/>
        </w:rPr>
        <w:fldChar w:fldCharType="separate"/>
      </w:r>
      <w:r w:rsidR="00983C1F" w:rsidRPr="006202B5">
        <w:rPr>
          <w:noProof/>
          <w:color w:val="000000" w:themeColor="text1"/>
        </w:rPr>
        <w:t>(CARB, 2022)</w:t>
      </w:r>
      <w:r w:rsidR="00983C1F" w:rsidRPr="006202B5">
        <w:rPr>
          <w:color w:val="000000" w:themeColor="text1"/>
        </w:rPr>
        <w:fldChar w:fldCharType="end"/>
      </w:r>
      <w:r w:rsidR="00FE055D" w:rsidRPr="006202B5">
        <w:rPr>
          <w:color w:val="000000" w:themeColor="text1"/>
        </w:rPr>
        <w:t xml:space="preserve">. </w:t>
      </w:r>
      <w:r w:rsidR="00B5224E">
        <w:t xml:space="preserve">Our posterior estimate is smaller than but consistent with </w:t>
      </w:r>
      <w:r w:rsidR="002A6E8B">
        <w:t xml:space="preserve">a value </w:t>
      </w:r>
      <w:r w:rsidR="00B5224E">
        <w:t>of 2.4 ± 0.</w:t>
      </w:r>
      <w:r w:rsidR="000B628E">
        <w:t>5</w:t>
      </w:r>
      <w:r w:rsidR="00B5224E">
        <w:t xml:space="preserve"> </w:t>
      </w:r>
      <w:proofErr w:type="spellStart"/>
      <w:r w:rsidR="00B5224E">
        <w:t>Tg</w:t>
      </w:r>
      <w:proofErr w:type="spellEnd"/>
      <w:r w:rsidR="00B5224E">
        <w:t xml:space="preserve">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2013 to May 2014 </w:t>
      </w:r>
      <w:r w:rsidR="00FE055D">
        <w:fldChar w:fldCharType="begin"/>
      </w:r>
      <w:r w:rsidR="00FE055D">
        <w:instrText xml:space="preserve"> ADDIN ZOTERO_ITEM CSL_CITATION {"citationID":"sdj8lUSE","properties":{"formattedCitation":"(Jeong et al., 2016)","plainCitation":"(Jeong et al., 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schema":"https://github.com/citation-style-language/schema/raw/master/csl-citation.json"} </w:instrText>
      </w:r>
      <w:r w:rsidR="00FE055D">
        <w:fldChar w:fldCharType="separate"/>
      </w:r>
      <w:r w:rsidR="00FE055D">
        <w:rPr>
          <w:noProof/>
        </w:rPr>
        <w:t>(Jeong et al., 2016)</w:t>
      </w:r>
      <w:r w:rsidR="00FE055D">
        <w:fldChar w:fldCharType="end"/>
      </w:r>
      <w:r w:rsidR="00B5224E">
        <w:t xml:space="preserve">. </w:t>
      </w:r>
      <w:r w:rsidR="000A4C03" w:rsidRPr="00B5224E">
        <w:t>We</w:t>
      </w:r>
      <w:r w:rsidR="000A4C03">
        <w:t xml:space="preserve"> find </w:t>
      </w:r>
      <w:r w:rsidR="00FA5CA8">
        <w:t xml:space="preserve">in general </w:t>
      </w:r>
      <w:r w:rsidR="000A4C03">
        <w:t>good agreement with the sectoral partitioning in the GHGI</w:t>
      </w:r>
      <w:ins w:id="207" w:author="Hannah Nesser" w:date="2023-04-11T20:59:00Z">
        <w:r w:rsidR="00BB1B7B">
          <w:t>22</w:t>
        </w:r>
      </w:ins>
      <w:r w:rsidR="00D5324F">
        <w:t xml:space="preserve">, </w:t>
      </w:r>
      <w:r w:rsidR="000A4C03">
        <w:t>the CARB inventory</w:t>
      </w:r>
      <w:r w:rsidR="00D5324F">
        <w:t xml:space="preserve">, and </w:t>
      </w:r>
      <w:proofErr w:type="spellStart"/>
      <w:r w:rsidR="00D5324F">
        <w:t>Jeong</w:t>
      </w:r>
      <w:proofErr w:type="spellEnd"/>
      <w:r w:rsidR="00D5324F">
        <w:t xml:space="preserve"> et al. </w:t>
      </w:r>
      <w:r w:rsidR="00FE055D">
        <w:fldChar w:fldCharType="begin"/>
      </w:r>
      <w:r w:rsidR="00FE055D">
        <w:instrText xml:space="preserve"> ADDIN ZOTERO_ITEM CSL_CITATION {"citationID":"6HSDKyH0","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0A4C03">
        <w:t xml:space="preserve">. Livestock explain 54% of emissions in </w:t>
      </w:r>
      <w:r w:rsidR="004F2D8E">
        <w:t xml:space="preserve">our </w:t>
      </w:r>
      <w:r w:rsidR="000A4C03">
        <w:t>posterior</w:t>
      </w:r>
      <w:r w:rsidR="004F2D8E">
        <w:t xml:space="preserve"> estimate</w:t>
      </w:r>
      <w:r w:rsidR="000A4C03">
        <w:t xml:space="preserve">, </w:t>
      </w:r>
      <w:r w:rsidR="00FA5CA8">
        <w:t>45</w:t>
      </w:r>
      <w:r w:rsidR="000A4C03">
        <w:t>% in the GHGI</w:t>
      </w:r>
      <w:ins w:id="208" w:author="Hannah Nesser" w:date="2023-04-11T22:38:00Z">
        <w:r w:rsidR="005515F1">
          <w:t>22</w:t>
        </w:r>
      </w:ins>
      <w:r w:rsidR="000A4C03">
        <w:t xml:space="preserve">, 54% in the CARB inventory, </w:t>
      </w:r>
      <w:r w:rsidR="00D5324F">
        <w:t>and 5</w:t>
      </w:r>
      <w:r w:rsidR="007E5D8D">
        <w:t>4</w:t>
      </w:r>
      <w:r w:rsidR="00D5324F">
        <w:t xml:space="preserve">% in </w:t>
      </w:r>
      <w:proofErr w:type="spellStart"/>
      <w:r w:rsidR="00D5324F">
        <w:t>Jeong</w:t>
      </w:r>
      <w:proofErr w:type="spellEnd"/>
      <w:r w:rsidR="00D5324F">
        <w:t xml:space="preserve"> et al. </w:t>
      </w:r>
      <w:r w:rsidR="00FE055D">
        <w:fldChar w:fldCharType="begin"/>
      </w:r>
      <w:r w:rsidR="00FE055D">
        <w:instrText xml:space="preserve"> ADDIN ZOTERO_ITEM CSL_CITATION {"citationID":"6rT1RhGh","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D5324F">
        <w:t>, while l</w:t>
      </w:r>
      <w:r w:rsidR="000A4C03">
        <w:t>andfills explain 25%, 2</w:t>
      </w:r>
      <w:r w:rsidR="00FA5CA8">
        <w:t>0</w:t>
      </w:r>
      <w:r w:rsidR="000A4C03">
        <w:t>%, 21%</w:t>
      </w:r>
      <w:r w:rsidR="00D5324F">
        <w:t xml:space="preserve">, and </w:t>
      </w:r>
      <w:r w:rsidR="007E5D8D">
        <w:t>19</w:t>
      </w:r>
      <w:r w:rsidR="00707A0F">
        <w:t>%</w:t>
      </w:r>
      <w:r w:rsidR="000A4C03">
        <w:t xml:space="preserve"> of emissions, respectively. </w:t>
      </w:r>
      <w:r w:rsidR="002343FE" w:rsidRPr="00713109">
        <w:t>We find slightly smaller relative contributions from oil and gas, which accounts for 11% of emissions in our posterior estimate compared to 18%, 17%, and 18% in the GHGI</w:t>
      </w:r>
      <w:ins w:id="209" w:author="Hannah Nesser" w:date="2023-04-11T20:59:00Z">
        <w:r w:rsidR="00F31C89">
          <w:t>22</w:t>
        </w:r>
      </w:ins>
      <w:r w:rsidR="002343FE" w:rsidRPr="00713109">
        <w:t xml:space="preserve">, the CARB inventory, and </w:t>
      </w:r>
      <w:proofErr w:type="spellStart"/>
      <w:r w:rsidR="002343FE" w:rsidRPr="00713109">
        <w:t>Jeong</w:t>
      </w:r>
      <w:proofErr w:type="spellEnd"/>
      <w:r w:rsidR="002343FE" w:rsidRPr="00713109">
        <w:t xml:space="preserve"> et al. </w:t>
      </w:r>
      <w:r w:rsidR="002343FE" w:rsidRPr="00713109">
        <w:fldChar w:fldCharType="begin"/>
      </w:r>
      <w:r w:rsidR="002343FE" w:rsidRPr="00713109">
        <w:instrText xml:space="preserve"> ADDIN ZOTERO_ITEM CSL_CITATION {"citationID":"yTb838ZB","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2343FE" w:rsidRPr="00713109">
        <w:fldChar w:fldCharType="separate"/>
      </w:r>
      <w:r w:rsidR="002343FE" w:rsidRPr="00713109">
        <w:rPr>
          <w:noProof/>
        </w:rPr>
        <w:t>(2016)</w:t>
      </w:r>
      <w:r w:rsidR="002343FE" w:rsidRPr="00713109">
        <w:fldChar w:fldCharType="end"/>
      </w:r>
      <w:r w:rsidR="002343FE" w:rsidRPr="00713109">
        <w:t xml:space="preserve">, respectively. This partitioning differs from that found in an inversion of the 2010 </w:t>
      </w:r>
      <w:proofErr w:type="spellStart"/>
      <w:r w:rsidR="002343FE" w:rsidRPr="00713109">
        <w:t>CalNex</w:t>
      </w:r>
      <w:proofErr w:type="spellEnd"/>
      <w:r w:rsidR="002343FE" w:rsidRPr="00713109">
        <w:t xml:space="preserve"> aircraft campaign observations, where 30% of emissions were attributed to livestock, 38% to landfills, and 22% to oil and gas </w:t>
      </w:r>
      <w:r w:rsidR="002343FE">
        <w:t xml:space="preserve">based on the sectoral distribution of the EDGAR v4.2 methane emission inventory </w:t>
      </w:r>
      <w:r w:rsidR="002343FE" w:rsidRPr="00713109">
        <w:fldChar w:fldCharType="begin"/>
      </w:r>
      <w:r w:rsidR="002343FE" w:rsidRPr="00713109">
        <w:instrText xml:space="preserve"> ADDIN ZOTERO_ITEM CSL_CITATION {"citationID":"EiWBlx8N","properties":{"formattedCitation":"(Wecht et al., 2014b)","plainCitation":"(Wecht et al., 2014b)","noteIndex":0},"citationItems":[{"id":433,"uris":["http://zotero.org/users/9726796/items/9CA7TDWK"],"itemData":{"id":433,"type":"article-journal","abstract":"We apply a continental-scale inverse modeling system for North America based on the GEOS-Chem model to optimize California methane emissions at 1/2° × 2/3° horizontal resolution using atmospheric observations from the CalNex aircraft campaign (May–June 2010) and from satellites. Inversion of the CalNex data yields a best estimate for total California methane emissions of 2.86 ± 0.21 Tg a−1, compared with 1.92 Tg a−1 in the EDGAR v4.2 emission inventory used as a priori and 1.51 Tg a−1 in the California Air Resources Board (CARB) inventory used for state regulations of greenhouse gas emissions. These results are consistent with a previous Lagrangian inversion of the CalNex data. Our inversion provides 12 independent pieces of information to constrain the geographical distribution of emissions within California. Attribution to individual source types indicates dominant contributions to emissions from landfills/wastewater (1.1 Tg a&amp;minus;1), livestock (0.87 Tg a&amp;minus;1), and gas/oil (0.64 Tg a&amp;minus;1). EDGAR v4.2 underestimates emissions from livestock, while CARB underestimates emissions from landfills/wastewater and gas/oil. Current satellite observations from GOSAT can constrain methane emissions in the Los Angeles Basin but are too sparse to constrain emissions quantitatively elsewhere in California (they can still be qualitatively useful to diagnose inventory biases). Los Angeles Basin emissions derived from CalNex and GOSAT inversions are 0.42 ± 0.08 and 0.31 ± 0.08 Tg a−1 that the future TROPOMI satellite instrument (2015 launch) will be able to constrain California methane emissions at a detail comparable to the CalNex aircraft campaign. Geostationary satellite observations offer even greater potential for constraining methane emissions in the future.","container-title":"Atmospheric Chemistry and Physics","DOI":"10.5194/acp-14-8173-2014","ISSN":"1680-7316","issue":"15","language":"English","note":"publisher: Copernicus GmbH","page":"8173-8184","source":"Copernicus Online Journals","title":"Spatially resolving methane emissions in California: constraints from the CalNex aircraft campaign and from present (GOSAT, TES) and future (TROPOMI, geostationary) satellite observations","title-short":"Spatially resolving methane emissions in California","volume":"14","author":[{"family":"Wecht","given":"K. J."},{"family":"Jacob","given":"D. J."},{"family":"Sulprizio","given":"M. P."},{"family":"Santoni","given":"G. W."},{"family":"Wofsy","given":"S. C."},{"family":"Parker","given":"R."},{"family":"Bösch","given":"H."},{"family":"Worden","given":"J."}],"issued":{"date-parts":[["2014",8,14]]}}}],"schema":"https://github.com/citation-style-language/schema/raw/master/csl-citation.json"} </w:instrText>
      </w:r>
      <w:r w:rsidR="002343FE" w:rsidRPr="00713109">
        <w:fldChar w:fldCharType="separate"/>
      </w:r>
      <w:r w:rsidR="002343FE" w:rsidRPr="00713109">
        <w:rPr>
          <w:noProof/>
        </w:rPr>
        <w:t>(Wecht et al., 2014b)</w:t>
      </w:r>
      <w:r w:rsidR="002343FE" w:rsidRPr="00713109">
        <w:fldChar w:fldCharType="end"/>
      </w:r>
      <w:r w:rsidR="002343FE" w:rsidRPr="00713109">
        <w:t>.</w:t>
      </w:r>
    </w:p>
    <w:p w14:paraId="5AB42E13" w14:textId="77777777" w:rsidR="001C0ED0" w:rsidRDefault="001C0ED0" w:rsidP="00CD607F"/>
    <w:p w14:paraId="09B2FBF5" w14:textId="7EFF52AD" w:rsidR="006C4083" w:rsidRPr="00640674" w:rsidRDefault="006C4083" w:rsidP="006C4083">
      <w:pPr>
        <w:rPr>
          <w:color w:val="FF0000"/>
        </w:rPr>
      </w:pPr>
      <w:r w:rsidRPr="00C01462">
        <w:t xml:space="preserve">We </w:t>
      </w:r>
      <w:r w:rsidR="000A4C03">
        <w:t xml:space="preserve">also </w:t>
      </w:r>
      <w:r w:rsidRPr="00C01462">
        <w:t xml:space="preserve">compare our posterior emissions to </w:t>
      </w:r>
      <w:r w:rsidR="004E5439">
        <w:t xml:space="preserve">independent </w:t>
      </w:r>
      <w:r w:rsidRPr="00C01462">
        <w:t>state greenhouse gas inventories</w:t>
      </w:r>
      <w:r w:rsidR="004E5439">
        <w:t xml:space="preserve"> </w:t>
      </w:r>
      <w:r w:rsidR="00283BC0">
        <w:t xml:space="preserve">from </w:t>
      </w:r>
      <w:r w:rsidR="001F667A">
        <w:t>Pennsylvania, Louisiana</w:t>
      </w:r>
      <w:r w:rsidR="001F667A" w:rsidRPr="00C01462">
        <w:t xml:space="preserve">, Iowa, </w:t>
      </w:r>
      <w:r w:rsidR="001F667A">
        <w:t xml:space="preserve">and Colorado, which are </w:t>
      </w:r>
      <w:r w:rsidR="004E5439">
        <w:t xml:space="preserve">referenced by EPA </w:t>
      </w:r>
      <w:r w:rsidR="00777090">
        <w:fldChar w:fldCharType="begin"/>
      </w:r>
      <w:r w:rsidR="004432BB">
        <w:instrText xml:space="preserve"> ADDIN ZOTERO_ITEM CSL_CITATION {"citationID":"hLdejl8N","properties":{"formattedCitation":"(EPA, 2023)","plainCitation":"(EPA, 2023)","dontUpdate":true,"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label":"page","suppress-author":true}],"schema":"https://github.com/citation-style-language/schema/raw/master/csl-citation.json"} </w:instrText>
      </w:r>
      <w:r w:rsidR="00777090">
        <w:fldChar w:fldCharType="separate"/>
      </w:r>
      <w:r w:rsidR="00777090">
        <w:rPr>
          <w:noProof/>
        </w:rPr>
        <w:t>(2023)</w:t>
      </w:r>
      <w:r w:rsidR="00777090">
        <w:fldChar w:fldCharType="end"/>
      </w:r>
      <w:r w:rsidR="00777090">
        <w:t xml:space="preserve"> </w:t>
      </w:r>
      <w:r w:rsidR="004E5439">
        <w:t xml:space="preserve">and </w:t>
      </w:r>
      <w:r w:rsidR="009C72B8">
        <w:t>have a strong constraint from</w:t>
      </w:r>
      <w:r w:rsidRPr="00C01462">
        <w:t xml:space="preserve"> the observing system (state averaging kernel sensitivity greater than 0.5)</w:t>
      </w:r>
      <w:r w:rsidR="003367B3">
        <w:t>.</w:t>
      </w:r>
      <w:r w:rsidRPr="00C01462">
        <w:t xml:space="preserve"> </w:t>
      </w:r>
      <w:r w:rsidR="003367B3">
        <w:t>O</w:t>
      </w:r>
      <w:r w:rsidRPr="00C01462">
        <w:t xml:space="preserve">ur posterior agrees with </w:t>
      </w:r>
      <w:r w:rsidR="003367B3">
        <w:t xml:space="preserve">the </w:t>
      </w:r>
      <w:r w:rsidRPr="00C01462">
        <w:t>Pennsylvania</w:t>
      </w:r>
      <w:r w:rsidR="003367B3">
        <w:t xml:space="preserve"> estimate</w:t>
      </w:r>
      <w:r w:rsidR="00A84019">
        <w:t xml:space="preserve"> </w:t>
      </w:r>
      <w:r w:rsidR="00A84019">
        <w:fldChar w:fldCharType="begin"/>
      </w:r>
      <w:r w:rsidR="00A84019">
        <w:instrText xml:space="preserve"> ADDIN ZOTERO_ITEM CSL_CITATION {"citationID":"Q45UW3Bf","properties":{"formattedCitation":"(Pennsylvania DEP, 2022)","plainCitation":"(Pennsylvania DEP, 2022)","noteIndex":0},"citationItems":[{"id":482,"uris":["http://zotero.org/users/9726796/items/AAI8Z5L9"],"itemData":{"id":482,"type":"report","publisher":"Pennsylvania Department of Environmental Protection","title":"2022 Pennsylvania Greenhouse Gas Inventory Report","URL":"https://files.dep.state.pa.us/Energy/Office%20of%20Energy%20and%20Technology/OETDPortalFiles/ClimateChange/PennsylvaniaGreenhouseGasInventory2022.pdf","author":[{"family":"Pennsylvania DEP","given":""}],"issued":{"date-parts":[["2022",10,6]]}}}],"schema":"https://github.com/citation-style-language/schema/raw/master/csl-citation.json"} </w:instrText>
      </w:r>
      <w:r w:rsidR="00A84019">
        <w:fldChar w:fldCharType="separate"/>
      </w:r>
      <w:r w:rsidR="00A84019">
        <w:rPr>
          <w:noProof/>
        </w:rPr>
        <w:t>(Pennsylvania DEP, 2022)</w:t>
      </w:r>
      <w:r w:rsidR="00A84019">
        <w:fldChar w:fldCharType="end"/>
      </w:r>
      <w:r w:rsidR="003367B3">
        <w:t xml:space="preserve">, </w:t>
      </w:r>
      <w:r w:rsidR="000805B3">
        <w:t>but</w:t>
      </w:r>
      <w:r w:rsidR="000805B3" w:rsidRPr="00C01462">
        <w:t xml:space="preserve"> </w:t>
      </w:r>
      <w:r w:rsidRPr="00C01462">
        <w:t xml:space="preserve">we find a source shift from fossil fuels (from 76% in the inventory to 63% in </w:t>
      </w:r>
      <w:r w:rsidR="004F2D8E">
        <w:t>our work</w:t>
      </w:r>
      <w:r w:rsidRPr="00C01462">
        <w:t xml:space="preserve">) to landfills (from </w:t>
      </w:r>
      <w:r w:rsidR="000805B3">
        <w:t>3</w:t>
      </w:r>
      <w:r w:rsidRPr="00C01462">
        <w:t xml:space="preserve">% in the </w:t>
      </w:r>
      <w:r w:rsidR="000805B3">
        <w:t>inventory</w:t>
      </w:r>
      <w:r w:rsidR="000805B3" w:rsidRPr="00C01462">
        <w:t xml:space="preserve"> </w:t>
      </w:r>
      <w:r w:rsidRPr="00C01462">
        <w:t xml:space="preserve">to </w:t>
      </w:r>
      <w:r w:rsidR="000805B3">
        <w:t>16</w:t>
      </w:r>
      <w:r w:rsidRPr="00C01462">
        <w:t>% i</w:t>
      </w:r>
      <w:r w:rsidR="004F2D8E">
        <w:t>n our work</w:t>
      </w:r>
      <w:r w:rsidRPr="00C01462">
        <w:t xml:space="preserve">). </w:t>
      </w:r>
      <w:r w:rsidR="00F8609B">
        <w:t xml:space="preserve">We find that </w:t>
      </w:r>
      <w:r w:rsidR="00555E7D">
        <w:t>Louisiana’s state inventory</w:t>
      </w:r>
      <w:r w:rsidR="00FE055D">
        <w:t xml:space="preserve"> </w:t>
      </w:r>
      <w:r w:rsidR="00A84019">
        <w:fldChar w:fldCharType="begin"/>
      </w:r>
      <w:r w:rsidR="00A84019">
        <w:instrText xml:space="preserve"> ADDIN ZOTERO_ITEM CSL_CITATION {"citationID":"Yktdd5C2","properties":{"formattedCitation":"(Dismukes, 2021)","plainCitation":"(Dismukes, 2021)","noteIndex":0},"citationItems":[{"id":481,"uris":["http://zotero.org/users/9726796/items/DG3T2SH8"],"itemData":{"id":481,"type":"report","publisher":"Louisiana Governor's Office of Coastal Activities","title":"Louisiana 2021 Greenhouse Gas Inventory","URL":"https://www.lsu.edu/ces/publications/2021/louisiana-2021-greehouse-gas-inventory-df-rev_reduced.pdf","author":[{"family":"Dismukes","given":"D. E."}],"issued":{"date-parts":[["2021",10]]}}}],"schema":"https://github.com/citation-style-language/schema/raw/master/csl-citation.json"} </w:instrText>
      </w:r>
      <w:r w:rsidR="00A84019">
        <w:fldChar w:fldCharType="separate"/>
      </w:r>
      <w:r w:rsidR="00A84019">
        <w:rPr>
          <w:noProof/>
        </w:rPr>
        <w:t>(Dismukes, 2021)</w:t>
      </w:r>
      <w:r w:rsidR="00A84019">
        <w:fldChar w:fldCharType="end"/>
      </w:r>
      <w:r w:rsidR="00555E7D">
        <w:t xml:space="preserve"> is too low due to underestimated oil and gas emissions, while </w:t>
      </w:r>
      <w:r w:rsidR="00F8609B">
        <w:t>Iowa</w:t>
      </w:r>
      <w:r w:rsidR="00555E7D">
        <w:t>’</w:t>
      </w:r>
      <w:r w:rsidR="00F8609B">
        <w:t>s</w:t>
      </w:r>
      <w:r w:rsidR="00FE055D">
        <w:t xml:space="preserve"> </w:t>
      </w:r>
      <w:r w:rsidR="00A84019">
        <w:fldChar w:fldCharType="begin"/>
      </w:r>
      <w:r w:rsidR="00A84019">
        <w:instrText xml:space="preserve"> ADDIN ZOTERO_ITEM CSL_CITATION {"citationID":"VHvGlFyd","properties":{"formattedCitation":"(Iowa DNR, 2020)","plainCitation":"(Iowa DNR, 2020)","noteIndex":0},"citationItems":[{"id":480,"uris":["http://zotero.org/users/9726796/items/VAUPWHAG"],"itemData":{"id":480,"type":"report","publisher":"Iowa Department of Natural Resources","title":"2019 Iowa Statewide Greenhouse Gas Emissions Inventory Report","URL":"https://www.iowadnr.gov/Portals/idnr/uploads/air/ghgemissions/Final%202019%20GHG%20REPORT.pdf","author":[{"family":"Iowa DNR","given":""}],"issued":{"date-parts":[["2020",12,31]]}}}],"schema":"https://github.com/citation-style-language/schema/raw/master/csl-citation.json"} </w:instrText>
      </w:r>
      <w:r w:rsidR="00A84019">
        <w:fldChar w:fldCharType="separate"/>
      </w:r>
      <w:r w:rsidR="00A84019">
        <w:rPr>
          <w:noProof/>
        </w:rPr>
        <w:t>(Iowa DNR, 2020)</w:t>
      </w:r>
      <w:r w:rsidR="00A84019">
        <w:fldChar w:fldCharType="end"/>
      </w:r>
      <w:r w:rsidR="00F8609B">
        <w:t xml:space="preserve"> </w:t>
      </w:r>
      <w:r w:rsidR="00555E7D">
        <w:t xml:space="preserve">is </w:t>
      </w:r>
      <w:r w:rsidR="00F8609B">
        <w:t>too low due to underestimated livestock emissions, particularly from manure management (</w:t>
      </w:r>
      <w:r w:rsidR="005E4B4C">
        <w:t>Section</w:t>
      </w:r>
      <w:r w:rsidR="00F8609B">
        <w:t xml:space="preserve"> 3.1)</w:t>
      </w:r>
      <w:r w:rsidR="000C269E">
        <w:t xml:space="preserve">. </w:t>
      </w:r>
      <w:r w:rsidRPr="00C01462">
        <w:t>Colorado</w:t>
      </w:r>
      <w:r w:rsidR="00555E7D">
        <w:t>’s</w:t>
      </w:r>
      <w:r w:rsidRPr="00C01462">
        <w:t xml:space="preserve"> </w:t>
      </w:r>
      <w:r w:rsidR="000C269E">
        <w:t xml:space="preserve">state </w:t>
      </w:r>
      <w:r w:rsidRPr="00C01462">
        <w:t>inventory</w:t>
      </w:r>
      <w:r w:rsidR="00A84019">
        <w:t xml:space="preserve"> </w:t>
      </w:r>
      <w:r w:rsidR="00A84019">
        <w:fldChar w:fldCharType="begin"/>
      </w:r>
      <w:r w:rsidR="00A84019">
        <w:instrText xml:space="preserve"> ADDIN ZOTERO_ITEM CSL_CITATION {"citationID":"kVBNIX5r","properties":{"formattedCitation":"(Taylor, 2021)","plainCitation":"(Taylor, 2021)","noteIndex":0},"citationItems":[{"id":477,"uris":["http://zotero.org/users/9726796/items/DQ34YJ8T"],"itemData":{"id":477,"type":"report","publisher":"Colorado Air Pollution Control Division, Department of Public Health &amp; Environment","title":"Colorado 2021 Greenhouse Gas Inventory Update: With Historical Emissions from 2005 to 2019 and Projections to 2050","URL":"https://drive.google.com/file/d/1SFtUongwCdZvZEEKC_VEorHky267x_np/view?usp=sharing&amp;usp=embed_facebook","author":[{"family":"Taylor","given":"Tim"}],"accessed":{"date-parts":[["2023",3,28]]},"issued":{"date-parts":[["2021",9]]}}}],"schema":"https://github.com/citation-style-language/schema/raw/master/csl-citation.json"} </w:instrText>
      </w:r>
      <w:r w:rsidR="00A84019">
        <w:fldChar w:fldCharType="separate"/>
      </w:r>
      <w:r w:rsidR="00A84019">
        <w:rPr>
          <w:noProof/>
        </w:rPr>
        <w:t>(Taylor, 2021)</w:t>
      </w:r>
      <w:r w:rsidR="00A84019">
        <w:fldChar w:fldCharType="end"/>
      </w:r>
      <w:r w:rsidRPr="00C01462">
        <w:t xml:space="preserve"> is</w:t>
      </w:r>
      <w:r w:rsidR="00563644">
        <w:t xml:space="preserve"> </w:t>
      </w:r>
      <w:r w:rsidR="00555E7D">
        <w:t xml:space="preserve">65% </w:t>
      </w:r>
      <w:r w:rsidR="00563644">
        <w:t>larger than our posterior</w:t>
      </w:r>
      <w:r w:rsidR="004F2D8E">
        <w:t xml:space="preserve"> estimate</w:t>
      </w:r>
      <w:r w:rsidR="00563644">
        <w:t xml:space="preserve"> </w:t>
      </w:r>
      <w:r w:rsidR="000C269E">
        <w:t>due to</w:t>
      </w:r>
      <w:r w:rsidR="00563644">
        <w:t xml:space="preserve"> oil and gas</w:t>
      </w:r>
      <w:r w:rsidRPr="00C01462">
        <w:t xml:space="preserve"> emissions </w:t>
      </w:r>
      <w:r w:rsidR="000C269E">
        <w:t xml:space="preserve">that are </w:t>
      </w:r>
      <w:r w:rsidRPr="00C01462">
        <w:t>more than twice as large</w:t>
      </w:r>
      <w:r w:rsidR="005960D4" w:rsidRPr="00713109">
        <w:t>.</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2BFB0329" w14:textId="46EC389C" w:rsidR="00EF3E0E" w:rsidRDefault="00B22D3B" w:rsidP="001C4A43">
      <w:r>
        <w:t>Urban areas are</w:t>
      </w:r>
      <w:r w:rsidR="00111F79">
        <w:t xml:space="preserve"> home to 81% of the U.S. population </w:t>
      </w:r>
      <w:r w:rsidR="00A84019">
        <w:fldChar w:fldCharType="begin"/>
      </w:r>
      <w:r w:rsidR="00F551D6">
        <w:instrText xml:space="preserve"> ADDIN ZOTERO_ITEM CSL_CITATION {"citationID":"ARt1Wgc4","properties":{"formattedCitation":"(U.S. Census Bureau, 2010)","plainCitation":"(U.S. Census Bureau, 2010)","noteIndex":0},"citationItems":[{"id":483,"uris":["http://zotero.org/users/9726796/items/2H3HQU5X"],"itemData":{"id":483,"type":"document","abstract":"Documents, maps, and facts related to the 2010 Urban Area delineation.","note":"section: Government","title":"2010 Census Urban and Rural Classification and Urban Area Criteria","URL":"https://www.census.gov/programs-surveys/geography/guidance/geo-areas/urban-rural/2010-urban-rural.html","author":[{"family":"U.S. Census Bureau","given":""}],"accessed":{"date-parts":[["2023",3,28]]},"issued":{"date-parts":[["2010"]]}}}],"schema":"https://github.com/citation-style-language/schema/raw/master/csl-citation.json"} </w:instrText>
      </w:r>
      <w:r w:rsidR="00A84019">
        <w:fldChar w:fldCharType="separate"/>
      </w:r>
      <w:r w:rsidR="00F551D6">
        <w:rPr>
          <w:noProof/>
        </w:rPr>
        <w:t>(U.S. Census Bureau, 2010)</w:t>
      </w:r>
      <w:r w:rsidR="00A84019">
        <w:fldChar w:fldCharType="end"/>
      </w:r>
      <w:r w:rsidR="00111F79">
        <w:t xml:space="preserve"> and are</w:t>
      </w:r>
      <w:r>
        <w:t xml:space="preserve"> </w:t>
      </w:r>
      <w:r w:rsidR="006D2FBA">
        <w:t>major sources of</w:t>
      </w:r>
      <w:r>
        <w:t xml:space="preserve"> greenhouse gas emissions</w:t>
      </w:r>
      <w:r w:rsidR="00D30521">
        <w:t>, including methane</w:t>
      </w:r>
      <w:r>
        <w:t xml:space="preserve"> </w:t>
      </w:r>
      <w:r w:rsidR="005C5B4A">
        <w:fldChar w:fldCharType="begin"/>
      </w:r>
      <w:r w:rsidR="00777090">
        <w:instrText xml:space="preserve"> ADDIN ZOTERO_ITEM CSL_CITATION {"citationID":"YhYbn8Lw","properties":{"formattedCitation":"(Gurney et al., 2015; Hopkins et al., 2016)","plainCitation":"(Gurney et al., 2015; Hopkins et al., 2016)","noteIndex":0},"citationItems":[{"id":436,"uris":["http://zotero.org/users/9726796/items/K34ZJ8TF"],"itemData":{"id":436,"type":"article-journal","abstract":"Cities need to understand and manage their carbon footprint at the level of streets, buildings and communities, urge Kevin Robert Gurney and colleagues.","container-title":"Nature","DOI":"10.1038/525179a","ISSN":"1476-4687","issue":"7568","language":"en","license":"2015 Nature Publishing Group","note":"number: 7568\npublisher: Nature Publishing Group","page":"179-181","source":"www.nature.com","title":"Climate change: Track urban emissions on a human scale","title-short":"Climate change","volume":"525","author":[{"family":"Gurney","given":"Kevin Robert"},{"family":"Romero-Lankao","given":"Paty"},{"family":"Seto","given":"Karen C."},{"family":"Hutyra","given":"Lucy R."},{"family":"Duren","given":"Riley"},{"family":"Kennedy","given":"Christopher"},{"family":"Grimm","given":"Nancy B."},{"family":"Ehleringer","given":"James R."},{"family":"Marcotullio","given":"Peter"},{"family":"Hughes","given":"Sara"},{"family":"Pincetl","given":"Stephanie"},{"family":"Chester","given":"Mikhail V."},{"family":"Runfola","given":"Daniel M."},{"family":"Feddema","given":"Johannes J."},{"family":"Sperling","given":"Joshua"}],"issued":{"date-parts":[["2015",9]]}}},{"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5C5B4A">
        <w:fldChar w:fldCharType="separate"/>
      </w:r>
      <w:r w:rsidR="00777090">
        <w:t>(Gurney et al., 2015; Hopkins et al., 2016)</w:t>
      </w:r>
      <w:r w:rsidR="005C5B4A">
        <w:fldChar w:fldCharType="end"/>
      </w:r>
      <w:r w:rsidR="006D2FBA">
        <w:t xml:space="preserve">. </w:t>
      </w:r>
      <w:r w:rsidR="00D30521">
        <w:t>As urban populations grow</w:t>
      </w:r>
      <w:r w:rsidR="00777090">
        <w:t xml:space="preserve"> </w:t>
      </w:r>
      <w:r w:rsidR="00777090">
        <w:fldChar w:fldCharType="begin"/>
      </w:r>
      <w:r w:rsidR="00777090">
        <w:instrText xml:space="preserve"> ADDIN ZOTERO_ITEM CSL_CITATION {"citationID":"tm5iFtnp","properties":{"formattedCitation":"(Seto et al., 2012)","plainCitation":"(Seto et al., 2012)","noteIndex":0},"citationItems":[{"id":441,"uris":["http://zotero.org/users/9726796/items/XFHBWWDQ"],"itemData":{"id":441,"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00777090">
        <w:rPr>
          <w:rFonts w:ascii="Cambria Math" w:hAnsi="Cambria Math" w:cs="Cambria Math"/>
        </w:rPr>
        <w:instrText>∼</w:instrText>
      </w:r>
      <w:r w:rsidR="00777090">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ue":"40","note":"publisher: Proceedings of the National Academy of Sciences","page":"16083-16088","source":"pnas.org (Atypon)","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777090">
        <w:fldChar w:fldCharType="separate"/>
      </w:r>
      <w:r w:rsidR="00777090">
        <w:rPr>
          <w:noProof/>
        </w:rPr>
        <w:t>(Seto et al., 2012)</w:t>
      </w:r>
      <w:r w:rsidR="00777090">
        <w:fldChar w:fldCharType="end"/>
      </w:r>
      <w:r w:rsidR="00D30521">
        <w:t xml:space="preserve">, these emissions are likely to increase. </w:t>
      </w:r>
      <w:r w:rsidR="0085494C">
        <w:t>Cit</w:t>
      </w:r>
      <w:r w:rsidR="00CB7EEE">
        <w:t>ies are well</w:t>
      </w:r>
      <w:r w:rsidR="00D30521">
        <w:t>-</w:t>
      </w:r>
      <w:r w:rsidR="00CB7EEE">
        <w:t xml:space="preserve">positioned to address methane emissions through waste-reduction initiatives, leak-detection programs, and strategic contracts with landfill operators and gas utilities. </w:t>
      </w:r>
      <w:r w:rsidR="00D30521">
        <w:t>Regulation by a</w:t>
      </w:r>
      <w:r w:rsidR="00771467">
        <w:t xml:space="preserve">ir pollution control districts can also </w:t>
      </w:r>
      <w:r w:rsidR="00D30521">
        <w:t>aid</w:t>
      </w:r>
      <w:r w:rsidR="00771467">
        <w:t xml:space="preserve"> urban emissions reduction efforts </w:t>
      </w:r>
      <w:r w:rsidR="00777090">
        <w:fldChar w:fldCharType="begin"/>
      </w:r>
      <w:r w:rsidR="00777090">
        <w:instrText xml:space="preserve"> ADDIN ZOTERO_ITEM CSL_CITATION {"citationID":"m1AlaKsg","properties":{"formattedCitation":"(Hopkins et al., 2016)","plainCitation":"(Hopkins et al., 2016)","noteIndex":0},"citationItems":[{"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777090">
        <w:fldChar w:fldCharType="separate"/>
      </w:r>
      <w:r w:rsidR="00777090">
        <w:rPr>
          <w:noProof/>
        </w:rPr>
        <w:t>(Hopkins et al., 2016)</w:t>
      </w:r>
      <w:r w:rsidR="00777090">
        <w:fldChar w:fldCharType="end"/>
      </w:r>
      <w:r w:rsidR="00771467">
        <w:t xml:space="preserve">. </w:t>
      </w:r>
      <w:r w:rsidR="001532E9">
        <w:t xml:space="preserve">C40, </w:t>
      </w:r>
      <w:r w:rsidR="00EE398C" w:rsidRPr="00EE398C">
        <w:t xml:space="preserve">a performance-based coalition of over 100 mayors dedicated to </w:t>
      </w:r>
      <w:r w:rsidR="00EE398C">
        <w:t>climate</w:t>
      </w:r>
      <w:r w:rsidR="004F2D8E">
        <w:t xml:space="preserve"> change</w:t>
      </w:r>
      <w:r w:rsidR="00EE398C">
        <w:t xml:space="preserve"> mitigation</w:t>
      </w:r>
      <w:r w:rsidR="00CB7EEE">
        <w:t>, recommends that cities target a 50% reduction in methane emissions by 2030</w:t>
      </w:r>
      <w:r w:rsidR="00777090">
        <w:t xml:space="preserve"> </w:t>
      </w:r>
      <w:r w:rsidR="00777090">
        <w:fldChar w:fldCharType="begin"/>
      </w:r>
      <w:r w:rsidR="004432BB">
        <w:instrText xml:space="preserve"> ADDIN ZOTERO_ITEM CSL_CITATION {"citationID":"BZu8nEZ4","properties":{"formattedCitation":"(C40, 2022b)","plainCitation":"(C40, 2022b)","noteIndex":0},"citationItems":[{"id":443,"uris":["http://zotero.org/users/9726796/items/BJWWVXPI"],"itemData":{"id":443,"type":"article-newspaper","container-title":"C40 Knowledge","title":"Methane: Why cities must act now","URL":"https://www.c40knowledgehub.org/s/article/Methane-Why-cities-must-act-now?language=en_US","author":[{"family":"C40","given":""}],"accessed":{"date-parts":[["2023",3,28]]},"issued":{"date-parts":[["2022",7]]}}}],"schema":"https://github.com/citation-style-language/schema/raw/master/csl-citation.json"} </w:instrText>
      </w:r>
      <w:r w:rsidR="00777090">
        <w:fldChar w:fldCharType="separate"/>
      </w:r>
      <w:r w:rsidR="004432BB">
        <w:rPr>
          <w:noProof/>
        </w:rPr>
        <w:t>(C40, 2022b)</w:t>
      </w:r>
      <w:r w:rsidR="00777090">
        <w:fldChar w:fldCharType="end"/>
      </w:r>
      <w:r w:rsidR="00CB7EEE">
        <w:t xml:space="preserve">. </w:t>
      </w:r>
      <w:r w:rsidR="00771467">
        <w:t>Numerous cities</w:t>
      </w:r>
      <w:r w:rsidR="009C72B8">
        <w:t>,</w:t>
      </w:r>
      <w:r w:rsidR="00771467">
        <w:t xml:space="preserve"> </w:t>
      </w:r>
      <w:r w:rsidR="00D30521">
        <w:t xml:space="preserve">including New York City, </w:t>
      </w:r>
      <w:r w:rsidR="004432BB">
        <w:t xml:space="preserve">Los Angeles, and </w:t>
      </w:r>
      <w:r w:rsidR="00D30521">
        <w:t>Philadelphia</w:t>
      </w:r>
      <w:r w:rsidR="009C72B8">
        <w:t>,</w:t>
      </w:r>
      <w:r w:rsidR="00D30521">
        <w:t xml:space="preserve"> </w:t>
      </w:r>
      <w:r w:rsidR="00771467">
        <w:t xml:space="preserve">are working toward </w:t>
      </w:r>
      <w:r w:rsidR="004F2D8E">
        <w:t xml:space="preserve">these </w:t>
      </w:r>
      <w:r w:rsidR="00771467">
        <w:t>reductions through zero-waste programs</w:t>
      </w:r>
      <w:r w:rsidR="004432BB">
        <w:t xml:space="preserve"> </w:t>
      </w:r>
      <w:r w:rsidR="004432BB">
        <w:fldChar w:fldCharType="begin"/>
      </w:r>
      <w:r w:rsidR="004432BB">
        <w:instrText xml:space="preserve"> ADDIN ZOTERO_ITEM CSL_CITATION {"citationID":"uRKdjcXJ","properties":{"formattedCitation":"(C40, 2022a)","plainCitation":"(C40, 2022a)","noteIndex":0},"citationItems":[{"id":448,"uris":["http://zotero.org/users/9726796/items/V2HRNLDY"],"itemData":{"id":448,"type":"report","genre":"Annual City Progress Report","publisher":"C40","title":"C40 Advancing towards zero waste declaration: How cities are creating cleaner, healthier communities and circular economies","author":[{"family":"C40","given":""}],"issued":{"date-parts":[["2022",2]]}}}],"schema":"https://github.com/citation-style-language/schema/raw/master/csl-citation.json"} </w:instrText>
      </w:r>
      <w:r w:rsidR="004432BB">
        <w:fldChar w:fldCharType="separate"/>
      </w:r>
      <w:r w:rsidR="004432BB">
        <w:rPr>
          <w:noProof/>
        </w:rPr>
        <w:t>(C40, 2022a)</w:t>
      </w:r>
      <w:r w:rsidR="004432BB">
        <w:fldChar w:fldCharType="end"/>
      </w:r>
      <w:r w:rsidR="00D30521">
        <w:t xml:space="preserve">. </w:t>
      </w:r>
      <w:r w:rsidR="00EF3E0E">
        <w:t>T</w:t>
      </w:r>
      <w:r w:rsidR="00D30521">
        <w:t xml:space="preserve">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w:t>
      </w:r>
      <w:r w:rsidR="009802AF">
        <w:fldChar w:fldCharType="begin"/>
      </w:r>
      <w:r w:rsidR="009802AF">
        <w:instrText xml:space="preserve"> ADDIN ZOTERO_ITEM CSL_CITATION {"citationID":"wcRWz7Yc","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9802AF">
        <w:fldChar w:fldCharType="separate"/>
      </w:r>
      <w:r w:rsidR="009802AF">
        <w:rPr>
          <w:noProof/>
        </w:rPr>
        <w:t>(The White House, 2021)</w:t>
      </w:r>
      <w:r w:rsidR="009802AF">
        <w:fldChar w:fldCharType="end"/>
      </w:r>
      <w:r w:rsidR="00EE398C">
        <w:t>.</w:t>
      </w:r>
    </w:p>
    <w:p w14:paraId="29A8CBC4" w14:textId="77777777" w:rsidR="001C4A43" w:rsidRDefault="001C4A43" w:rsidP="001C4A43"/>
    <w:p w14:paraId="59AFEE0A" w14:textId="42AA3673" w:rsidR="006607BD" w:rsidRPr="00B51761" w:rsidRDefault="001E52B8" w:rsidP="000C5B1A">
      <w:pPr>
        <w:rPr>
          <w:rFonts w:eastAsiaTheme="minorEastAsia"/>
          <w:iCs/>
        </w:rPr>
      </w:pPr>
      <w:r w:rsidRPr="00C01462">
        <w:t xml:space="preserve">We calculate posterior emissions for </w:t>
      </w:r>
      <w:r>
        <w:t>95</w:t>
      </w:r>
      <w:r w:rsidRPr="00C01462">
        <w:t xml:space="preserve"> urban areas</w:t>
      </w:r>
      <w:r>
        <w:t xml:space="preserve"> across CONUS</w:t>
      </w:r>
      <w:r w:rsidR="00EF3E0E">
        <w:t xml:space="preserve"> with 2010 populations over one million</w:t>
      </w:r>
      <w:r w:rsidR="00C510FE">
        <w:t xml:space="preserve"> and averaging kernel sensitivities</w:t>
      </w:r>
      <w:r w:rsidR="004F2D8E">
        <w:t xml:space="preserve"> from the inversion of TROPOMI data</w:t>
      </w:r>
      <w:r w:rsidR="00C510FE">
        <w:t xml:space="preserve"> greater than 0.2</w:t>
      </w:r>
      <w:r>
        <w:t xml:space="preserve">, providing the </w:t>
      </w:r>
      <w:r w:rsidRPr="00C01462">
        <w:t>first comprehensiv</w:t>
      </w:r>
      <w:r>
        <w:t>e</w:t>
      </w:r>
      <w:r w:rsidRPr="00C01462">
        <w:t xml:space="preserve"> </w:t>
      </w:r>
      <w:r>
        <w:t xml:space="preserve">national </w:t>
      </w:r>
      <w:r w:rsidRPr="00C01462">
        <w:t>analy</w:t>
      </w:r>
      <w:r>
        <w:t>sis of</w:t>
      </w:r>
      <w:r w:rsidRPr="00C01462">
        <w:t xml:space="preserve"> urban </w:t>
      </w:r>
      <w:r w:rsidR="00B82E8B">
        <w:t xml:space="preserve">methane </w:t>
      </w:r>
      <w:r w:rsidRPr="00C01462">
        <w:t>emissions.</w:t>
      </w:r>
      <w:r>
        <w:t xml:space="preserve"> </w:t>
      </w:r>
      <w:r w:rsidR="004F2D8E">
        <w:rPr>
          <w:rFonts w:eastAsiaTheme="minorEastAsia"/>
          <w:iCs/>
        </w:rPr>
        <w:t xml:space="preserve">Quantification of urban emissions depends significantly on the definition of city extent due to the presence of large emitters such as landfills on the urban periphery </w:t>
      </w:r>
      <w:r w:rsidR="009802AF">
        <w:rPr>
          <w:rFonts w:eastAsiaTheme="minorEastAsia"/>
          <w:iCs/>
        </w:rPr>
        <w:fldChar w:fldCharType="begin"/>
      </w:r>
      <w:r w:rsidR="00F551D6">
        <w:rPr>
          <w:rFonts w:eastAsiaTheme="minorEastAsia"/>
          <w:iCs/>
        </w:rPr>
        <w:instrText xml:space="preserve"> ADDIN ZOTERO_ITEM CSL_CITATION {"citationID":"y7vAHYLV","properties":{"formattedCitation":"(Balashov et al., 2020; Plant et al., 2022)","plainCitation":"(Balashov et al., 2020; Plant et al., 2022)","dontUpdate":true,"noteIndex":0},"citationItems":[{"id":452,"uris":["http://zotero.org/users/9726796/items/ANJH4UA9"],"itemData":{"id":452,"type":"article-journal","abstract":"As natural gas extraction and use continues to increase, the need to quantify emissions of methane (CH4), a powerful greenhouse gas, has grown. Large discrepancies in Indianapolis CH4 emissions have been observed when comparing inventory, aircraft mass balance, and tower inverse modeling estimates. Four years of continuous CH4 mole fraction observations from a network of nine towers as a part of the Indianapolis Flux Experiment (INFLUX) are utilized to investigate four possible reasons for the abovementioned inconsistencies: (1) differences in definition of the city domain, (2) a highly temporally variable and spatially non-uniform CH4 background, (3) temporal variability in CH4 emissions, and (4) CH4 sources that are not accounted for in the inventory. Reducing the Indianapolis urban domain size to be consistent with the inventory domain size decreases the CH4 emission estimation of the inverse modeling methodology by about 35&amp;thinsp;%, thereby lessening the discrepancy and bringing total city flux within the error range of one of the two inventories. Nevertheless, the inverse modeling estimate still remains about 91&amp;thinsp;% higher than inventory estimates. Hourly urban background CH4 mole fractions are shown to be spatially heterogeneous and temporally variable. Variability in background mole fractions observed at any given moment and a single location could be up to about 50&amp;thinsp;ppb depending on a wind direction but decreases substantially when averaged over multiple days. Statistically significant, long-term biases in background mole fractions of 2–5&amp;thinsp;ppb are found from single-point observations for most wind directions. Boundary layer budget estimates suggest that Indianapolis CH4 emissions did not change significantly when comparing 2014 to 2016. However, it appears that CH4 emissions may follow a diurnal cycle, with daytime emissions (12:00–16:00&amp;thinsp;LST) approximately twice as large as nighttime emissions (20:00–05:00&amp;thinsp;LST). We found no evidence for large CH4 point sources that are otherwise missing from the inventories. The data from the towers confirm that the strongest CH4 source in Indianapolis is South Side landfill. Leaks from the natural gas distribution system that were detected with the tower network appeared localized and non-permanent. Our simple atmospheric budget analyses estimate the magnitude of the diffuse natural gas source to be 70&amp;thinsp;% higher than inventory estimates, but more comprehensive analyses are needed. Long-term averaging, spatially extensive upwind mole fraction observations, mesoscale atmospheric modeling of the regional emissions environment, and careful treatment of the times of day are recommended for precise and accurate quantification of urban CH4 emissions.","container-title":"Atmospheric Chemistry and Physics","DOI":"10.5194/acp-20-4545-2020","ISSN":"1680-7316","issue":"7","language":"English","note":"publisher: Copernicus GmbH","page":"4545-4559","source":"Copernicus Online Journals","title":"Background heterogeneity and other uncertainties in estimating urban methane flux: results from the Indianapolis Flux Experiment (INFLUX)","title-short":"Background heterogeneity and other uncertainties in estimating urban methane flux","volume":"20","author":[{"family":"Balashov","given":"Nikolay V."},{"family":"Davis","given":"Kenneth J."},{"family":"Miles","given":"Natasha L."},{"family":"Lauvaux","given":"Thomas"},{"family":"Richardson","given":"Scott J."},{"family":"Barkley","given":"Zachary R."},{"family":"Bonin","given":"Timothy A."}],"issued":{"date-parts":[["2020",4,17]]}}},{"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schema":"https://github.com/citation-style-language/schema/raw/master/csl-citation.json"} </w:instrText>
      </w:r>
      <w:r w:rsidR="009802AF">
        <w:rPr>
          <w:rFonts w:eastAsiaTheme="minorEastAsia"/>
          <w:iCs/>
        </w:rPr>
        <w:fldChar w:fldCharType="separate"/>
      </w:r>
      <w:r w:rsidR="009802AF">
        <w:rPr>
          <w:rFonts w:eastAsiaTheme="minorEastAsia"/>
          <w:iCs/>
          <w:noProof/>
        </w:rPr>
        <w:t xml:space="preserve">(e.g., Balashov et al., 2020; </w:t>
      </w:r>
      <w:r w:rsidR="009802AF">
        <w:rPr>
          <w:rFonts w:eastAsiaTheme="minorEastAsia"/>
          <w:iCs/>
          <w:noProof/>
        </w:rPr>
        <w:lastRenderedPageBreak/>
        <w:t>Plant et al., 2022)</w:t>
      </w:r>
      <w:r w:rsidR="009802AF">
        <w:rPr>
          <w:rFonts w:eastAsiaTheme="minorEastAsia"/>
          <w:iCs/>
        </w:rPr>
        <w:fldChar w:fldCharType="end"/>
      </w:r>
      <w:r w:rsidR="004F2D8E">
        <w:rPr>
          <w:rFonts w:eastAsiaTheme="minorEastAsia"/>
          <w:iCs/>
        </w:rPr>
        <w:t>. We follow Plant et al.</w:t>
      </w:r>
      <w:r w:rsidR="009802AF">
        <w:rPr>
          <w:rFonts w:eastAsiaTheme="minorEastAsia"/>
          <w:iCs/>
        </w:rPr>
        <w:t xml:space="preserve"> </w:t>
      </w:r>
      <w:r w:rsidR="009802AF">
        <w:rPr>
          <w:rFonts w:eastAsiaTheme="minorEastAsia"/>
          <w:iCs/>
        </w:rPr>
        <w:fldChar w:fldCharType="begin"/>
      </w:r>
      <w:r w:rsidR="009802AF">
        <w:rPr>
          <w:rFonts w:eastAsiaTheme="minorEastAsia"/>
          <w:iCs/>
        </w:rPr>
        <w:instrText xml:space="preserve"> ADDIN ZOTERO_ITEM CSL_CITATION {"citationID":"1bXgKAM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rPr>
          <w:rFonts w:eastAsiaTheme="minorEastAsia"/>
          <w:iCs/>
        </w:rPr>
        <w:fldChar w:fldCharType="separate"/>
      </w:r>
      <w:r w:rsidR="009802AF">
        <w:rPr>
          <w:rFonts w:eastAsiaTheme="minorEastAsia"/>
          <w:iCs/>
          <w:noProof/>
        </w:rPr>
        <w:t>(2022)</w:t>
      </w:r>
      <w:r w:rsidR="009802AF">
        <w:rPr>
          <w:rFonts w:eastAsiaTheme="minorEastAsia"/>
          <w:iCs/>
        </w:rPr>
        <w:fldChar w:fldCharType="end"/>
      </w:r>
      <w:r w:rsidR="004F2D8E">
        <w:rPr>
          <w:rFonts w:eastAsiaTheme="minorEastAsia"/>
          <w:iCs/>
        </w:rPr>
        <w:t xml:space="preserve"> and others in using the </w:t>
      </w:r>
      <w:r w:rsidR="004F2D8E" w:rsidRPr="00C01462">
        <w:rPr>
          <w:rFonts w:eastAsiaTheme="minorEastAsia"/>
          <w:iCs/>
        </w:rPr>
        <w:t xml:space="preserve">U.S. Census </w:t>
      </w:r>
      <w:r w:rsidR="004F2D8E">
        <w:rPr>
          <w:rFonts w:eastAsiaTheme="minorEastAsia"/>
          <w:iCs/>
        </w:rPr>
        <w:t xml:space="preserve">Topographically Integrated Geographic Encoding and Referencing system (TIGER)/Line </w:t>
      </w:r>
      <w:r w:rsidR="004F2D8E" w:rsidRPr="00C01462">
        <w:rPr>
          <w:rFonts w:eastAsiaTheme="minorEastAsia"/>
          <w:iCs/>
        </w:rPr>
        <w:t>Urban Areas</w:t>
      </w:r>
      <w:r w:rsidR="004F2D8E">
        <w:rPr>
          <w:rFonts w:eastAsiaTheme="minorEastAsia"/>
          <w:iCs/>
        </w:rPr>
        <w:t xml:space="preserve"> to standardize the definition across CONUS</w:t>
      </w:r>
      <w:r w:rsidR="009802AF">
        <w:rPr>
          <w:rFonts w:eastAsiaTheme="minorEastAsia"/>
          <w:iCs/>
        </w:rPr>
        <w:t xml:space="preserve"> </w:t>
      </w:r>
      <w:r w:rsidR="0028085B">
        <w:rPr>
          <w:rFonts w:eastAsiaTheme="minorEastAsia"/>
          <w:iCs/>
        </w:rPr>
        <w:fldChar w:fldCharType="begin"/>
      </w:r>
      <w:r w:rsidR="0028085B">
        <w:rPr>
          <w:rFonts w:eastAsiaTheme="minorEastAsia"/>
          <w:iCs/>
        </w:rPr>
        <w:instrText xml:space="preserve"> ADDIN ZOTERO_ITEM CSL_CITATION {"citationID":"ktoPS54a","properties":{"formattedCitation":"(U.S. Census Bureau, 2017)","plainCitation":"(U.S. Census Bureau, 2017)","noteIndex":0},"citationItems":[{"id":485,"uris":["http://zotero.org/users/9726796/items/ACAMQLPA"],"itemData":{"id":485,"type":"report","publisher":"U.S. Census Bureau","title":"TIGER/Line Shapefile, 2017, 2010 nation, U.S., 2010 Census Urban Area National","URL":"https://catalog.data.gov/dataset/tiger-line-shapefile-2017-2010-nation-u-s-2010-census-urban-area-national","author":[{"family":"U.S. Census Bureau","given":""}],"issued":{"date-parts":[["2017"]]}}}],"schema":"https://github.com/citation-style-language/schema/raw/master/csl-citation.json"} </w:instrText>
      </w:r>
      <w:r w:rsidR="0028085B">
        <w:rPr>
          <w:rFonts w:eastAsiaTheme="minorEastAsia"/>
          <w:iCs/>
        </w:rPr>
        <w:fldChar w:fldCharType="separate"/>
      </w:r>
      <w:r w:rsidR="0028085B">
        <w:rPr>
          <w:rFonts w:eastAsiaTheme="minorEastAsia"/>
          <w:iCs/>
          <w:noProof/>
        </w:rPr>
        <w:t>(U.S. Census Bureau, 2017)</w:t>
      </w:r>
      <w:r w:rsidR="0028085B">
        <w:rPr>
          <w:rFonts w:eastAsiaTheme="minorEastAsia"/>
          <w:iCs/>
        </w:rPr>
        <w:fldChar w:fldCharType="end"/>
      </w:r>
      <w:r w:rsidR="004F2D8E">
        <w:rPr>
          <w:rFonts w:eastAsiaTheme="minorEastAsia"/>
          <w:iCs/>
        </w:rPr>
        <w:t xml:space="preserve">. </w:t>
      </w:r>
      <w:r w:rsidR="00EF3E0E">
        <w:t>The</w:t>
      </w:r>
      <w:r w:rsidR="00CC56C7">
        <w:t xml:space="preserve">se </w:t>
      </w:r>
      <w:r w:rsidR="00EF3E0E">
        <w:t>urban areas are responsible for almost a quarter of</w:t>
      </w:r>
      <w:ins w:id="210" w:author="Hannah Nesser" w:date="2023-04-11T22:43:00Z">
        <w:r w:rsidR="005515F1">
          <w:t xml:space="preserve"> </w:t>
        </w:r>
      </w:ins>
      <w:ins w:id="211" w:author="Hannah Nesser" w:date="2023-04-11T23:06:00Z">
        <w:r w:rsidR="00AB00FE">
          <w:t xml:space="preserve">the </w:t>
        </w:r>
      </w:ins>
      <w:del w:id="212" w:author="Hannah Nesser" w:date="2023-04-11T23:06:00Z">
        <w:r w:rsidR="00EF3E0E" w:rsidDel="00AB00FE">
          <w:delText xml:space="preserve"> </w:delText>
        </w:r>
      </w:del>
      <w:r w:rsidR="00CC56C7">
        <w:t>GHGI</w:t>
      </w:r>
      <w:ins w:id="213" w:author="Hannah Nesser" w:date="2023-04-11T23:06:00Z">
        <w:r w:rsidR="00AB00FE">
          <w:t>23</w:t>
        </w:r>
      </w:ins>
      <w:r w:rsidR="00CC56C7">
        <w:t xml:space="preserve"> </w:t>
      </w:r>
      <w:r w:rsidR="00EF3E0E">
        <w:t xml:space="preserve">emissions </w:t>
      </w:r>
      <w:r w:rsidR="009C72B8">
        <w:t>spatially</w:t>
      </w:r>
      <w:r w:rsidR="00CC56C7">
        <w:t xml:space="preserve"> allocated using the </w:t>
      </w:r>
      <w:r w:rsidR="004F2D8E">
        <w:t xml:space="preserve">gridded </w:t>
      </w:r>
      <w:r w:rsidR="009C72B8">
        <w:t xml:space="preserve">inventory from </w:t>
      </w:r>
      <w:proofErr w:type="spellStart"/>
      <w:r w:rsidR="009C72B8">
        <w:t>Maasakkers</w:t>
      </w:r>
      <w:proofErr w:type="spellEnd"/>
      <w:r w:rsidR="009C72B8">
        <w:t xml:space="preserve"> et al. </w:t>
      </w:r>
      <w:r w:rsidR="009802AF">
        <w:fldChar w:fldCharType="begin"/>
      </w:r>
      <w:r w:rsidR="009C72B8">
        <w:instrText xml:space="preserve"> ADDIN ZOTERO_ITEM CSL_CITATION {"citationID":"mR0rCKNQ","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9802AF">
        <w:fldChar w:fldCharType="separate"/>
      </w:r>
      <w:r w:rsidR="009C72B8">
        <w:rPr>
          <w:noProof/>
        </w:rPr>
        <w:t>(2016)</w:t>
      </w:r>
      <w:r w:rsidR="009802AF">
        <w:fldChar w:fldCharType="end"/>
      </w:r>
      <w:r w:rsidR="004F2D8E">
        <w:t xml:space="preserve">. </w:t>
      </w:r>
      <w:r w:rsidR="005960D4" w:rsidRPr="00713109">
        <w:t>The gridded inventory does not include post-meter emissions introduced in later versions of the GHGI</w:t>
      </w:r>
      <w:r w:rsidR="00A05396">
        <w:t xml:space="preserve">, </w:t>
      </w:r>
      <w:r w:rsidR="009C72B8">
        <w:t>which</w:t>
      </w:r>
      <w:r w:rsidR="00DD7F56">
        <w:t xml:space="preserve"> we</w:t>
      </w:r>
      <w:r w:rsidR="00EF3E0E">
        <w:t xml:space="preserve"> </w:t>
      </w:r>
      <w:r w:rsidR="00F04FBD">
        <w:t>distribute</w:t>
      </w:r>
      <w:r w:rsidR="00DD7F56">
        <w:t xml:space="preserve"> </w:t>
      </w:r>
      <w:r w:rsidR="00EF3E0E">
        <w:t>by population</w:t>
      </w:r>
      <w:ins w:id="214" w:author="Hannah Nesser" w:date="2023-04-11T23:24:00Z">
        <w:r w:rsidR="00321679">
          <w:t xml:space="preserve"> for this analysis</w:t>
        </w:r>
      </w:ins>
      <w:r w:rsidR="00EF3E0E">
        <w:t>. In an average city, emissions are produced by landfills (</w:t>
      </w:r>
      <w:r w:rsidR="00E2616B">
        <w:t>40</w:t>
      </w:r>
      <w:r w:rsidR="00EF3E0E">
        <w:t>%), gas distribution (</w:t>
      </w:r>
      <w:r w:rsidR="00E2616B">
        <w:t>5</w:t>
      </w:r>
      <w:r w:rsidR="00EF3E0E">
        <w:t>%), post-meter emissions (</w:t>
      </w:r>
      <w:ins w:id="215" w:author="Hannah Nesser" w:date="2023-04-11T22:43:00Z">
        <w:r w:rsidR="005515F1">
          <w:t>4</w:t>
        </w:r>
      </w:ins>
      <w:del w:id="216" w:author="Hannah Nesser" w:date="2023-04-11T22:43:00Z">
        <w:r w:rsidR="00E2616B" w:rsidDel="005515F1">
          <w:delText>5</w:delText>
        </w:r>
      </w:del>
      <w:r w:rsidR="00EF3E0E">
        <w:t>%), wastewater (6%)</w:t>
      </w:r>
      <w:r w:rsidR="00E2616B">
        <w:t xml:space="preserve">, and other sources </w:t>
      </w:r>
      <w:r w:rsidR="00A05396">
        <w:t xml:space="preserve">that are not specific to urban areas </w:t>
      </w:r>
      <w:r w:rsidR="00E2616B">
        <w:t>such as livestock and oil and gas</w:t>
      </w:r>
      <w:r w:rsidR="00A05396">
        <w:t xml:space="preserve"> production and transmission</w:t>
      </w:r>
      <w:r w:rsidR="00E2616B">
        <w:t xml:space="preserve"> (45%</w:t>
      </w:r>
      <w:r w:rsidR="00F71396">
        <w:t xml:space="preserve">). </w:t>
      </w:r>
      <w:commentRangeStart w:id="217"/>
      <w:commentRangeStart w:id="218"/>
      <w:commentRangeEnd w:id="217"/>
      <w:r w:rsidR="00F71396">
        <w:rPr>
          <w:rStyle w:val="CommentReference"/>
        </w:rPr>
        <w:commentReference w:id="217"/>
      </w:r>
      <w:commentRangeEnd w:id="218"/>
      <w:r w:rsidR="00F71396">
        <w:rPr>
          <w:rStyle w:val="CommentReference"/>
        </w:rPr>
        <w:commentReference w:id="218"/>
      </w:r>
    </w:p>
    <w:p w14:paraId="7495BF75" w14:textId="2AC15972" w:rsidR="00111F79" w:rsidRDefault="00111F79" w:rsidP="000C5B1A"/>
    <w:p w14:paraId="3EC43984" w14:textId="7C469B97" w:rsidR="005A1285" w:rsidRDefault="00DD7F56" w:rsidP="000C5B1A">
      <w:r>
        <w:t>A</w:t>
      </w:r>
      <w:r w:rsidR="00FF45F0">
        <w:t xml:space="preserve">nthropogenic </w:t>
      </w:r>
      <w:r w:rsidR="00FF45F0" w:rsidRPr="00C01462">
        <w:t>posterior emissions</w:t>
      </w:r>
      <w:r w:rsidR="00FF45F0">
        <w:t xml:space="preserve"> </w:t>
      </w:r>
      <w:r w:rsidR="005A1285">
        <w:t xml:space="preserve">in these 95 </w:t>
      </w:r>
      <w:r>
        <w:t>urban areas total</w:t>
      </w:r>
      <w:r w:rsidR="00FF45F0">
        <w:t xml:space="preserve"> </w:t>
      </w:r>
      <w:r w:rsidR="00BA6A2B">
        <w:t>6.0</w:t>
      </w:r>
      <w:r w:rsidR="00FF45F0">
        <w:t xml:space="preserve"> (</w:t>
      </w:r>
      <w:r w:rsidR="005A1285">
        <w:t>5</w:t>
      </w:r>
      <w:r w:rsidR="00FF45F0">
        <w:t>.</w:t>
      </w:r>
      <w:r w:rsidR="00BA6A2B">
        <w:t>4</w:t>
      </w:r>
      <w:r w:rsidR="00FF45F0">
        <w:t xml:space="preserve"> </w:t>
      </w:r>
      <w:r w:rsidR="00B82E8B">
        <w:t>-</w:t>
      </w:r>
      <w:r w:rsidR="00FF45F0">
        <w:t xml:space="preserve"> </w:t>
      </w:r>
      <w:r w:rsidR="005A1285">
        <w:t>6</w:t>
      </w:r>
      <w:r w:rsidR="00FF45F0">
        <w:t>.</w:t>
      </w:r>
      <w:r w:rsidR="00BA6A2B">
        <w:t>7</w:t>
      </w:r>
      <w:r w:rsidR="00FF45F0">
        <w:t xml:space="preserve">)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del w:id="219" w:author="Hannah Nesser" w:date="2023-04-11T22:45:00Z">
        <w:r w:rsidR="00F8467F" w:rsidDel="00207FC8">
          <w:delText>41</w:delText>
        </w:r>
        <w:r w:rsidR="00BA6A2B" w:rsidRPr="00C01462" w:rsidDel="00207FC8">
          <w:delText xml:space="preserve"> </w:delText>
        </w:r>
      </w:del>
      <w:ins w:id="220" w:author="Hannah Nesser" w:date="2023-04-11T22:45:00Z">
        <w:r w:rsidR="00207FC8">
          <w:t>38</w:t>
        </w:r>
        <w:r w:rsidR="00207FC8" w:rsidRPr="00C01462">
          <w:t xml:space="preserve"> </w:t>
        </w:r>
      </w:ins>
      <w:r w:rsidR="00FF45F0" w:rsidRPr="00C01462">
        <w:t>(</w:t>
      </w:r>
      <w:del w:id="221" w:author="Hannah Nesser" w:date="2023-04-11T22:46:00Z">
        <w:r w:rsidR="00F8467F" w:rsidDel="00207FC8">
          <w:delText>27</w:delText>
        </w:r>
        <w:r w:rsidR="00BA6A2B" w:rsidRPr="00C01462" w:rsidDel="00207FC8">
          <w:delText xml:space="preserve"> </w:delText>
        </w:r>
      </w:del>
      <w:ins w:id="222" w:author="Hannah Nesser" w:date="2023-04-11T22:46:00Z">
        <w:r w:rsidR="00207FC8">
          <w:t>24</w:t>
        </w:r>
        <w:r w:rsidR="00207FC8" w:rsidRPr="00C01462">
          <w:t xml:space="preserve"> </w:t>
        </w:r>
      </w:ins>
      <w:r w:rsidR="00B82E8B">
        <w:t>-</w:t>
      </w:r>
      <w:r w:rsidR="00FF45F0" w:rsidRPr="00C01462">
        <w:t xml:space="preserve"> </w:t>
      </w:r>
      <w:r w:rsidR="00F8467F">
        <w:t>5</w:t>
      </w:r>
      <w:ins w:id="223" w:author="Hannah Nesser" w:date="2023-04-11T22:46:00Z">
        <w:r w:rsidR="00207FC8">
          <w:t>4</w:t>
        </w:r>
      </w:ins>
      <w:del w:id="224" w:author="Hannah Nesser" w:date="2023-04-11T22:46:00Z">
        <w:r w:rsidR="00F8467F" w:rsidDel="00207FC8">
          <w:delText>8</w:delText>
        </w:r>
      </w:del>
      <w:r w:rsidR="00FF45F0" w:rsidRPr="00C01462">
        <w:t>)</w:t>
      </w:r>
      <w:r w:rsidR="005A1285">
        <w:t xml:space="preserve"> %</w:t>
      </w:r>
      <w:r w:rsidR="00FF45F0" w:rsidRPr="00C01462">
        <w:t xml:space="preserve"> larger than </w:t>
      </w:r>
      <w:r w:rsidR="005A1285">
        <w:t>the</w:t>
      </w:r>
      <w:r w:rsidR="00915F67">
        <w:t xml:space="preserve"> </w:t>
      </w:r>
      <w:r w:rsidR="00D14B28">
        <w:t>gridded</w:t>
      </w:r>
      <w:r w:rsidR="005A1285">
        <w:t xml:space="preserve"> </w:t>
      </w:r>
      <w:r w:rsidR="00915F67">
        <w:t>GHGI</w:t>
      </w:r>
      <w:ins w:id="225" w:author="Hannah Nesser" w:date="2023-04-11T23:06:00Z">
        <w:r w:rsidR="00A919A1">
          <w:t>23</w:t>
        </w:r>
      </w:ins>
      <w:r w:rsidR="00915F67">
        <w:t xml:space="preserve"> </w:t>
      </w:r>
      <w:r w:rsidR="005A1285">
        <w:t>value of 4.</w:t>
      </w:r>
      <w:ins w:id="226" w:author="Hannah Nesser" w:date="2023-04-11T22:44:00Z">
        <w:r w:rsidR="005515F1">
          <w:t>3</w:t>
        </w:r>
      </w:ins>
      <w:del w:id="227" w:author="Hannah Nesser" w:date="2023-04-11T22:44:00Z">
        <w:r w:rsidR="00BA6A2B" w:rsidDel="005515F1">
          <w:delText>2</w:delText>
        </w:r>
      </w:del>
      <w:r w:rsidR="00BA6A2B">
        <w:t xml:space="preserve"> </w:t>
      </w:r>
      <w:proofErr w:type="spellStart"/>
      <w:r w:rsidR="005A1285">
        <w:t>Tg</w:t>
      </w:r>
      <w:proofErr w:type="spellEnd"/>
      <w:r w:rsidR="005A1285">
        <w:t xml:space="preserve"> a</w:t>
      </w:r>
      <w:r w:rsidR="005A1285">
        <w:rPr>
          <w:vertAlign w:val="superscript"/>
        </w:rPr>
        <w:t>-1</w:t>
      </w:r>
      <w:r w:rsidR="00B64A97">
        <w:t xml:space="preserve">. </w:t>
      </w:r>
      <w:r w:rsidR="005A1285">
        <w:t>Individual urban area emissions</w:t>
      </w:r>
      <w:r w:rsidR="00261C1D">
        <w:t xml:space="preserve">, </w:t>
      </w:r>
      <w:r w:rsidR="00346531">
        <w:t xml:space="preserve">listed </w:t>
      </w:r>
      <w:r w:rsidR="00261C1D">
        <w:t>in Table S2,</w:t>
      </w:r>
      <w:r w:rsidR="005A1285">
        <w:t xml:space="preserve"> increase by an average</w:t>
      </w:r>
      <w:r w:rsidR="00BA6A2B">
        <w:t xml:space="preserve"> of</w:t>
      </w:r>
      <w:r w:rsidR="005A1285">
        <w:t xml:space="preserve"> </w:t>
      </w:r>
      <w:ins w:id="228" w:author="Hannah Nesser" w:date="2023-04-11T22:46:00Z">
        <w:r w:rsidR="00207FC8">
          <w:t>39</w:t>
        </w:r>
      </w:ins>
      <w:del w:id="229" w:author="Hannah Nesser" w:date="2023-04-11T22:46:00Z">
        <w:r w:rsidR="00F8467F" w:rsidDel="00207FC8">
          <w:delText>42</w:delText>
        </w:r>
      </w:del>
      <w:r w:rsidR="00BA6A2B">
        <w:t xml:space="preserve"> </w:t>
      </w:r>
      <w:r w:rsidR="005A1285">
        <w:t>(</w:t>
      </w:r>
      <w:ins w:id="230" w:author="Hannah Nesser" w:date="2023-04-11T22:46:00Z">
        <w:r w:rsidR="00207FC8">
          <w:t>27</w:t>
        </w:r>
      </w:ins>
      <w:del w:id="231" w:author="Hannah Nesser" w:date="2023-04-11T22:46:00Z">
        <w:r w:rsidR="00F8467F" w:rsidDel="00207FC8">
          <w:delText>29</w:delText>
        </w:r>
      </w:del>
      <w:r w:rsidR="00BA6A2B">
        <w:t xml:space="preserve"> </w:t>
      </w:r>
      <w:r w:rsidR="00B82E8B">
        <w:t>-</w:t>
      </w:r>
      <w:r w:rsidR="005A1285">
        <w:t xml:space="preserve"> </w:t>
      </w:r>
      <w:r w:rsidR="00F8467F">
        <w:t>5</w:t>
      </w:r>
      <w:ins w:id="232" w:author="Hannah Nesser" w:date="2023-04-11T22:46:00Z">
        <w:r w:rsidR="00207FC8">
          <w:t>2</w:t>
        </w:r>
      </w:ins>
      <w:del w:id="233" w:author="Hannah Nesser" w:date="2023-04-11T22:46:00Z">
        <w:r w:rsidR="00F8467F" w:rsidDel="00207FC8">
          <w:delText>6</w:delText>
        </w:r>
      </w:del>
      <w:r w:rsidR="005A1285">
        <w:t>) %</w:t>
      </w:r>
      <w:r w:rsidR="007A139F">
        <w:t>.</w:t>
      </w:r>
      <w:r w:rsidR="005A1285">
        <w:t xml:space="preserve"> These increases are much larger than </w:t>
      </w:r>
      <w:r w:rsidR="00604A12">
        <w:t xml:space="preserve">the </w:t>
      </w:r>
      <w:del w:id="234" w:author="Hannah Nesser" w:date="2023-04-11T22:46:00Z">
        <w:r w:rsidR="00BA6A2B" w:rsidDel="00207FC8">
          <w:delText>16</w:delText>
        </w:r>
      </w:del>
      <w:ins w:id="235" w:author="Hannah Nesser" w:date="2023-04-11T22:46:00Z">
        <w:r w:rsidR="00207FC8">
          <w:t>13</w:t>
        </w:r>
      </w:ins>
      <w:r w:rsidR="00FA5CA8" w:rsidRPr="00E15AB4">
        <w:rPr>
          <w:color w:val="000000" w:themeColor="text1"/>
        </w:rPr>
        <w:t>%</w:t>
      </w:r>
      <w:r w:rsidR="005A1285">
        <w:t xml:space="preserve"> increase we find in total </w:t>
      </w:r>
      <w:r w:rsidR="00BA6A2B">
        <w:t xml:space="preserve">CONUS </w:t>
      </w:r>
      <w:r w:rsidR="005A1285">
        <w:t xml:space="preserve">anthropogenic emissions </w:t>
      </w:r>
      <w:r w:rsidR="00BA6A2B">
        <w:t xml:space="preserve">relative </w:t>
      </w:r>
      <w:r w:rsidR="005A1285">
        <w:t>to the GHGI</w:t>
      </w:r>
      <w:ins w:id="236" w:author="Hannah Nesser" w:date="2023-04-11T23:06:00Z">
        <w:r w:rsidR="00A919A1">
          <w:t>23</w:t>
        </w:r>
      </w:ins>
      <w:r w:rsidR="005A1285">
        <w:t xml:space="preserve">. </w:t>
      </w:r>
      <w:r w:rsidR="005A1285" w:rsidRPr="00C01462">
        <w:t xml:space="preserve">We are unable to </w:t>
      </w:r>
      <w:r w:rsidR="005A1285">
        <w:t>attribute</w:t>
      </w:r>
      <w:r w:rsidR="005A1285" w:rsidRPr="00C01462">
        <w:t xml:space="preserve"> the </w:t>
      </w:r>
      <w:r w:rsidR="00521989">
        <w:t>increase</w:t>
      </w:r>
      <w:r w:rsidR="00DB4368">
        <w:t>d emissions</w:t>
      </w:r>
      <w:r w:rsidR="005A1285" w:rsidRPr="00C01462">
        <w:t xml:space="preserve"> </w:t>
      </w:r>
      <w:r w:rsidR="005A1285">
        <w:t xml:space="preserve">to </w:t>
      </w:r>
      <w:r w:rsidR="005960D4">
        <w:t xml:space="preserve">individual </w:t>
      </w:r>
      <w:r w:rsidR="005A1285">
        <w:t>sector</w:t>
      </w:r>
      <w:r w:rsidR="00DB4368">
        <w:t>s</w:t>
      </w:r>
      <w:r w:rsidR="005A1285">
        <w:t xml:space="preserve"> due to</w:t>
      </w:r>
      <w:r w:rsidR="005A1285" w:rsidRPr="00C01462">
        <w:t xml:space="preserve"> source co-location</w:t>
      </w:r>
      <w:r w:rsidR="00FC1C13">
        <w:t xml:space="preserve"> within urban areas</w:t>
      </w:r>
      <w:r w:rsidR="00BA6A2B">
        <w:t xml:space="preserve"> at the </w:t>
      </w:r>
      <w:r w:rsidR="00BA6A2B" w:rsidRPr="00C01462">
        <w:t xml:space="preserve">0.25° </w:t>
      </w:r>
      <w:r w:rsidR="00BA6A2B" w:rsidRPr="00E3469C">
        <w:t>×</w:t>
      </w:r>
      <w:r w:rsidR="00BA6A2B" w:rsidRPr="00C01462">
        <w:t xml:space="preserve"> 0.3125° resolution</w:t>
      </w:r>
      <w:r w:rsidR="00BA6A2B">
        <w:t xml:space="preserve"> of our </w:t>
      </w:r>
      <w:del w:id="237" w:author="Hannah Nesser" w:date="2023-04-12T09:39:00Z">
        <w:r w:rsidR="00BA6A2B" w:rsidDel="00F71396">
          <w:delText>inversion</w:delText>
        </w:r>
      </w:del>
      <w:ins w:id="238" w:author="Hannah Nesser" w:date="2023-04-12T09:39:00Z">
        <w:r w:rsidR="00F71396">
          <w:t>inversion</w:t>
        </w:r>
      </w:ins>
      <w:ins w:id="239" w:author="Hannah Nesser" w:date="2023-04-12T11:21:00Z">
        <w:r w:rsidR="00AB6691">
          <w:t>. S</w:t>
        </w:r>
      </w:ins>
      <w:ins w:id="240" w:author="Hannah Nesser" w:date="2023-04-12T09:39:00Z">
        <w:r w:rsidR="00F71396">
          <w:t xml:space="preserve">ome of the </w:t>
        </w:r>
      </w:ins>
      <w:ins w:id="241" w:author="Hannah Nesser" w:date="2023-04-12T09:40:00Z">
        <w:r w:rsidR="00F71396">
          <w:t>increase</w:t>
        </w:r>
      </w:ins>
      <w:ins w:id="242" w:author="Hannah Nesser" w:date="2023-04-12T09:39:00Z">
        <w:r w:rsidR="00F71396">
          <w:t xml:space="preserve"> is likely d</w:t>
        </w:r>
      </w:ins>
      <w:ins w:id="243" w:author="Hannah Nesser" w:date="2023-04-12T09:40:00Z">
        <w:r w:rsidR="00F71396">
          <w:t>ue to uncertainty in the spatial allocation of emissions in the gridded GHGI23</w:t>
        </w:r>
        <w:commentRangeStart w:id="244"/>
        <w:commentRangeStart w:id="245"/>
        <w:commentRangeEnd w:id="244"/>
        <w:r w:rsidR="00F71396">
          <w:rPr>
            <w:rStyle w:val="CommentReference"/>
          </w:rPr>
          <w:commentReference w:id="244"/>
        </w:r>
      </w:ins>
      <w:commentRangeEnd w:id="245"/>
      <w:ins w:id="246" w:author="Hannah Nesser" w:date="2023-04-12T09:41:00Z">
        <w:r w:rsidR="00F71396">
          <w:rPr>
            <w:rStyle w:val="CommentReference"/>
          </w:rPr>
          <w:commentReference w:id="245"/>
        </w:r>
      </w:ins>
      <w:r w:rsidR="005A1285" w:rsidRPr="00C01462">
        <w:t>.</w:t>
      </w:r>
      <w:r w:rsidR="005A1285">
        <w:t xml:space="preserve"> However, given </w:t>
      </w:r>
      <w:r w:rsidR="00521989">
        <w:t xml:space="preserve">that landfills </w:t>
      </w:r>
      <w:r w:rsidR="00BA6A2B">
        <w:t>account for 40</w:t>
      </w:r>
      <w:r w:rsidR="00521989">
        <w:t>% of</w:t>
      </w:r>
      <w:r w:rsidR="005A1285">
        <w:t xml:space="preserve"> </w:t>
      </w:r>
      <w:r w:rsidR="00D14B28">
        <w:t>gridded</w:t>
      </w:r>
      <w:r w:rsidR="00915F67">
        <w:t xml:space="preserve"> </w:t>
      </w:r>
      <w:r w:rsidR="00BA6A2B">
        <w:t>GHGI</w:t>
      </w:r>
      <w:ins w:id="247" w:author="Hannah Nesser" w:date="2023-04-11T23:06:00Z">
        <w:r w:rsidR="00A919A1">
          <w:t>23</w:t>
        </w:r>
      </w:ins>
      <w:r w:rsidR="00BA6A2B">
        <w:t xml:space="preserve"> </w:t>
      </w:r>
      <w:r w:rsidR="005A1285">
        <w:t xml:space="preserve">emissions </w:t>
      </w:r>
      <w:r w:rsidR="009A7F41">
        <w:t xml:space="preserve">in an average urban area </w:t>
      </w:r>
      <w:r w:rsidR="00521989">
        <w:t xml:space="preserve">and increase </w:t>
      </w:r>
      <w:del w:id="248" w:author="Hannah Nesser" w:date="2023-04-11T22:47:00Z">
        <w:r w:rsidR="00521989" w:rsidDel="00207FC8">
          <w:delText>5</w:delText>
        </w:r>
        <w:r w:rsidR="00A82967" w:rsidDel="00207FC8">
          <w:delText>3</w:delText>
        </w:r>
      </w:del>
      <w:ins w:id="249" w:author="Hannah Nesser" w:date="2023-04-11T22:47:00Z">
        <w:r w:rsidR="00207FC8">
          <w:t>51</w:t>
        </w:r>
      </w:ins>
      <w:r w:rsidR="00521989">
        <w:t>% relative to the</w:t>
      </w:r>
      <w:r w:rsidR="005A1285">
        <w:t xml:space="preserve"> GHGI</w:t>
      </w:r>
      <w:ins w:id="250" w:author="Hannah Nesser" w:date="2023-04-11T23:06:00Z">
        <w:r w:rsidR="00A919A1">
          <w:t>23</w:t>
        </w:r>
      </w:ins>
      <w:r w:rsidR="00521989">
        <w:t xml:space="preserve">, it is likely that they are responsible for </w:t>
      </w:r>
      <w:r w:rsidR="00FC1C13">
        <w:t>a large fraction of the observed discrepancy</w:t>
      </w:r>
      <w:r w:rsidR="005A1285">
        <w:t xml:space="preserve">. </w:t>
      </w:r>
      <w:r w:rsidR="003367B3">
        <w:t xml:space="preserve">It is </w:t>
      </w:r>
      <w:r w:rsidR="003367B3" w:rsidRPr="00614E0F">
        <w:rPr>
          <w:color w:val="000000" w:themeColor="text1"/>
        </w:rPr>
        <w:t xml:space="preserve">also likely </w:t>
      </w:r>
      <w:r w:rsidR="009A7F41" w:rsidRPr="00614E0F">
        <w:rPr>
          <w:color w:val="000000" w:themeColor="text1"/>
        </w:rPr>
        <w:t xml:space="preserve">that gas emissions, which represent </w:t>
      </w:r>
      <w:r w:rsidR="00655F8E" w:rsidRPr="00614E0F">
        <w:rPr>
          <w:color w:val="000000" w:themeColor="text1"/>
        </w:rPr>
        <w:t>less than 20</w:t>
      </w:r>
      <w:r w:rsidR="00BA6A2B" w:rsidRPr="00614E0F">
        <w:rPr>
          <w:color w:val="000000" w:themeColor="text1"/>
        </w:rPr>
        <w:t xml:space="preserve">% </w:t>
      </w:r>
      <w:r w:rsidR="009A7F41" w:rsidRPr="00614E0F">
        <w:rPr>
          <w:color w:val="000000" w:themeColor="text1"/>
        </w:rPr>
        <w:t xml:space="preserve">of </w:t>
      </w:r>
      <w:r w:rsidR="00D14B28">
        <w:rPr>
          <w:color w:val="000000" w:themeColor="text1"/>
        </w:rPr>
        <w:t>gridded</w:t>
      </w:r>
      <w:r w:rsidR="00915F67">
        <w:rPr>
          <w:color w:val="000000" w:themeColor="text1"/>
        </w:rPr>
        <w:t xml:space="preserve"> </w:t>
      </w:r>
      <w:r w:rsidR="00255730">
        <w:rPr>
          <w:color w:val="000000" w:themeColor="text1"/>
        </w:rPr>
        <w:t>GHGI</w:t>
      </w:r>
      <w:ins w:id="251" w:author="Hannah Nesser" w:date="2023-04-11T23:07:00Z">
        <w:r w:rsidR="00A919A1">
          <w:rPr>
            <w:color w:val="000000" w:themeColor="text1"/>
          </w:rPr>
          <w:t>23</w:t>
        </w:r>
      </w:ins>
      <w:r w:rsidR="00255730" w:rsidRPr="00614E0F">
        <w:rPr>
          <w:color w:val="000000" w:themeColor="text1"/>
        </w:rPr>
        <w:t xml:space="preserve"> </w:t>
      </w:r>
      <w:r w:rsidR="009A7F41" w:rsidRPr="00614E0F">
        <w:rPr>
          <w:color w:val="000000" w:themeColor="text1"/>
        </w:rPr>
        <w:t xml:space="preserve">emissions in an average urban area </w:t>
      </w:r>
      <w:r w:rsidR="00614E0F" w:rsidRPr="00614E0F">
        <w:rPr>
          <w:color w:val="000000" w:themeColor="text1"/>
        </w:rPr>
        <w:t>but explain between 32% and 100% of methane emissions</w:t>
      </w:r>
      <w:r w:rsidR="00051E1B">
        <w:rPr>
          <w:color w:val="000000" w:themeColor="text1"/>
        </w:rPr>
        <w:t xml:space="preserve"> in many cities</w:t>
      </w:r>
      <w:r w:rsidR="00614E0F" w:rsidRPr="00614E0F">
        <w:rPr>
          <w:color w:val="000000" w:themeColor="text1"/>
        </w:rPr>
        <w:t xml:space="preserve"> </w:t>
      </w:r>
      <w:r w:rsidR="009802AF">
        <w:rPr>
          <w:color w:val="000000" w:themeColor="text1"/>
        </w:rPr>
        <w:fldChar w:fldCharType="begin"/>
      </w:r>
      <w:r w:rsidR="009802AF">
        <w:rPr>
          <w:color w:val="000000" w:themeColor="text1"/>
        </w:rPr>
        <w:instrText xml:space="preserve"> ADDIN ZOTERO_ITEM CSL_CITATION {"citationID":"B2hVeait","properties":{"formattedCitation":"(Plant et al., 2019; Floerchinger et al., 2021; Sargent et al., 2021)","plainCitation":"(Plant et al., 2019; Floerchinger et al., 2021; Sargent et al., 2021)","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id":331,"uris":["http://zotero.org/users/9726796/items/MXAKJ3HZ"],"itemData":{"id":331,"type":"article-journal","abstract":"Using the Purdue University Airborne Laboratory for Atmospheric Research, we measured concentrations of methane and ethane emanating from seven U.S. cities (New York, NY, Philadelphia, PA, Washington, D.C./Baltimore, MD, Boston, MA, Chicago, IL, Richmond, VA, and Indianapolis, IN), in order to determine (with a median 95% CI of roughly 7%) the fraction of methane emissions attributable to natural gas (Thermogenic Methane Emission Ratio [TMER]), for both summer and winter months. New methodology is introduced to compute inflow concentrations and to accurately define the spatial domain of the sampling region, using upwind measurements coupled with Lagrangian trajectory modeling. We show discrepancies in inventory-estimated TMER from cities when the sample domain is defined using political boundaries versus urban centers encircled by the flight track and highlight this as a potential source of error common to top-down studies. We found that methane emissions of natural gas were greater than winter biogenic emissions for all cities except Richmond, where multiple landfills dominate. Biogenic emissions increased in summer, but natural gas remained important or dominant (20%–80%). National inventories should be updated to reflect the dominance of natural gas emissions for urban environments and to account for seasonal increases in biogenic methane in summer.","container-title":"Elementa: Science of the Anthropocene","DOI":"10.1525/elementa.2021.000119","ISSN":"2325-1026","issue":"1","journalAbbreviation":"Elementa: Science of the Anthropocene","page":"000119","source":"Silverchair","title":"Relative flux measurements of biogenic and natural gas-derived methane for seven U.S. cities","volume":"9","author":[{"family":"Floerchinger","given":"Cody"},{"family":"Shepson","given":"Paul B."},{"family":"Hajny","given":"Kristian"},{"family":"Daube","given":"Bruce C."},{"family":"Stirm","given":"Brian H."},{"family":"Sweeney","given":"Colm"},{"family":"Wofsy","given":"Steven C."}],"issued":{"date-parts":[["2021",2,18]]}}},{"id":307,"uris":["http://zotero.org/users/9726796/items/FX64PKMV"],"itemData":{"id":307,"type":"article-journal","abstract":"Across many cities, estimates of methane emissions from natural gas (NG) distribution and end use based on atmospheric measurements have generally been more than double bottom-up estimates. We present a top-down study of NG methane emissions from the Boston urban region spanning 8 y (2012 to 2020) to assess total emissions, their seasonality, and trends. We used methane and ethane observations from five sites in and around Boston, combined with a high-resolution transport model, to calculate methane emissions of 198 ± 47 Gg/yr, with 127 ± 24 Gg/yr attributed to NG losses. We found no significant trend in the NG loss rate over 8 y, despite efforts from the city and state to increase the rate of repairing NG pipeline leaks. We estimate that 2.5 ± 0.5% of the gas entering the urban region is lost, approximately three times higher than bottom-up estimates. We saw a strong correlation between top-down NG emissions and NG consumed on a seasonal basis. This suggests that consumption-driven losses, such as in transmission or end-use, may be a large component of emissions that is missing from inventories, and require future policy action. We also compared top-down NG emission estimates from six US cities, all of which indicate significant missing sources in bottom-up inventories. Across these cities, we estimate NG losses from distribution and end use amount to 20 to 36% of all losses from the US NG supply chain, with a total loss rate of 3.3 to 4.7% of NG from well pad to urban consumer, notably larger than the current Environmental Protection Agency estimate of 1.4% [R. A. Alvarez et al., Science 361, 186–188 (2018)].","container-title":"Proceedings of the National Academy of Sciences","DOI":"10.1073/pnas.2105804118","issue":"44","note":"publisher: Proceedings of the National Academy of Sciences","page":"e2105804118","source":"pnas.org (Atypon)","title":"Majority of US urban natural gas emissions unaccounted for in inventories","volume":"118","author":[{"family":"Sargent","given":"Maryann R."},{"family":"Floerchinger","given":"Cody"},{"family":"McKain","given":"Kathryn"},{"family":"Budney","given":"John"},{"family":"Gottlieb","given":"Elaine W."},{"family":"Hutyra","given":"Lucy R."},{"family":"Rudek","given":"Joseph"},{"family":"Wofsy","given":"Steven C."}],"issued":{"date-parts":[["2021",11,2]]}}}],"schema":"https://github.com/citation-style-language/schema/raw/master/csl-citation.json"} </w:instrText>
      </w:r>
      <w:r w:rsidR="009802AF">
        <w:rPr>
          <w:color w:val="000000" w:themeColor="text1"/>
        </w:rPr>
        <w:fldChar w:fldCharType="separate"/>
      </w:r>
      <w:r w:rsidR="009802AF">
        <w:rPr>
          <w:noProof/>
          <w:color w:val="000000" w:themeColor="text1"/>
        </w:rPr>
        <w:t>(Plant et al., 2019; Floerchinger et al., 2021; Sargent et al., 2021)</w:t>
      </w:r>
      <w:r w:rsidR="009802AF">
        <w:rPr>
          <w:color w:val="000000" w:themeColor="text1"/>
        </w:rPr>
        <w:fldChar w:fldCharType="end"/>
      </w:r>
      <w:r w:rsidR="009A7F41" w:rsidRPr="0078584E">
        <w:rPr>
          <w:color w:val="000000" w:themeColor="text1"/>
        </w:rPr>
        <w:t xml:space="preserve">, </w:t>
      </w:r>
      <w:r w:rsidR="0090196A" w:rsidRPr="00713109">
        <w:t xml:space="preserve">are significantly underestimated. </w:t>
      </w:r>
      <w:r w:rsidR="005960D4" w:rsidRPr="00713109">
        <w:t>F</w:t>
      </w:r>
      <w:r w:rsidR="000F2620">
        <w:t xml:space="preserve">inally, recent studies have shown </w:t>
      </w:r>
      <w:r w:rsidR="008C02E8">
        <w:t>large</w:t>
      </w:r>
      <w:r w:rsidR="000F2620">
        <w:t xml:space="preserve"> underestimates of methane emissions from wastewater treatment</w:t>
      </w:r>
      <w:r w:rsidR="00B9519B">
        <w:t xml:space="preserve"> in the GHGI</w:t>
      </w:r>
      <w:r w:rsidR="00255730">
        <w:t xml:space="preserve"> </w:t>
      </w:r>
      <w:r w:rsidR="009802AF">
        <w:fldChar w:fldCharType="begin"/>
      </w:r>
      <w:r w:rsidR="009802AF">
        <w:instrText xml:space="preserve"> ADDIN ZOTERO_ITEM CSL_CITATION {"citationID":"5URtKRYi","properties":{"formattedCitation":"(Moore et al., 2023; Song et al., 2023)","plainCitation":"(Moore et al., 2023; Song et al., 2023)","noteIndex":0},"citationItems":[{"id":457,"uris":["http://zotero.org/users/9726796/items/IYGHJDU6"],"itemData":{"id":457,"type":"article-journal","container-title":"Environmental Science &amp; Technology","DOI":"10.1021/acs.est.2c05373","ISSN":"0013-936X, 1520-5851","issue":"10","journalAbbreviation":"Environ. Sci. Technol.","language":"en","page":"4082-4090","source":"DOI.org (Crossref)","title":"Underestimation of Sector-Wide Methane Emissions from United States Wastewater Treatment","volume":"57","author":[{"family":"Moore","given":"Daniel P."},{"family":"Li","given":"Nathan P."},{"family":"Wendt","given":"Lars P."},{"family":"Castañeda","given":"Sierra R."},{"family":"Falinski","given":"Mark M."},{"family":"Zhu","given":"Jun-Jie"},{"family":"Song","given":"Cuihong"},{"family":"Ren","given":"Zhiyong Jason"},{"family":"Zondlo","given":"Mark A."}],"issued":{"date-parts":[["2023",3,14]]}}},{"id":459,"uris":["http://zotero.org/users/9726796/items/QGGREELA"],"itemData":{"id":459,"type":"article-journal","container-title":"Environmental Science &amp; Technology","DOI":"10.1021/acs.est.2c04388","ISSN":"0013-936X, 1520-5851","issue":"6","journalAbbreviation":"Environ. Sci. Technol.","language":"en","page":"2248-2261","source":"DOI.org (Crossref)","title":"Methane Emissions from Municipal Wastewater Collection and Treatment Systems","volume":"57","author":[{"family":"Song","given":"Cuihong"},{"family":"Zhu","given":"Jun-Jie"},{"family":"Willis","given":"John L."},{"family":"Moore","given":"Daniel P."},{"family":"Zondlo","given":"Mark A."},{"family":"Ren","given":"Zhiyong Jason"}],"issued":{"date-parts":[["2023",2,14]]}}}],"schema":"https://github.com/citation-style-language/schema/raw/master/csl-citation.json"} </w:instrText>
      </w:r>
      <w:r w:rsidR="009802AF">
        <w:fldChar w:fldCharType="separate"/>
      </w:r>
      <w:r w:rsidR="009802AF">
        <w:rPr>
          <w:noProof/>
        </w:rPr>
        <w:t>(Moore et al., 2023; Song et al., 2023)</w:t>
      </w:r>
      <w:r w:rsidR="009802AF">
        <w:fldChar w:fldCharType="end"/>
      </w:r>
      <w:r w:rsidR="00255730">
        <w:t xml:space="preserve">, </w:t>
      </w:r>
      <w:r w:rsidR="00255730" w:rsidRPr="00685E57">
        <w:rPr>
          <w:color w:val="000000" w:themeColor="text1"/>
        </w:rPr>
        <w:t xml:space="preserve">but </w:t>
      </w:r>
      <w:r w:rsidR="00B9519B" w:rsidRPr="00685E57">
        <w:rPr>
          <w:color w:val="000000" w:themeColor="text1"/>
        </w:rPr>
        <w:t>increas</w:t>
      </w:r>
      <w:r w:rsidR="009802AF" w:rsidRPr="00685E57">
        <w:rPr>
          <w:color w:val="000000" w:themeColor="text1"/>
        </w:rPr>
        <w:t>ing</w:t>
      </w:r>
      <w:r w:rsidR="00B9519B" w:rsidRPr="00685E57">
        <w:rPr>
          <w:color w:val="000000" w:themeColor="text1"/>
        </w:rPr>
        <w:t xml:space="preserve"> </w:t>
      </w:r>
      <w:r w:rsidR="009802AF" w:rsidRPr="00685E57">
        <w:rPr>
          <w:color w:val="000000" w:themeColor="text1"/>
        </w:rPr>
        <w:t xml:space="preserve">wastewater </w:t>
      </w:r>
      <w:r w:rsidR="00B9519B" w:rsidRPr="00685E57">
        <w:rPr>
          <w:color w:val="000000" w:themeColor="text1"/>
        </w:rPr>
        <w:t>emission</w:t>
      </w:r>
      <w:r w:rsidR="009802AF" w:rsidRPr="00685E57">
        <w:rPr>
          <w:color w:val="000000" w:themeColor="text1"/>
        </w:rPr>
        <w:t>s accordingly</w:t>
      </w:r>
      <w:r w:rsidR="00B9519B" w:rsidRPr="00685E57">
        <w:rPr>
          <w:color w:val="000000" w:themeColor="text1"/>
        </w:rPr>
        <w:t xml:space="preserve"> </w:t>
      </w:r>
      <w:r w:rsidR="008C02E8" w:rsidRPr="00685E57">
        <w:rPr>
          <w:color w:val="000000" w:themeColor="text1"/>
        </w:rPr>
        <w:t>only account</w:t>
      </w:r>
      <w:r w:rsidR="009802AF" w:rsidRPr="00685E57">
        <w:rPr>
          <w:color w:val="000000" w:themeColor="text1"/>
        </w:rPr>
        <w:t>s</w:t>
      </w:r>
      <w:r w:rsidR="008C02E8" w:rsidRPr="00685E57">
        <w:rPr>
          <w:color w:val="000000" w:themeColor="text1"/>
        </w:rPr>
        <w:t xml:space="preserve"> for 2% of </w:t>
      </w:r>
      <w:r w:rsidR="009802AF" w:rsidRPr="00685E57">
        <w:rPr>
          <w:color w:val="000000" w:themeColor="text1"/>
        </w:rPr>
        <w:t>our</w:t>
      </w:r>
      <w:r w:rsidR="008C02E8" w:rsidRPr="00685E57">
        <w:rPr>
          <w:color w:val="000000" w:themeColor="text1"/>
        </w:rPr>
        <w:t xml:space="preserve"> observed discrepancy. </w:t>
      </w:r>
      <w:r w:rsidR="008C02E8">
        <w:t>C</w:t>
      </w:r>
      <w:r w:rsidR="009A7F41">
        <w:t>ity-specific variability prevents further attribution of urban emission</w:t>
      </w:r>
      <w:r w:rsidR="00255730">
        <w:t>s. Indeed, w</w:t>
      </w:r>
      <w:r w:rsidR="005A1285" w:rsidRPr="00C01462">
        <w:t xml:space="preserve">e find no correlation between the </w:t>
      </w:r>
      <w:r w:rsidR="005A1285">
        <w:t>posterior</w:t>
      </w:r>
      <w:r w:rsidR="005A1285" w:rsidRPr="00C01462">
        <w:t xml:space="preserve"> </w:t>
      </w:r>
      <w:r w:rsidR="00DB4368">
        <w:t xml:space="preserve">emissions </w:t>
      </w:r>
      <w:r w:rsidR="005A1285" w:rsidRPr="00C01462">
        <w:t>increase and urban area population, population change from 2000 to 2010, population density, or surface area.</w:t>
      </w:r>
    </w:p>
    <w:p w14:paraId="77C7414F" w14:textId="77777777" w:rsidR="005A1285" w:rsidRDefault="005A1285" w:rsidP="000C5B1A"/>
    <w:p w14:paraId="72BCC15B" w14:textId="58AA1C4F" w:rsidR="0080425D" w:rsidRDefault="00DB4368" w:rsidP="00D941F0">
      <w:r>
        <w:t xml:space="preserve">Figure </w:t>
      </w:r>
      <w:r w:rsidR="009C72B8">
        <w:t>7</w:t>
      </w:r>
      <w:r>
        <w:t xml:space="preserve"> shows results for the</w:t>
      </w:r>
      <w:r w:rsidR="00FC1C13">
        <w:t xml:space="preserve"> </w:t>
      </w:r>
      <w:r w:rsidR="005A1285">
        <w:t xml:space="preserve">top 10 methane-producing </w:t>
      </w:r>
      <w:r>
        <w:t xml:space="preserve">urban areas </w:t>
      </w:r>
      <w:r w:rsidR="005A1285">
        <w:t xml:space="preserve">as ranked by posterior </w:t>
      </w:r>
      <w:r w:rsidR="00D55F38">
        <w:t xml:space="preserve">emissions from landfills, gas distribution, and wastewater. </w:t>
      </w:r>
      <w:r w:rsidR="003349F3">
        <w:t xml:space="preserve">These </w:t>
      </w:r>
      <w:r>
        <w:t xml:space="preserve">10 </w:t>
      </w:r>
      <w:r w:rsidR="001D705A">
        <w:t>regions</w:t>
      </w:r>
      <w:r>
        <w:t xml:space="preserve"> </w:t>
      </w:r>
      <w:r w:rsidR="003349F3">
        <w:t xml:space="preserve">explain </w:t>
      </w:r>
      <w:r w:rsidR="00D55F38">
        <w:t>35</w:t>
      </w:r>
      <w:r w:rsidR="003349F3" w:rsidRPr="00C01462">
        <w:t xml:space="preserve"> (</w:t>
      </w:r>
      <w:r w:rsidR="00D55F38">
        <w:t>34</w:t>
      </w:r>
      <w:r w:rsidR="003349F3" w:rsidRPr="00C01462">
        <w:t xml:space="preserve"> </w:t>
      </w:r>
      <w:r w:rsidR="009802AF">
        <w:t>-</w:t>
      </w:r>
      <w:r w:rsidR="003349F3" w:rsidRPr="00C01462">
        <w:t xml:space="preserve"> </w:t>
      </w:r>
      <w:r w:rsidR="00D55F38">
        <w:t>36</w:t>
      </w:r>
      <w:r w:rsidR="003349F3" w:rsidRPr="00C01462">
        <w:t>)</w:t>
      </w:r>
      <w:r w:rsidR="00A01C2B">
        <w:t xml:space="preserve"> %</w:t>
      </w:r>
      <w:r w:rsidR="003349F3" w:rsidRPr="00C01462">
        <w:t xml:space="preserve"> of </w:t>
      </w:r>
      <w:r>
        <w:t xml:space="preserve">total </w:t>
      </w:r>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r w:rsidR="00D14B28">
        <w:t>gridded</w:t>
      </w:r>
      <w:r w:rsidR="00915F67">
        <w:t xml:space="preserve"> </w:t>
      </w:r>
      <w:r w:rsidR="00131748">
        <w:t>GHGI</w:t>
      </w:r>
      <w:ins w:id="252" w:author="Hannah Nesser" w:date="2023-04-11T23:07:00Z">
        <w:r w:rsidR="00A919A1">
          <w:t>23</w:t>
        </w:r>
      </w:ins>
      <w:r w:rsidR="00131748">
        <w:t xml:space="preserve"> </w:t>
      </w:r>
      <w:r w:rsidR="00A01C2B">
        <w:t xml:space="preserve">emissions </w:t>
      </w:r>
      <w:r w:rsidR="005C1721" w:rsidRPr="00C01462">
        <w:t xml:space="preserve">of </w:t>
      </w:r>
      <w:del w:id="253" w:author="Hannah Nesser" w:date="2023-04-11T22:50:00Z">
        <w:r w:rsidR="00A82967" w:rsidDel="00207FC8">
          <w:delText>62</w:delText>
        </w:r>
        <w:r w:rsidR="008E3090" w:rsidDel="00207FC8">
          <w:delText xml:space="preserve"> </w:delText>
        </w:r>
      </w:del>
      <w:ins w:id="254" w:author="Hannah Nesser" w:date="2023-04-11T22:50:00Z">
        <w:r w:rsidR="00207FC8">
          <w:t xml:space="preserve">58 </w:t>
        </w:r>
      </w:ins>
      <w:r w:rsidR="008E3090">
        <w:t>(</w:t>
      </w:r>
      <w:del w:id="255" w:author="Hannah Nesser" w:date="2023-04-11T22:50:00Z">
        <w:r w:rsidR="00A82967" w:rsidDel="00207FC8">
          <w:delText>41</w:delText>
        </w:r>
        <w:r w:rsidR="008E3090" w:rsidDel="00207FC8">
          <w:delText xml:space="preserve"> </w:delText>
        </w:r>
      </w:del>
      <w:ins w:id="256" w:author="Hannah Nesser" w:date="2023-04-11T22:50:00Z">
        <w:r w:rsidR="00207FC8">
          <w:t xml:space="preserve">37 </w:t>
        </w:r>
      </w:ins>
      <w:r w:rsidR="009802AF">
        <w:t>-</w:t>
      </w:r>
      <w:r w:rsidR="008E3090">
        <w:t xml:space="preserve"> </w:t>
      </w:r>
      <w:r w:rsidR="00A82967">
        <w:t>8</w:t>
      </w:r>
      <w:ins w:id="257" w:author="Hannah Nesser" w:date="2023-04-11T22:50:00Z">
        <w:r w:rsidR="00207FC8">
          <w:t>4</w:t>
        </w:r>
      </w:ins>
      <w:del w:id="258" w:author="Hannah Nesser" w:date="2023-04-11T22:50:00Z">
        <w:r w:rsidR="00A82967" w:rsidDel="00207FC8">
          <w:delText>8</w:delText>
        </w:r>
      </w:del>
      <w:r w:rsidR="008E3090">
        <w:t>)</w:t>
      </w:r>
      <w:r w:rsidR="00602BBE">
        <w:t xml:space="preserve"> </w:t>
      </w:r>
      <w:r w:rsidR="005C1721" w:rsidRPr="00C01462">
        <w:t>%</w:t>
      </w:r>
      <w:r w:rsidR="00BF1D58">
        <w:t xml:space="preserve"> that is not explained by population-dependent factors such as post-meter emissions or landfilled mass</w:t>
      </w:r>
      <w:r w:rsidR="00E606B6">
        <w:t>.</w:t>
      </w:r>
      <w:r w:rsidR="00BF1D58">
        <w:t xml:space="preserve"> We also compare our </w:t>
      </w:r>
      <w:r w:rsidR="002770E0">
        <w:t xml:space="preserve">posterior </w:t>
      </w:r>
      <w:r w:rsidR="00BF1D58">
        <w:t xml:space="preserve">emissions to </w:t>
      </w:r>
      <w:r w:rsidR="00D55F38">
        <w:t xml:space="preserve">municipal </w:t>
      </w:r>
      <w:r w:rsidR="00BF1D58" w:rsidRPr="00C01462">
        <w:t>inventories</w:t>
      </w:r>
      <w:r w:rsidR="00BF1D58">
        <w:t xml:space="preserve"> from</w:t>
      </w:r>
      <w:r w:rsidR="00BF1D58" w:rsidRPr="00C01462">
        <w:t xml:space="preserve"> New York City and Philadelphi</w:t>
      </w:r>
      <w:r w:rsidR="00BF1D58">
        <w:t>a, the only available</w:t>
      </w:r>
      <w:r w:rsidR="00D55F38">
        <w:t xml:space="preserve"> bottom-up</w:t>
      </w:r>
      <w:r w:rsidR="00BF1D58">
        <w:t xml:space="preserve"> </w:t>
      </w:r>
      <w:r w:rsidR="00D55F38">
        <w:t xml:space="preserve">urban </w:t>
      </w:r>
      <w:r w:rsidR="00BF1D58">
        <w:t>methane emission estimates</w:t>
      </w:r>
      <w:r w:rsidR="00BF1D58" w:rsidRPr="00C01462">
        <w:t>.</w:t>
      </w:r>
      <w:r w:rsidR="00BF1D58">
        <w:t xml:space="preserve"> Our emissions are more than twice as large</w:t>
      </w:r>
      <w:r>
        <w:t xml:space="preserve"> as these inventories</w:t>
      </w:r>
      <w:r w:rsidR="00BF1D58">
        <w:t xml:space="preserve">, </w:t>
      </w:r>
      <w:r>
        <w:t xml:space="preserve">but this </w:t>
      </w:r>
      <w:r w:rsidR="00BF1D58">
        <w:t xml:space="preserve">likely results from </w:t>
      </w:r>
      <w:r w:rsidR="00D55F38">
        <w:t>our consideration of broader</w:t>
      </w:r>
      <w:r w:rsidR="00BF1D58">
        <w:t xml:space="preserve"> urban area</w:t>
      </w:r>
      <w:r w:rsidR="00D55F38">
        <w:t>s</w:t>
      </w:r>
      <w:r w:rsidR="00BF1D58">
        <w:t>.</w:t>
      </w:r>
      <w:r w:rsidR="001D705A">
        <w:t xml:space="preserve"> </w:t>
      </w:r>
    </w:p>
    <w:p w14:paraId="56AF6735" w14:textId="77777777" w:rsidR="0080425D" w:rsidRDefault="0080425D" w:rsidP="00D941F0"/>
    <w:p w14:paraId="7104954D" w14:textId="0638E85B" w:rsidR="00E92B32" w:rsidRDefault="0080425D" w:rsidP="00D941F0">
      <w:r>
        <w:t>F</w:t>
      </w:r>
      <w:r w:rsidR="00DB4368">
        <w:t xml:space="preserve">igure </w:t>
      </w:r>
      <w:r w:rsidR="009C72B8">
        <w:t>7</w:t>
      </w:r>
      <w:r w:rsidR="00DB4368">
        <w:t xml:space="preserve"> </w:t>
      </w:r>
      <w:r w:rsidR="001D705A">
        <w:t>also compares our results</w:t>
      </w:r>
      <w:r w:rsidR="00051E1B" w:rsidRPr="00051E1B">
        <w:t xml:space="preserve"> </w:t>
      </w:r>
      <w:r w:rsidR="00051E1B" w:rsidRPr="00713109">
        <w:t>to 12 top</w:t>
      </w:r>
      <w:r w:rsidR="00BA6A2B">
        <w:t xml:space="preserve">-down </w:t>
      </w:r>
      <w:r w:rsidR="00CA2C82" w:rsidRPr="00C01462">
        <w:t>studies published since 2015</w:t>
      </w:r>
      <w:r w:rsidR="00CA2C82">
        <w:t xml:space="preserve">. </w:t>
      </w:r>
      <w:r w:rsidR="00BA6A2B">
        <w:t>M</w:t>
      </w:r>
      <w:r w:rsidR="00D9347F">
        <w:t xml:space="preserve">ost </w:t>
      </w:r>
      <w:proofErr w:type="gramStart"/>
      <w:r w:rsidR="003349F3">
        <w:t>focus</w:t>
      </w:r>
      <w:r w:rsidR="00BA6A2B">
        <w:t>ed</w:t>
      </w:r>
      <w:r w:rsidR="003349F3">
        <w:t xml:space="preserve"> on</w:t>
      </w:r>
      <w:proofErr w:type="gramEnd"/>
      <w:r w:rsidR="00D9347F">
        <w:t xml:space="preserve"> New York City or Los Angeles. Almost all </w:t>
      </w:r>
      <w:r w:rsidR="003349F3">
        <w:t xml:space="preserve">the studies </w:t>
      </w:r>
      <w:r w:rsidR="00D9347F">
        <w:t>use</w:t>
      </w:r>
      <w:r w:rsidR="003349F3">
        <w:t>d</w:t>
      </w:r>
      <w:r w:rsidR="00D9347F">
        <w:t xml:space="preserve"> larger definitions of urban area extent, with only Pitt et al. </w:t>
      </w:r>
      <w:r w:rsidR="009802AF">
        <w:fldChar w:fldCharType="begin"/>
      </w:r>
      <w:r w:rsidR="009802AF">
        <w:instrText xml:space="preserve"> ADDIN ZOTERO_ITEM CSL_CITATION {"citationID":"jYPEWUe0","properties":{"formattedCitation":"(2022)","plainCitation":"(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uppress-author":true}],"schema":"https://github.com/citation-style-language/schema/raw/master/csl-citation.json"} </w:instrText>
      </w:r>
      <w:r w:rsidR="009802AF">
        <w:fldChar w:fldCharType="separate"/>
      </w:r>
      <w:r w:rsidR="009802AF">
        <w:rPr>
          <w:noProof/>
        </w:rPr>
        <w:t>(2022)</w:t>
      </w:r>
      <w:r w:rsidR="009802AF">
        <w:fldChar w:fldCharType="end"/>
      </w:r>
      <w:r w:rsidR="00D9347F">
        <w:t xml:space="preserve"> and Plant et al. </w:t>
      </w:r>
      <w:r w:rsidR="009802AF">
        <w:fldChar w:fldCharType="begin"/>
      </w:r>
      <w:r w:rsidR="009802AF">
        <w:instrText xml:space="preserve"> ADDIN ZOTERO_ITEM CSL_CITATION {"citationID":"DcCNUNlb","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fldChar w:fldCharType="separate"/>
      </w:r>
      <w:r w:rsidR="009802AF">
        <w:rPr>
          <w:noProof/>
        </w:rPr>
        <w:t>(2022)</w:t>
      </w:r>
      <w:r w:rsidR="009802AF">
        <w:fldChar w:fldCharType="end"/>
      </w:r>
      <w:r w:rsidR="009802AF">
        <w:t xml:space="preserve"> </w:t>
      </w:r>
      <w:r w:rsidR="00D9347F">
        <w:t xml:space="preserve">using the U.S. Census designation. </w:t>
      </w:r>
      <w:r w:rsidR="004D27D1">
        <w:t>Most use</w:t>
      </w:r>
      <w:r w:rsidR="003349F3">
        <w:t>d</w:t>
      </w:r>
      <w:r w:rsidR="004D27D1">
        <w:t xml:space="preserve"> aircraft </w:t>
      </w:r>
      <w:r w:rsidR="00E66D38">
        <w:t>or</w:t>
      </w:r>
      <w:r w:rsidR="004D27D1">
        <w:t xml:space="preserve"> tower observations to infer emissions by inverting a CTM </w:t>
      </w:r>
      <w:r w:rsidR="009802AF">
        <w:fldChar w:fldCharType="begin"/>
      </w:r>
      <w:r w:rsidR="006751FA">
        <w:instrText xml:space="preserve"> ADDIN ZOTERO_ITEM CSL_CITATION {"citationID":"wQTSOzGf","properties":{"formattedCitation":"(Cui et al., 2015; Jeong et al., 2016; Cusworth et al., 2020; Pitt et al., 2022; Yadav et al., 2019, 2023)","plainCitation":"(Cui et al., 2015; Jeong et al., 2016; Cusworth et al., 2020; Pitt et al., 2022; Yadav et al., 2019, 2023)","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id":327,"uris":["http://zotero.org/users/9726796/items/36LEI9ZS"],"itemData":{"id":327,"type":"article-journal","abstract":"Regional methane emissions monitoring is rapidly expanding with increased coverage of surface, airborne, and satellite instruments. We pilot a multitiered observing system in the Los Angeles Basin. We combine surface methane measurements from the Los Angeles Megacities Carbon Project, mountaintop retrievals from the CLARS-FTS instrument, and space-based XCH4 retrievals from the TROPOMI instrument into a single monitoring framework. We simulate these observations using a high-resolution tracer transport model. Using inverse methods, we compare the sensitivity of each observing system component to various emissions sources. Combining multiple observing system into one framework allows for increased spatial and temporal sensitivity to methane emissions. We find a close correspondence between these inverse flux trends and independent airborne AVIRIS-NG methane plume trends over a large landfill in the Los Angeles Basin. These results show that multitiered observing systems can reveal insights about sub-basin scale methane emissions, which can be used to drive decision support.","container-title":"Geophysical Research Letters","DOI":"10.1029/2020GL087869","ISSN":"1944-8007","issue":"7","language":"en","note":"_eprint: https://onlinelibrary.wiley.com/doi/pdf/10.1029/2020GL087869","page":"e2020GL087869","source":"Wiley Online Library","title":"Synthesis of Methane Observations Across Scales: Strategies for Deploying a Multitiered Observing Network","title-short":"Synthesis of Methane Observations Across Scales","volume":"47","author":[{"family":"Cusworth","given":"Daniel H."},{"family":"Duren","given":"Riley M."},{"family":"Yadav","given":"Vineet"},{"family":"Thorpe","given":"Andrew K."},{"family":"Verhulst","given":"Kristal"},{"family":"Sander","given":"Stanley"},{"family":"Hopkins","given":"Francesca"},{"family":"Rafiq","given":"Talha"},{"family":"Miller","given":"Charles E."}],"issued":{"date-parts":[["2020"]]}}},{"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6751FA">
        <w:rPr>
          <w:rFonts w:ascii="Cambria Math" w:hAnsi="Cambria Math" w:cs="Cambria Math"/>
        </w:rPr>
        <w:instrText>∼</w:instrText>
      </w:r>
      <w:r w:rsidR="006751FA">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schema":"https://github.com/citation-style-language/schema/raw/master/csl-citation.json"} </w:instrText>
      </w:r>
      <w:r w:rsidR="009802AF">
        <w:fldChar w:fldCharType="separate"/>
      </w:r>
      <w:r w:rsidR="006751FA">
        <w:rPr>
          <w:noProof/>
        </w:rPr>
        <w:t>(Cui et al., 2015; Jeong et al., 2016; Cusworth et al., 2020; Pitt et al., 2022; Yadav et al., 2019, 2023)</w:t>
      </w:r>
      <w:r w:rsidR="009802AF">
        <w:fldChar w:fldCharType="end"/>
      </w:r>
      <w:r w:rsidR="004D27D1">
        <w:t xml:space="preserve">. </w:t>
      </w:r>
      <w:proofErr w:type="spellStart"/>
      <w:r w:rsidR="00D9347F">
        <w:t>Kuwayama</w:t>
      </w:r>
      <w:proofErr w:type="spellEnd"/>
      <w:r w:rsidR="00D9347F">
        <w:t xml:space="preserve"> et al. </w:t>
      </w:r>
      <w:r w:rsidR="006751FA">
        <w:fldChar w:fldCharType="begin"/>
      </w:r>
      <w:r w:rsidR="006751FA">
        <w:instrText xml:space="preserve"> ADDIN ZOTERO_ITEM CSL_CITATION {"citationID":"a55iKdt8","properties":{"formattedCitation":"(2019)","plainCitation":"(2019)","noteIndex":0},"citationItems":[{"id":462,"uris":["http://zotero.org/users/9726796/items/HZEW8S78"],"itemData":{"id":462,"type":"article-journal","abstract":"Rapid increase in atmospheric methane (CH4) mixing ratios over the past century is attributable to the intensification of human activities. Information on spatially explicit source contributions is needed to develop efficient and cost-effective CH4 emission reduction and mitigation strategies to addresses near-term climate change. This study collected long-term ambient CH4 measurements at Mount Wilson Observatory (MWO) in Los Angeles, California, to estimate the annual CH4 emissions from the portion of Los Angeles County that is within the South Coast Air Basin (SCLA). The measurement-based CH4 emission estimates for SCLA ranged from 3.95 to 4.89 million metric tons (MMT) carbon dioxide equivalent (CO2e) per year between 2012 and 2016. Source apportionment of CH4, CO, CO2, and volatile organic compounds (VOCs) measurements were used to evaluate source categories that contributed to ambient CH4 mixing ratio enhancements (ΔCH4) at SCLA between 2014 and 2016. Results suggested ΔCH4 contributions of 56-79% from natural gas sources, 7-31% from landfills, and 4-15% from transportation sources. The SCLA-specific CH4 emission estimate made using a research grade gridded CH4 emission inventory suggested contributions of 47% from natural gas sources and 50% from landfills. Subsequent airborne measurements determined that CH4 emissions from two major CH4 sources in SCLA were significantly smaller in magnitude than previously thought. This study highlights the importance of studying the variabilities of CH4 emissions across California for policy makers and stakeholders alike.","container-title":"Environmental Science &amp; Technology","DOI":"10.1021/acs.est.8b02307","ISSN":"1520-5851","issue":"6","journalAbbreviation":"Environ Sci Technol","language":"eng","note":"PMID: 30821440","page":"2961-2970","source":"PubMed","title":"Source Apportionment of Ambient Methane Enhancements in Los Angeles, California, To Evaluate Emission Inventory Estimates","volume":"53","author":[{"family":"Kuwayama","given":"Toshihiro"},{"family":"Charrier-Klobas","given":"Jessica G."},{"family":"Chen","given":"Yanju"},{"family":"Vizenor","given":"Nicholas M."},{"family":"Blake","given":"Donald R."},{"family":"Pongetti","given":"Thomas"},{"family":"Conley","given":"Stephen A."},{"family":"Sander","given":"Stanley P."},{"family":"Croes","given":"Bart"},{"family":"Herner","given":"Jorn D."}],"issued":{"date-parts":[["2019",3,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use</w:t>
      </w:r>
      <w:r w:rsidR="003349F3">
        <w:t>d</w:t>
      </w:r>
      <w:r w:rsidR="00D9347F">
        <w:t xml:space="preserve"> a mass balance approach</w:t>
      </w:r>
      <w:r w:rsidR="00C76E63">
        <w:t>, while</w:t>
      </w:r>
      <w:r w:rsidR="00D9347F">
        <w:t xml:space="preserve"> </w:t>
      </w:r>
      <w:r w:rsidR="00C76E63">
        <w:t xml:space="preserve">others </w:t>
      </w:r>
      <w:r w:rsidR="004D27D1">
        <w:t>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these gases</w:t>
      </w:r>
      <w:r w:rsidR="006751FA">
        <w:t xml:space="preserve"> </w:t>
      </w:r>
      <w:r w:rsidR="006751FA">
        <w:fldChar w:fldCharType="begin"/>
      </w:r>
      <w:r w:rsidR="006751FA">
        <w:instrText xml:space="preserve"> ADDIN ZOTERO_ITEM CSL_CITATION {"citationID":"Yi0C3kln","properties":{"formattedCitation":"(Wong et al., 2015; Wunch et al., 2016; Plant et al., 2019)","plainCitation":"(Wong et al., 2015; Wunch et al., 2016; Plant et al., 2019)","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schema":"https://github.com/citation-style-language/schema/raw/master/csl-citation.json"} </w:instrText>
      </w:r>
      <w:r w:rsidR="006751FA">
        <w:fldChar w:fldCharType="separate"/>
      </w:r>
      <w:r w:rsidR="006751FA">
        <w:rPr>
          <w:noProof/>
        </w:rPr>
        <w:t xml:space="preserve">(Wong et al., 2015; Wunch et al., 2016; </w:t>
      </w:r>
      <w:r w:rsidR="006751FA">
        <w:rPr>
          <w:noProof/>
        </w:rPr>
        <w:lastRenderedPageBreak/>
        <w:t>Plant et al., 2019)</w:t>
      </w:r>
      <w:r w:rsidR="006751FA">
        <w:fldChar w:fldCharType="end"/>
      </w:r>
      <w:r w:rsidR="004D27D1">
        <w:t>.</w:t>
      </w:r>
      <w:r w:rsidR="005B2E1E">
        <w:t xml:space="preserve"> Plant et al. </w:t>
      </w:r>
      <w:r w:rsidR="006751FA">
        <w:fldChar w:fldCharType="begin"/>
      </w:r>
      <w:r w:rsidR="006751FA">
        <w:instrText xml:space="preserve"> ADDIN ZOTERO_ITEM CSL_CITATION {"citationID":"Hoa7imY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5B2E1E">
        <w:t xml:space="preserve"> used the same approach with TROPOMI methane to CO emissions.</w:t>
      </w:r>
      <w:r w:rsidR="00231835">
        <w:t xml:space="preserve"> </w:t>
      </w:r>
    </w:p>
    <w:p w14:paraId="6202446F" w14:textId="77777777" w:rsidR="00E92B32" w:rsidRDefault="00E92B32" w:rsidP="00D941F0"/>
    <w:p w14:paraId="2DDA4521" w14:textId="18A1F022" w:rsidR="003349F3" w:rsidRDefault="001D705A" w:rsidP="00D941F0">
      <w:r>
        <w:t>W</w:t>
      </w:r>
      <w:r w:rsidR="00D9347F">
        <w:t xml:space="preserve">e find </w:t>
      </w:r>
      <w:r>
        <w:t xml:space="preserve">in general </w:t>
      </w:r>
      <w:r w:rsidR="00D9347F" w:rsidRPr="00685E57">
        <w:rPr>
          <w:color w:val="000000" w:themeColor="text1"/>
        </w:rPr>
        <w:t xml:space="preserve">lower but statistically </w:t>
      </w:r>
      <w:r w:rsidR="004E2C54" w:rsidRPr="00685E57">
        <w:rPr>
          <w:color w:val="000000" w:themeColor="text1"/>
        </w:rPr>
        <w:t xml:space="preserve">consistent </w:t>
      </w:r>
      <w:r w:rsidR="00D9347F" w:rsidRPr="00685E57">
        <w:rPr>
          <w:color w:val="000000" w:themeColor="text1"/>
        </w:rPr>
        <w:t xml:space="preserve">emissions relative </w:t>
      </w:r>
      <w:r w:rsidR="00D9347F">
        <w:t>to these studie</w:t>
      </w:r>
      <w:r w:rsidR="004E2C54">
        <w:t>s</w:t>
      </w:r>
      <w:r w:rsidR="00A05EC0">
        <w:t xml:space="preserve">. Our smaller estimates </w:t>
      </w:r>
      <w:r w:rsidR="00D9347F">
        <w:t>likely result from our restrictive definition of urban area</w:t>
      </w:r>
      <w:r w:rsidR="006E5F17">
        <w:t xml:space="preserve"> extent</w:t>
      </w:r>
      <w:r w:rsidR="00D9347F">
        <w:t xml:space="preserve">. </w:t>
      </w:r>
      <w:r w:rsidR="00E66000">
        <w:t>Th</w:t>
      </w:r>
      <w:r w:rsidR="00D9347F">
        <w:t>e only study that use</w:t>
      </w:r>
      <w:r w:rsidR="00E66000">
        <w:t>d</w:t>
      </w:r>
      <w:r w:rsidR="00D9347F">
        <w:t xml:space="preserve"> aircraft data to </w:t>
      </w:r>
      <w:r w:rsidR="006D7F6A">
        <w:t>estimate</w:t>
      </w:r>
      <w:r w:rsidR="00D9347F">
        <w:t xml:space="preserve"> emissions within a U.S. Census Urban Area</w:t>
      </w:r>
      <w:r w:rsidR="00E66000">
        <w:t xml:space="preserve"> </w:t>
      </w:r>
      <w:r w:rsidR="003349F3">
        <w:t>found</w:t>
      </w:r>
      <w:r w:rsidR="00D9347F">
        <w:t xml:space="preserve"> 314 ± 96 Gg a</w:t>
      </w:r>
      <w:r w:rsidR="00D9347F">
        <w:rPr>
          <w:vertAlign w:val="superscript"/>
        </w:rPr>
        <w:t>-1</w:t>
      </w:r>
      <w:r w:rsidR="00D9347F">
        <w:t xml:space="preserve"> in New York City</w:t>
      </w:r>
      <w:r>
        <w:t xml:space="preserve"> </w:t>
      </w:r>
      <w:r w:rsidR="006751FA">
        <w:fldChar w:fldCharType="begin"/>
      </w:r>
      <w:r w:rsidR="006751FA">
        <w:instrText xml:space="preserve"> ADDIN ZOTERO_ITEM CSL_CITATION {"citationID":"C1nVDx9W","properties":{"formattedCitation":"(Pitt et al., 2022)","plainCitation":"(Pitt et al., 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chema":"https://github.com/citation-style-language/schema/raw/master/csl-citation.json"} </w:instrText>
      </w:r>
      <w:r w:rsidR="006751FA">
        <w:fldChar w:fldCharType="separate"/>
      </w:r>
      <w:r w:rsidR="006751FA">
        <w:rPr>
          <w:noProof/>
        </w:rPr>
        <w:t>(Pitt et al., 2022)</w:t>
      </w:r>
      <w:r w:rsidR="006751FA">
        <w:fldChar w:fldCharType="end"/>
      </w:r>
      <w:r w:rsidR="00D9347F">
        <w:t xml:space="preserve">, </w:t>
      </w:r>
      <w:r w:rsidR="00E66000">
        <w:t>which is very similar to our estimate of</w:t>
      </w:r>
      <w:r w:rsidR="00D9347F">
        <w:t xml:space="preserve"> 309 (241 </w:t>
      </w:r>
      <w:r w:rsidR="00602BBE">
        <w:t>-</w:t>
      </w:r>
      <w:r w:rsidR="00D9347F">
        <w:t xml:space="preserve"> 417) Gg a</w:t>
      </w:r>
      <w:r w:rsidR="00D9347F">
        <w:rPr>
          <w:vertAlign w:val="superscript"/>
        </w:rPr>
        <w:t>-1</w:t>
      </w:r>
      <w:r w:rsidR="00E66000">
        <w:t>.</w:t>
      </w:r>
      <w:r w:rsidR="00D9347F">
        <w:t xml:space="preserve"> Plant et al. </w:t>
      </w:r>
      <w:r w:rsidR="006751FA">
        <w:fldChar w:fldCharType="begin"/>
      </w:r>
      <w:r w:rsidR="006751FA">
        <w:instrText xml:space="preserve"> ADDIN ZOTERO_ITEM CSL_CITATION {"citationID":"sCIOnKlU","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6751FA">
        <w:t xml:space="preserve"> </w:t>
      </w:r>
      <w:r w:rsidR="00E66000">
        <w:t>used</w:t>
      </w:r>
      <w:r w:rsidR="00D9347F">
        <w:t xml:space="preserve"> U.S. Census Urban Areas but </w:t>
      </w:r>
      <w:r w:rsidR="00E66000">
        <w:t>relied on TROPOMI</w:t>
      </w:r>
      <w:r w:rsidR="00D9347F">
        <w:t xml:space="preserve"> methane to </w:t>
      </w:r>
      <w:r w:rsidR="00E66000">
        <w:t xml:space="preserve">CO </w:t>
      </w:r>
      <w:r w:rsidR="00D9347F">
        <w:t>ratios</w:t>
      </w:r>
      <w:r w:rsidR="006132F0">
        <w:t xml:space="preserve">. They </w:t>
      </w:r>
      <w:r w:rsidR="006D7F6A">
        <w:t>found</w:t>
      </w:r>
      <w:r w:rsidR="00D9347F">
        <w:t xml:space="preserve"> slightly larger emissions in Atlanta and Philadelphia and much larger emissions in New York City</w:t>
      </w:r>
      <w:r w:rsidR="006132F0">
        <w:t xml:space="preserve">, but </w:t>
      </w:r>
      <w:r w:rsidR="00D9347F">
        <w:t>their error bars span</w:t>
      </w:r>
      <w:r w:rsidR="00E66000">
        <w:t>ned</w:t>
      </w:r>
      <w:r w:rsidR="00D9347F">
        <w:t xml:space="preserve"> ranges almost twice as large as the </w:t>
      </w:r>
      <w:r w:rsidR="00E66000">
        <w:t xml:space="preserve">derived </w:t>
      </w:r>
      <w:r w:rsidR="00D9347F">
        <w:t xml:space="preserve">emissions, limiting the </w:t>
      </w:r>
      <w:r w:rsidR="00E66000">
        <w:t>utility</w:t>
      </w:r>
      <w:r w:rsidR="00D9347F">
        <w:t xml:space="preserve"> of the comparison. Plant et al. </w:t>
      </w:r>
      <w:r w:rsidR="006751FA">
        <w:fldChar w:fldCharType="begin"/>
      </w:r>
      <w:r w:rsidR="006751FA">
        <w:instrText xml:space="preserve"> ADDIN ZOTERO_ITEM CSL_CITATION {"citationID":"sYSULap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w:t>
      </w:r>
      <w:r w:rsidR="003349F3">
        <w:t>found</w:t>
      </w:r>
      <w:r w:rsidR="00D9347F">
        <w:t xml:space="preserve"> larger emissions in New York </w:t>
      </w:r>
      <w:r w:rsidR="00E92B32">
        <w:t xml:space="preserve">City </w:t>
      </w:r>
      <w:r w:rsidR="00D9347F">
        <w:t>and Philadelphia but use</w:t>
      </w:r>
      <w:r w:rsidR="003349F3">
        <w:t>d</w:t>
      </w:r>
      <w:r w:rsidR="00D9347F">
        <w:t xml:space="preserve"> larger definitions of urban areas and produce</w:t>
      </w:r>
      <w:r w:rsidR="003349F3">
        <w:t>d</w:t>
      </w:r>
      <w:r w:rsidR="00D9347F">
        <w:t xml:space="preserve"> similarly </w:t>
      </w:r>
      <w:r w:rsidR="00D95EED">
        <w:t xml:space="preserve">wide </w:t>
      </w:r>
      <w:r w:rsidR="00D9347F">
        <w:t xml:space="preserve">error </w:t>
      </w:r>
      <w:r w:rsidR="00D95EED">
        <w:t>ranges</w:t>
      </w:r>
      <w:r w:rsidR="00D9347F">
        <w:t>.</w:t>
      </w:r>
    </w:p>
    <w:p w14:paraId="3B73177F" w14:textId="77777777" w:rsidR="00E66000" w:rsidRDefault="00E66000" w:rsidP="00D941F0"/>
    <w:p w14:paraId="2E3190CC" w14:textId="1EB89542" w:rsidR="006D7F6A" w:rsidRPr="006D7F6A" w:rsidDel="00D9347F" w:rsidRDefault="00695E99" w:rsidP="00D941F0">
      <w:r>
        <w:t>We find much lower emissions than these studies</w:t>
      </w:r>
      <w:r w:rsidR="00231835">
        <w:t xml:space="preserve"> only in Los Angeles</w:t>
      </w:r>
      <w:r>
        <w:t xml:space="preserve">, a difference that decreases </w:t>
      </w:r>
      <w:r w:rsidR="00231835">
        <w:t xml:space="preserve">but remains significant </w:t>
      </w:r>
      <w:r>
        <w:t>when we use the same extent (CARB’s South Coast air basin) as these studies</w:t>
      </w:r>
      <w:r w:rsidR="003349F3">
        <w:t xml:space="preserve">. </w:t>
      </w:r>
      <w:r>
        <w:t xml:space="preserve">We attribute much </w:t>
      </w:r>
      <w:r w:rsidR="003349F3">
        <w:t>of the remain</w:t>
      </w:r>
      <w:r w:rsidR="006D7F6A">
        <w:t>ing</w:t>
      </w:r>
      <w:r w:rsidR="003349F3">
        <w:t xml:space="preserve"> discrepancy </w:t>
      </w:r>
      <w:r>
        <w:t xml:space="preserve">to </w:t>
      </w:r>
      <w:r w:rsidR="003349F3">
        <w:t xml:space="preserve">decreasing emissions over </w:t>
      </w:r>
      <w:r>
        <w:t>time</w:t>
      </w:r>
      <w:r w:rsidR="003349F3">
        <w:t xml:space="preserve">. </w:t>
      </w:r>
      <w:r w:rsidR="00231835">
        <w:t>M</w:t>
      </w:r>
      <w:r w:rsidR="002838E7">
        <w:t xml:space="preserve">ethane emissions </w:t>
      </w:r>
      <w:r w:rsidR="00231835">
        <w:t>from the</w:t>
      </w:r>
      <w:r w:rsidR="00E66000">
        <w:t xml:space="preserve"> </w:t>
      </w:r>
      <w:r w:rsidR="003349F3">
        <w:t xml:space="preserve">Puente Hills Landfill, </w:t>
      </w:r>
      <w:r w:rsidR="00231835">
        <w:t xml:space="preserve">previously </w:t>
      </w:r>
      <w:r w:rsidR="003349F3">
        <w:t xml:space="preserve">one of the largest landfills in </w:t>
      </w:r>
      <w:r w:rsidR="00E66000">
        <w:t>CONUS</w:t>
      </w:r>
      <w:r w:rsidR="003349F3" w:rsidRPr="00685E57">
        <w:rPr>
          <w:color w:val="000000" w:themeColor="text1"/>
        </w:rPr>
        <w:t>,</w:t>
      </w:r>
      <w:r w:rsidR="00231835">
        <w:rPr>
          <w:color w:val="000000" w:themeColor="text1"/>
        </w:rPr>
        <w:t xml:space="preserve"> decreased following its closure in 2013 </w:t>
      </w:r>
      <w:r w:rsidR="00231835">
        <w:fldChar w:fldCharType="begin"/>
      </w:r>
      <w:r w:rsidR="00231835">
        <w:instrText xml:space="preserve"> ADDIN ZOTERO_ITEM CSL_CITATION {"citationID":"eL586LP8","properties":{"formattedCitation":"(Yadav et al., 2019)","plainCitation":"(Yadav et al., 2019)","noteIndex":0},"citationItems":[{"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schema":"https://github.com/citation-style-language/schema/raw/master/csl-citation.json"} </w:instrText>
      </w:r>
      <w:r w:rsidR="00231835">
        <w:fldChar w:fldCharType="separate"/>
      </w:r>
      <w:r w:rsidR="00231835">
        <w:rPr>
          <w:noProof/>
        </w:rPr>
        <w:t>(Yadav et al., 2019)</w:t>
      </w:r>
      <w:r w:rsidR="00231835">
        <w:fldChar w:fldCharType="end"/>
      </w:r>
      <w:r w:rsidR="00231835">
        <w:t>. This change is</w:t>
      </w:r>
      <w:r w:rsidR="00E66000">
        <w:t xml:space="preserve"> </w:t>
      </w:r>
      <w:r w:rsidR="006D7F6A">
        <w:t xml:space="preserve">not fully reflected in </w:t>
      </w:r>
      <w:r w:rsidR="00E66000">
        <w:t xml:space="preserve">the estimates of </w:t>
      </w:r>
      <w:r w:rsidR="006D7F6A">
        <w:t xml:space="preserve">Cui et al. </w:t>
      </w:r>
      <w:r w:rsidR="00D61433">
        <w:fldChar w:fldCharType="begin"/>
      </w:r>
      <w:r w:rsidR="00D61433">
        <w:instrText xml:space="preserve"> ADDIN ZOTERO_ITEM CSL_CITATION {"citationID":"OZOWdLiA","properties":{"formattedCitation":"(2015)","plainCitation":"(2015)","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Wong et al. </w:t>
      </w:r>
      <w:r w:rsidR="00D61433">
        <w:fldChar w:fldCharType="begin"/>
      </w:r>
      <w:r w:rsidR="00D61433">
        <w:instrText xml:space="preserve"> ADDIN ZOTERO_ITEM CSL_CITATION {"citationID":"iP1vcCIN","properties":{"formattedCitation":"(2015)","plainCitation":"(2015)","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or Wunch et al. </w:t>
      </w:r>
      <w:r w:rsidR="00D61433">
        <w:fldChar w:fldCharType="begin"/>
      </w:r>
      <w:r w:rsidR="00D61433">
        <w:instrText xml:space="preserve"> ADDIN ZOTERO_ITEM CSL_CITATION {"citationID":"I0aOAMKb","properties":{"formattedCitation":"(2016)","plainCitation":"(2016)","noteIndex":0},"citationItems":[{"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label":"page","suppress-author":true}],"schema":"https://github.com/citation-style-language/schema/raw/master/csl-citation.json"} </w:instrText>
      </w:r>
      <w:r w:rsidR="00D61433">
        <w:fldChar w:fldCharType="separate"/>
      </w:r>
      <w:r w:rsidR="00D61433">
        <w:rPr>
          <w:noProof/>
        </w:rPr>
        <w:t>(2016)</w:t>
      </w:r>
      <w:r w:rsidR="00D61433">
        <w:fldChar w:fldCharType="end"/>
      </w:r>
      <w:r w:rsidR="006D7F6A">
        <w:t xml:space="preserve">. Yadav et al. </w:t>
      </w:r>
      <w:r w:rsidR="00D61433">
        <w:fldChar w:fldCharType="begin"/>
      </w:r>
      <w:r w:rsidR="00D61433">
        <w:instrText xml:space="preserve"> ADDIN ZOTERO_ITEM CSL_CITATION {"citationID":"aY892uhF","properties":{"formattedCitation":"(2023)","plainCitation":"(2023)","noteIndex":0},"citationItems":[{"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D61433">
        <w:rPr>
          <w:rFonts w:ascii="Cambria Math" w:hAnsi="Cambria Math" w:cs="Cambria Math"/>
        </w:rPr>
        <w:instrText>∼</w:instrText>
      </w:r>
      <w:r w:rsidR="00D61433">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label":"page","suppress-author":true}],"schema":"https://github.com/citation-style-language/schema/raw/master/csl-citation.json"} </w:instrText>
      </w:r>
      <w:r w:rsidR="00D61433">
        <w:fldChar w:fldCharType="separate"/>
      </w:r>
      <w:r w:rsidR="00D61433">
        <w:rPr>
          <w:noProof/>
        </w:rPr>
        <w:t>(2023)</w:t>
      </w:r>
      <w:r w:rsidR="00D61433">
        <w:fldChar w:fldCharType="end"/>
      </w:r>
      <w:r w:rsidR="006D7F6A">
        <w:t xml:space="preserve"> found</w:t>
      </w:r>
      <w:r w:rsidR="003349F3">
        <w:t xml:space="preserve"> that Los Angeles emissions decreased </w:t>
      </w:r>
      <w:r w:rsidR="00E66000">
        <w:t xml:space="preserve">an additional </w:t>
      </w:r>
      <w:r w:rsidR="003349F3">
        <w:t>7% from January 2015 to May 2020</w:t>
      </w:r>
      <w:r w:rsidR="006D7F6A">
        <w:t xml:space="preserve">. </w:t>
      </w:r>
      <w:r>
        <w:t>However, t</w:t>
      </w:r>
      <w:r w:rsidR="006D7F6A">
        <w:t>heir</w:t>
      </w:r>
      <w:r w:rsidR="006132F0">
        <w:t xml:space="preserve"> posterior</w:t>
      </w:r>
      <w:r w:rsidR="006D7F6A">
        <w:t xml:space="preserve"> estimate </w:t>
      </w:r>
      <w:r w:rsidR="001950F2" w:rsidRPr="00713109">
        <w:t>of 251 ± 5 Gg a</w:t>
      </w:r>
      <w:r w:rsidR="001950F2" w:rsidRPr="00713109">
        <w:rPr>
          <w:vertAlign w:val="superscript"/>
        </w:rPr>
        <w:t>-1</w:t>
      </w:r>
      <w:r w:rsidR="001950F2" w:rsidRPr="00713109">
        <w:t xml:space="preserve"> </w:t>
      </w:r>
      <w:r w:rsidR="006D7F6A">
        <w:t xml:space="preserve">for 2019 is still larger than our </w:t>
      </w:r>
      <w:r w:rsidR="006132F0">
        <w:t>value</w:t>
      </w:r>
      <w:r w:rsidR="006D7F6A">
        <w:t xml:space="preserve"> of 179 (171 </w:t>
      </w:r>
      <w:r w:rsidR="001F667A">
        <w:t>–</w:t>
      </w:r>
      <w:r w:rsidR="006D7F6A">
        <w:t xml:space="preserve"> 193) Gg a</w:t>
      </w:r>
      <w:r w:rsidR="006D7F6A">
        <w:rPr>
          <w:vertAlign w:val="superscript"/>
        </w:rPr>
        <w:t>-1</w:t>
      </w:r>
      <w:r w:rsidR="00D61433">
        <w:t>.</w:t>
      </w:r>
    </w:p>
    <w:p w14:paraId="0D5F308D" w14:textId="4397C1D9" w:rsidR="00C5293A" w:rsidRDefault="00C5293A" w:rsidP="00C5293A"/>
    <w:p w14:paraId="1764E5D5" w14:textId="77777777" w:rsidR="00A87E83" w:rsidRPr="00713109" w:rsidRDefault="00A87E83" w:rsidP="00A87E83">
      <w:pPr>
        <w:rPr>
          <w:b/>
          <w:bCs/>
        </w:rPr>
      </w:pPr>
      <w:r w:rsidRPr="00713109">
        <w:rPr>
          <w:b/>
          <w:bCs/>
        </w:rPr>
        <w:t xml:space="preserve">4 </w:t>
      </w:r>
      <w:commentRangeStart w:id="259"/>
      <w:r w:rsidRPr="00713109">
        <w:rPr>
          <w:b/>
          <w:bCs/>
        </w:rPr>
        <w:t>Conclusions</w:t>
      </w:r>
      <w:commentRangeEnd w:id="259"/>
      <w:r w:rsidRPr="00713109">
        <w:rPr>
          <w:rStyle w:val="CommentReference"/>
        </w:rPr>
        <w:commentReference w:id="259"/>
      </w:r>
    </w:p>
    <w:p w14:paraId="572F6789" w14:textId="243F2FDC" w:rsidR="00AF41D6" w:rsidRPr="00973BF2" w:rsidRDefault="00737862">
      <w:r w:rsidRPr="0078584E">
        <w:rPr>
          <w:color w:val="000000" w:themeColor="text1"/>
        </w:rPr>
        <w:t xml:space="preserve">We used TROPOMI atmospheric methane column observations for 2019 to optimize methane emissions at 0.25° × 0.3125° resolution </w:t>
      </w:r>
      <w:r w:rsidR="00471F41" w:rsidRPr="0078584E">
        <w:rPr>
          <w:color w:val="000000" w:themeColor="text1"/>
        </w:rPr>
        <w:t xml:space="preserve">over </w:t>
      </w:r>
      <w:r w:rsidR="00B81A89">
        <w:rPr>
          <w:color w:val="000000" w:themeColor="text1"/>
        </w:rPr>
        <w:t>North America with a focus on the contiguous U.S. (CONUS)</w:t>
      </w:r>
      <w:r w:rsidR="00471F41" w:rsidRPr="0078584E">
        <w:rPr>
          <w:color w:val="000000" w:themeColor="text1"/>
        </w:rPr>
        <w:t>. The high resolution of our inversion allow</w:t>
      </w:r>
      <w:r w:rsidR="009B3F73">
        <w:rPr>
          <w:color w:val="000000" w:themeColor="text1"/>
        </w:rPr>
        <w:t>ed</w:t>
      </w:r>
      <w:r w:rsidR="00471F41" w:rsidRPr="0078584E">
        <w:rPr>
          <w:color w:val="000000" w:themeColor="text1"/>
        </w:rPr>
        <w:t xml:space="preserve"> us to quantify emissions from </w:t>
      </w:r>
      <w:r w:rsidR="00AF41D6" w:rsidRPr="0078584E">
        <w:rPr>
          <w:color w:val="000000" w:themeColor="text1"/>
        </w:rPr>
        <w:t xml:space="preserve">individual </w:t>
      </w:r>
      <w:r w:rsidR="00471F41" w:rsidRPr="0078584E">
        <w:rPr>
          <w:color w:val="000000" w:themeColor="text1"/>
        </w:rPr>
        <w:t xml:space="preserve">landfills, </w:t>
      </w:r>
      <w:r w:rsidR="00AF41D6" w:rsidRPr="0078584E">
        <w:rPr>
          <w:color w:val="000000" w:themeColor="text1"/>
        </w:rPr>
        <w:t>states, and urban areas</w:t>
      </w:r>
      <w:r w:rsidR="004D72B5" w:rsidRPr="0078584E">
        <w:rPr>
          <w:color w:val="000000" w:themeColor="text1"/>
        </w:rPr>
        <w:t xml:space="preserve">, while the continent-scale of the work </w:t>
      </w:r>
      <w:r w:rsidR="004D72B5">
        <w:t>support</w:t>
      </w:r>
      <w:r w:rsidR="009B3F73">
        <w:t>ed</w:t>
      </w:r>
      <w:r w:rsidR="004D72B5">
        <w:t xml:space="preserve"> statistical analysis of each of these sources. We compare</w:t>
      </w:r>
      <w:r w:rsidR="00B81A89">
        <w:t>d</w:t>
      </w:r>
      <w:r w:rsidR="004D72B5">
        <w:t xml:space="preserve"> our results to the</w:t>
      </w:r>
      <w:r w:rsidR="00066335">
        <w:t xml:space="preserve"> 202</w:t>
      </w:r>
      <w:ins w:id="260" w:author="Hannah Nesser" w:date="2023-04-11T23:01:00Z">
        <w:r w:rsidR="005A3C8A">
          <w:t>3</w:t>
        </w:r>
      </w:ins>
      <w:del w:id="261" w:author="Hannah Nesser" w:date="2023-04-11T23:01:00Z">
        <w:r w:rsidR="00066335" w:rsidDel="005A3C8A">
          <w:delText>2</w:delText>
        </w:r>
      </w:del>
      <w:r w:rsidR="004D72B5">
        <w:t xml:space="preserve"> EPA </w:t>
      </w:r>
      <w:r w:rsidR="00B81A89">
        <w:t>Greenhouse Gas Emissions I</w:t>
      </w:r>
      <w:r w:rsidR="00B81A89" w:rsidRPr="00C01462">
        <w:t>nventor</w:t>
      </w:r>
      <w:r w:rsidR="00B81A89">
        <w:t>y</w:t>
      </w:r>
      <w:r w:rsidR="00B81A89" w:rsidRPr="00C01462">
        <w:t xml:space="preserve"> </w:t>
      </w:r>
      <w:r w:rsidR="00B81A89">
        <w:t xml:space="preserve">(GHGI) </w:t>
      </w:r>
      <w:r w:rsidR="00066335">
        <w:t>for 2019</w:t>
      </w:r>
      <w:ins w:id="262" w:author="Hannah Nesser" w:date="2023-04-11T23:01:00Z">
        <w:r w:rsidR="005A3C8A">
          <w:t xml:space="preserve">; to new EPA state-level inventories for 2019 published most recently </w:t>
        </w:r>
      </w:ins>
      <w:del w:id="263" w:author="Hannah Nesser" w:date="2023-04-11T23:01:00Z">
        <w:r w:rsidR="004D72B5" w:rsidDel="005A3C8A">
          <w:delText>,</w:delText>
        </w:r>
      </w:del>
      <w:ins w:id="264" w:author="Hannah Nesser" w:date="2023-04-11T23:01:00Z">
        <w:r w:rsidR="005A3C8A">
          <w:t>with the 2022 GHGI</w:t>
        </w:r>
      </w:ins>
      <w:del w:id="265" w:author="Hannah Nesser" w:date="2023-04-11T23:01:00Z">
        <w:r w:rsidR="004D72B5" w:rsidDel="005A3C8A">
          <w:delText xml:space="preserve"> including </w:delText>
        </w:r>
        <w:r w:rsidR="00231835" w:rsidDel="005A3C8A">
          <w:delText xml:space="preserve">its </w:delText>
        </w:r>
        <w:r w:rsidR="004D72B5" w:rsidDel="005A3C8A">
          <w:delText xml:space="preserve">new state-level </w:delText>
        </w:r>
        <w:r w:rsidR="00080BD1" w:rsidDel="005A3C8A">
          <w:delText>inventories</w:delText>
        </w:r>
      </w:del>
      <w:r w:rsidR="00231835">
        <w:t>;</w:t>
      </w:r>
      <w:r w:rsidR="004D72B5">
        <w:t xml:space="preserve"> </w:t>
      </w:r>
      <w:r w:rsidR="00080BD1">
        <w:t>to emissions reported by individual landfills to the EPA Greenhouse Gas Reporting Program (GHGRP)</w:t>
      </w:r>
      <w:r w:rsidR="00231835">
        <w:t>;</w:t>
      </w:r>
      <w:r w:rsidR="00080BD1">
        <w:t xml:space="preserve"> and </w:t>
      </w:r>
      <w:r w:rsidR="004D72B5">
        <w:t xml:space="preserve">to </w:t>
      </w:r>
      <w:r w:rsidR="00080BD1">
        <w:t>other estimates from</w:t>
      </w:r>
      <w:r w:rsidR="004D72B5">
        <w:t xml:space="preserve"> states and cities</w:t>
      </w:r>
      <w:r w:rsidR="00A64D43">
        <w:t>.</w:t>
      </w:r>
      <w:r w:rsidR="00857C98">
        <w:t xml:space="preserve"> We find large upward corrections to the GHGI at all scales, </w:t>
      </w:r>
      <w:r w:rsidR="0034756F">
        <w:t xml:space="preserve">which may </w:t>
      </w:r>
      <w:r w:rsidR="00857C98">
        <w:t xml:space="preserve">present a challenge </w:t>
      </w:r>
      <w:r w:rsidR="0034756F">
        <w:t>for</w:t>
      </w:r>
      <w:r w:rsidR="00857C98">
        <w:t xml:space="preserve"> U.S. climate policies and goals, many of which target significant reductions in methane emissions.</w:t>
      </w:r>
    </w:p>
    <w:p w14:paraId="64FDC543" w14:textId="77777777" w:rsidR="00857C98" w:rsidRDefault="00857C98">
      <w:pPr>
        <w:rPr>
          <w:color w:val="FF0000"/>
        </w:rPr>
      </w:pPr>
    </w:p>
    <w:p w14:paraId="21ECB987" w14:textId="339DB4BA" w:rsidR="004D72B5" w:rsidRPr="00E15AB4" w:rsidRDefault="004D72B5">
      <w:pPr>
        <w:rPr>
          <w:color w:val="000000" w:themeColor="text1"/>
        </w:rPr>
      </w:pPr>
      <w:r w:rsidRPr="00E15AB4">
        <w:rPr>
          <w:color w:val="000000" w:themeColor="text1"/>
        </w:rPr>
        <w:t>We</w:t>
      </w:r>
      <w:r w:rsidR="00532931">
        <w:rPr>
          <w:color w:val="000000" w:themeColor="text1"/>
        </w:rPr>
        <w:t xml:space="preserve"> optimize</w:t>
      </w:r>
      <w:r w:rsidR="009B3F73">
        <w:rPr>
          <w:color w:val="000000" w:themeColor="text1"/>
        </w:rPr>
        <w:t>d</w:t>
      </w:r>
      <w:r w:rsidR="00532931">
        <w:rPr>
          <w:color w:val="000000" w:themeColor="text1"/>
        </w:rPr>
        <w:t xml:space="preserve"> methane emissions using an analytical inversion of </w:t>
      </w:r>
      <w:r w:rsidRPr="00E15AB4">
        <w:rPr>
          <w:color w:val="000000" w:themeColor="text1"/>
        </w:rPr>
        <w:t xml:space="preserve">TROPOMI methane </w:t>
      </w:r>
      <w:r w:rsidR="00532931">
        <w:rPr>
          <w:color w:val="000000" w:themeColor="text1"/>
        </w:rPr>
        <w:t xml:space="preserve">observations </w:t>
      </w:r>
      <w:r w:rsidR="0075246E">
        <w:rPr>
          <w:color w:val="000000" w:themeColor="text1"/>
        </w:rPr>
        <w:t>with</w:t>
      </w:r>
      <w:r w:rsidR="00532931">
        <w:rPr>
          <w:color w:val="000000" w:themeColor="text1"/>
        </w:rPr>
        <w:t xml:space="preserve"> the GEOS-Chem chemical transport model </w:t>
      </w:r>
      <w:r w:rsidR="0075246E">
        <w:rPr>
          <w:color w:val="000000" w:themeColor="text1"/>
        </w:rPr>
        <w:t xml:space="preserve">run </w:t>
      </w:r>
      <w:r w:rsidR="00532931">
        <w:rPr>
          <w:color w:val="000000" w:themeColor="text1"/>
        </w:rPr>
        <w:t xml:space="preserve">at </w:t>
      </w:r>
      <w:r w:rsidR="00532931" w:rsidRPr="0078584E">
        <w:rPr>
          <w:color w:val="000000" w:themeColor="text1"/>
        </w:rPr>
        <w:t>0.25° × 0.3125° resolution</w:t>
      </w:r>
      <w:r w:rsidR="00532931">
        <w:rPr>
          <w:color w:val="000000" w:themeColor="text1"/>
        </w:rPr>
        <w:t>.</w:t>
      </w:r>
      <w:r w:rsidR="00532931" w:rsidRPr="00E15AB4">
        <w:rPr>
          <w:color w:val="000000" w:themeColor="text1"/>
        </w:rPr>
        <w:t xml:space="preserve"> </w:t>
      </w:r>
      <w:r w:rsidRPr="00E15AB4">
        <w:rPr>
          <w:color w:val="000000" w:themeColor="text1"/>
        </w:rPr>
        <w:t>The inverse solution</w:t>
      </w:r>
      <w:r w:rsidR="0075246E">
        <w:rPr>
          <w:color w:val="000000" w:themeColor="text1"/>
        </w:rPr>
        <w:t xml:space="preserve">, or posterior </w:t>
      </w:r>
      <w:r w:rsidR="0084023E">
        <w:rPr>
          <w:color w:val="000000" w:themeColor="text1"/>
        </w:rPr>
        <w:t>emission estimate</w:t>
      </w:r>
      <w:r w:rsidR="0075246E">
        <w:rPr>
          <w:color w:val="000000" w:themeColor="text1"/>
        </w:rPr>
        <w:t>,</w:t>
      </w:r>
      <w:r w:rsidRPr="00E15AB4">
        <w:rPr>
          <w:color w:val="000000" w:themeColor="text1"/>
        </w:rPr>
        <w:t xml:space="preserve"> </w:t>
      </w:r>
      <w:r w:rsidR="009B3F73">
        <w:rPr>
          <w:color w:val="000000" w:themeColor="text1"/>
        </w:rPr>
        <w:t>was</w:t>
      </w:r>
      <w:r w:rsidRPr="00E15AB4">
        <w:rPr>
          <w:color w:val="000000" w:themeColor="text1"/>
        </w:rPr>
        <w:t xml:space="preserve"> obtained through a reduced-rank approximation of the analytical minimum of a Bayesian cost function</w:t>
      </w:r>
      <w:r w:rsidR="00511950" w:rsidRPr="00E15AB4">
        <w:rPr>
          <w:color w:val="000000" w:themeColor="text1"/>
        </w:rPr>
        <w:t xml:space="preserve"> regularized by a</w:t>
      </w:r>
      <w:r w:rsidR="0075246E">
        <w:rPr>
          <w:color w:val="000000" w:themeColor="text1"/>
        </w:rPr>
        <w:t xml:space="preserve"> prior </w:t>
      </w:r>
      <w:r w:rsidR="0084023E">
        <w:rPr>
          <w:color w:val="000000" w:themeColor="text1"/>
        </w:rPr>
        <w:t>emission estimate</w:t>
      </w:r>
      <w:r w:rsidR="00511950" w:rsidRPr="00E15AB4">
        <w:rPr>
          <w:color w:val="000000" w:themeColor="text1"/>
        </w:rPr>
        <w:t xml:space="preserve"> </w:t>
      </w:r>
      <w:r w:rsidR="0075246E">
        <w:rPr>
          <w:color w:val="000000" w:themeColor="text1"/>
        </w:rPr>
        <w:t xml:space="preserve">from </w:t>
      </w:r>
      <w:r w:rsidR="00A87E83">
        <w:rPr>
          <w:color w:val="000000" w:themeColor="text1"/>
        </w:rPr>
        <w:t xml:space="preserve">a gridded version of the </w:t>
      </w:r>
      <w:r w:rsidR="0075246E">
        <w:rPr>
          <w:color w:val="000000" w:themeColor="text1"/>
        </w:rPr>
        <w:t>GHGI</w:t>
      </w:r>
      <w:r w:rsidR="00511950" w:rsidRPr="00E15AB4">
        <w:rPr>
          <w:color w:val="000000" w:themeColor="text1"/>
        </w:rPr>
        <w:t xml:space="preserve">. The analytical solution characterizes the error and information content of the </w:t>
      </w:r>
      <w:r w:rsidR="0075246E">
        <w:rPr>
          <w:color w:val="000000" w:themeColor="text1"/>
        </w:rPr>
        <w:t>posterior</w:t>
      </w:r>
      <w:r w:rsidR="0075246E" w:rsidRPr="00E15AB4">
        <w:rPr>
          <w:color w:val="000000" w:themeColor="text1"/>
        </w:rPr>
        <w:t xml:space="preserve"> </w:t>
      </w:r>
      <w:r w:rsidR="00511950" w:rsidRPr="00E15AB4">
        <w:rPr>
          <w:color w:val="000000" w:themeColor="text1"/>
        </w:rPr>
        <w:t>emissions and support</w:t>
      </w:r>
      <w:r w:rsidR="009B3F73">
        <w:rPr>
          <w:color w:val="000000" w:themeColor="text1"/>
        </w:rPr>
        <w:t>ed</w:t>
      </w:r>
      <w:r w:rsidR="00511950" w:rsidRPr="00E15AB4">
        <w:rPr>
          <w:color w:val="000000" w:themeColor="text1"/>
        </w:rPr>
        <w:t xml:space="preserve"> the generation of an eight-member inversion ensemble. </w:t>
      </w:r>
      <w:r w:rsidR="0075246E">
        <w:rPr>
          <w:color w:val="000000" w:themeColor="text1"/>
        </w:rPr>
        <w:t>We construct</w:t>
      </w:r>
      <w:r w:rsidR="009B3F73">
        <w:rPr>
          <w:color w:val="000000" w:themeColor="text1"/>
        </w:rPr>
        <w:t>ed</w:t>
      </w:r>
      <w:r w:rsidR="0075246E">
        <w:rPr>
          <w:color w:val="000000" w:themeColor="text1"/>
        </w:rPr>
        <w:t xml:space="preserve"> the </w:t>
      </w:r>
      <w:r w:rsidR="00511950" w:rsidRPr="00E15AB4">
        <w:rPr>
          <w:color w:val="000000" w:themeColor="text1"/>
        </w:rPr>
        <w:t>Jacobian matrix</w:t>
      </w:r>
      <w:r w:rsidR="0075246E">
        <w:rPr>
          <w:color w:val="000000" w:themeColor="text1"/>
        </w:rPr>
        <w:t xml:space="preserve"> required for the high-resolution, continent-scale analytical solution</w:t>
      </w:r>
      <w:r w:rsidR="00511950" w:rsidRPr="00E15AB4">
        <w:rPr>
          <w:color w:val="000000" w:themeColor="text1"/>
        </w:rPr>
        <w:t xml:space="preserve"> </w:t>
      </w:r>
      <w:r w:rsidR="0075246E">
        <w:rPr>
          <w:color w:val="000000" w:themeColor="text1"/>
        </w:rPr>
        <w:t>by iterative approximation</w:t>
      </w:r>
      <w:r w:rsidR="00B647C2" w:rsidRPr="00E15AB4">
        <w:rPr>
          <w:color w:val="000000" w:themeColor="text1"/>
        </w:rPr>
        <w:t xml:space="preserve"> </w:t>
      </w:r>
      <w:r w:rsidR="0075246E">
        <w:rPr>
          <w:color w:val="000000" w:themeColor="text1"/>
        </w:rPr>
        <w:t>using</w:t>
      </w:r>
      <w:r w:rsidR="0075246E" w:rsidRPr="00E15AB4">
        <w:rPr>
          <w:color w:val="000000" w:themeColor="text1"/>
        </w:rPr>
        <w:t xml:space="preserve"> </w:t>
      </w:r>
      <w:r w:rsidR="00511950" w:rsidRPr="00E15AB4">
        <w:rPr>
          <w:color w:val="000000" w:themeColor="text1"/>
        </w:rPr>
        <w:t xml:space="preserve">the emissions patterns best informed by the </w:t>
      </w:r>
      <w:r w:rsidR="0075246E">
        <w:rPr>
          <w:color w:val="000000" w:themeColor="text1"/>
        </w:rPr>
        <w:t>prior</w:t>
      </w:r>
      <w:r w:rsidR="0075246E" w:rsidRPr="00E15AB4">
        <w:rPr>
          <w:color w:val="000000" w:themeColor="text1"/>
        </w:rPr>
        <w:t xml:space="preserve"> </w:t>
      </w:r>
      <w:r w:rsidR="0084023E">
        <w:rPr>
          <w:color w:val="000000" w:themeColor="text1"/>
        </w:rPr>
        <w:t>emission estimate</w:t>
      </w:r>
      <w:r w:rsidR="00511950" w:rsidRPr="00E15AB4">
        <w:rPr>
          <w:color w:val="000000" w:themeColor="text1"/>
        </w:rPr>
        <w:t xml:space="preserve"> and the observations</w:t>
      </w:r>
      <w:r w:rsidR="0075246E">
        <w:rPr>
          <w:color w:val="000000" w:themeColor="text1"/>
        </w:rPr>
        <w:t>.</w:t>
      </w:r>
      <w:r w:rsidR="00B647C2" w:rsidRPr="00E15AB4">
        <w:rPr>
          <w:color w:val="000000" w:themeColor="text1"/>
        </w:rPr>
        <w:t xml:space="preserve"> </w:t>
      </w:r>
      <w:r w:rsidR="0075246E">
        <w:rPr>
          <w:color w:val="000000" w:themeColor="text1"/>
        </w:rPr>
        <w:t xml:space="preserve">This approach </w:t>
      </w:r>
      <w:r w:rsidR="00B647C2" w:rsidRPr="00E15AB4">
        <w:rPr>
          <w:color w:val="000000" w:themeColor="text1"/>
        </w:rPr>
        <w:lastRenderedPageBreak/>
        <w:t>decrea</w:t>
      </w:r>
      <w:r w:rsidR="0075246E">
        <w:rPr>
          <w:color w:val="000000" w:themeColor="text1"/>
        </w:rPr>
        <w:t>ses</w:t>
      </w:r>
      <w:r w:rsidR="00B647C2" w:rsidRPr="00E15AB4">
        <w:rPr>
          <w:color w:val="000000" w:themeColor="text1"/>
        </w:rPr>
        <w:t xml:space="preserve"> the computational cost of our inversion by an order of magnitude compared to conventional </w:t>
      </w:r>
      <w:r w:rsidR="0075246E">
        <w:rPr>
          <w:color w:val="000000" w:themeColor="text1"/>
        </w:rPr>
        <w:t>analytical methods</w:t>
      </w:r>
      <w:r w:rsidR="0075246E" w:rsidRPr="00E15AB4">
        <w:rPr>
          <w:color w:val="000000" w:themeColor="text1"/>
        </w:rPr>
        <w:t xml:space="preserve"> </w:t>
      </w:r>
      <w:r w:rsidR="00B647C2" w:rsidRPr="00E15AB4">
        <w:rPr>
          <w:color w:val="000000" w:themeColor="text1"/>
        </w:rPr>
        <w:t>while optimally preserving its information content.</w:t>
      </w:r>
    </w:p>
    <w:p w14:paraId="372B5EA1" w14:textId="159E3298" w:rsidR="00737862" w:rsidRPr="00E15AB4" w:rsidRDefault="00737862">
      <w:pPr>
        <w:rPr>
          <w:color w:val="000000" w:themeColor="text1"/>
        </w:rPr>
      </w:pPr>
    </w:p>
    <w:p w14:paraId="0D078B08" w14:textId="425FFDAB" w:rsidR="00D0353D" w:rsidRDefault="00B647C2" w:rsidP="00D0353D">
      <w:r w:rsidRPr="00E15AB4">
        <w:rPr>
          <w:color w:val="000000" w:themeColor="text1"/>
        </w:rPr>
        <w:t xml:space="preserve">We find </w:t>
      </w:r>
      <w:r w:rsidR="00066335" w:rsidRPr="00E15AB4">
        <w:rPr>
          <w:color w:val="000000" w:themeColor="text1"/>
        </w:rPr>
        <w:t xml:space="preserve">posterior anthropogenic methane emissions of 30.9 (30.0 - 31.8) </w:t>
      </w:r>
      <w:proofErr w:type="spellStart"/>
      <w:r w:rsidR="00066335" w:rsidRPr="00E15AB4">
        <w:rPr>
          <w:color w:val="000000" w:themeColor="text1"/>
        </w:rPr>
        <w:t>Tg</w:t>
      </w:r>
      <w:proofErr w:type="spellEnd"/>
      <w:r w:rsidR="00066335" w:rsidRPr="00E15AB4">
        <w:rPr>
          <w:color w:val="000000" w:themeColor="text1"/>
        </w:rPr>
        <w:t xml:space="preserve"> a</w:t>
      </w:r>
      <w:r w:rsidR="00066335" w:rsidRPr="00E15AB4">
        <w:rPr>
          <w:color w:val="000000" w:themeColor="text1"/>
          <w:vertAlign w:val="superscript"/>
        </w:rPr>
        <w:t>-1</w:t>
      </w:r>
      <w:r w:rsidR="00066335" w:rsidRPr="00E15AB4">
        <w:rPr>
          <w:color w:val="000000" w:themeColor="text1"/>
        </w:rPr>
        <w:t xml:space="preserve"> in CONUS,</w:t>
      </w:r>
      <w:r w:rsidR="00A64D43">
        <w:rPr>
          <w:color w:val="000000" w:themeColor="text1"/>
        </w:rPr>
        <w:t xml:space="preserve"> </w:t>
      </w:r>
      <w:r w:rsidR="00A64D43" w:rsidRPr="00E15AB4">
        <w:rPr>
          <w:color w:val="000000" w:themeColor="text1"/>
        </w:rPr>
        <w:t xml:space="preserve">where </w:t>
      </w:r>
      <w:r w:rsidR="00A64D43">
        <w:rPr>
          <w:color w:val="000000" w:themeColor="text1"/>
        </w:rPr>
        <w:t xml:space="preserve">the </w:t>
      </w:r>
      <w:r w:rsidR="00A64D43" w:rsidRPr="00E15AB4">
        <w:rPr>
          <w:color w:val="000000" w:themeColor="text1"/>
        </w:rPr>
        <w:t xml:space="preserve">range </w:t>
      </w:r>
      <w:r w:rsidR="00A64D43">
        <w:rPr>
          <w:color w:val="000000" w:themeColor="text1"/>
        </w:rPr>
        <w:t>is given</w:t>
      </w:r>
      <w:r w:rsidR="00A64D43" w:rsidRPr="00E15AB4">
        <w:rPr>
          <w:color w:val="000000" w:themeColor="text1"/>
        </w:rPr>
        <w:t xml:space="preserve"> by the inversion ensemble</w:t>
      </w:r>
      <w:r w:rsidR="00A64D43">
        <w:rPr>
          <w:color w:val="000000" w:themeColor="text1"/>
        </w:rPr>
        <w:t>. This is</w:t>
      </w:r>
      <w:r w:rsidR="00066335" w:rsidRPr="00E15AB4">
        <w:rPr>
          <w:color w:val="000000" w:themeColor="text1"/>
        </w:rPr>
        <w:t xml:space="preserve"> a</w:t>
      </w:r>
      <w:r w:rsidRPr="00E15AB4">
        <w:rPr>
          <w:color w:val="000000" w:themeColor="text1"/>
        </w:rPr>
        <w:t xml:space="preserve"> </w:t>
      </w:r>
      <w:del w:id="266" w:author="Hannah Nesser" w:date="2023-04-11T23:07:00Z">
        <w:r w:rsidR="00E462E6" w:rsidRPr="00E15AB4" w:rsidDel="00A919A1">
          <w:rPr>
            <w:color w:val="000000" w:themeColor="text1"/>
          </w:rPr>
          <w:delText>16</w:delText>
        </w:r>
      </w:del>
      <w:ins w:id="267" w:author="Hannah Nesser" w:date="2023-04-11T23:07:00Z">
        <w:r w:rsidR="00A919A1">
          <w:rPr>
            <w:color w:val="000000" w:themeColor="text1"/>
          </w:rPr>
          <w:t>13</w:t>
        </w:r>
      </w:ins>
      <w:r w:rsidR="00066335" w:rsidRPr="00E15AB4">
        <w:rPr>
          <w:color w:val="000000" w:themeColor="text1"/>
        </w:rPr>
        <w:t xml:space="preserve">% increase from the </w:t>
      </w:r>
      <w:ins w:id="268" w:author="Hannah Nesser" w:date="2023-04-11T23:07:00Z">
        <w:r w:rsidR="00A919A1">
          <w:rPr>
            <w:color w:val="000000" w:themeColor="text1"/>
          </w:rPr>
          <w:t xml:space="preserve">2023 </w:t>
        </w:r>
      </w:ins>
      <w:r w:rsidR="00066335" w:rsidRPr="00E15AB4">
        <w:rPr>
          <w:color w:val="000000" w:themeColor="text1"/>
        </w:rPr>
        <w:t>GHGI</w:t>
      </w:r>
      <w:r w:rsidR="003F535C" w:rsidRPr="00E15AB4">
        <w:rPr>
          <w:color w:val="000000" w:themeColor="text1"/>
        </w:rPr>
        <w:t xml:space="preserve"> estimate of 2</w:t>
      </w:r>
      <w:ins w:id="269" w:author="Hannah Nesser" w:date="2023-04-11T23:07:00Z">
        <w:r w:rsidR="00A919A1">
          <w:rPr>
            <w:color w:val="000000" w:themeColor="text1"/>
          </w:rPr>
          <w:t>7</w:t>
        </w:r>
      </w:ins>
      <w:del w:id="270" w:author="Hannah Nesser" w:date="2023-04-11T23:07:00Z">
        <w:r w:rsidR="003F535C" w:rsidRPr="00E15AB4" w:rsidDel="00A919A1">
          <w:rPr>
            <w:color w:val="000000" w:themeColor="text1"/>
          </w:rPr>
          <w:delText>6</w:delText>
        </w:r>
      </w:del>
      <w:r w:rsidR="003F535C" w:rsidRPr="00E15AB4">
        <w:rPr>
          <w:color w:val="000000" w:themeColor="text1"/>
        </w:rPr>
        <w:t>.</w:t>
      </w:r>
      <w:ins w:id="271" w:author="Hannah Nesser" w:date="2023-04-11T23:07:00Z">
        <w:r w:rsidR="00A919A1">
          <w:rPr>
            <w:color w:val="000000" w:themeColor="text1"/>
          </w:rPr>
          <w:t>3</w:t>
        </w:r>
      </w:ins>
      <w:del w:id="272" w:author="Hannah Nesser" w:date="2023-04-11T23:07:00Z">
        <w:r w:rsidR="003F535C" w:rsidRPr="00E15AB4" w:rsidDel="00A919A1">
          <w:rPr>
            <w:color w:val="000000" w:themeColor="text1"/>
          </w:rPr>
          <w:delText>7</w:delText>
        </w:r>
      </w:del>
      <w:r w:rsidR="003F535C" w:rsidRPr="00E15AB4">
        <w:rPr>
          <w:color w:val="000000" w:themeColor="text1"/>
        </w:rPr>
        <w:t xml:space="preserve"> </w:t>
      </w:r>
      <w:r w:rsidR="00BF20A3">
        <w:rPr>
          <w:color w:val="000000" w:themeColor="text1"/>
        </w:rPr>
        <w:t>(24.</w:t>
      </w:r>
      <w:ins w:id="273" w:author="Hannah Nesser" w:date="2023-04-11T23:07:00Z">
        <w:r w:rsidR="00A919A1">
          <w:rPr>
            <w:color w:val="000000" w:themeColor="text1"/>
          </w:rPr>
          <w:t>6</w:t>
        </w:r>
      </w:ins>
      <w:del w:id="274" w:author="Hannah Nesser" w:date="2023-04-11T23:07:00Z">
        <w:r w:rsidR="00BF20A3" w:rsidDel="00A919A1">
          <w:rPr>
            <w:color w:val="000000" w:themeColor="text1"/>
          </w:rPr>
          <w:delText>0</w:delText>
        </w:r>
      </w:del>
      <w:r w:rsidR="00BF20A3">
        <w:rPr>
          <w:color w:val="000000" w:themeColor="text1"/>
        </w:rPr>
        <w:t xml:space="preserve"> - </w:t>
      </w:r>
      <w:ins w:id="275" w:author="Hannah Nesser" w:date="2023-04-11T23:07:00Z">
        <w:r w:rsidR="00A919A1">
          <w:rPr>
            <w:color w:val="000000" w:themeColor="text1"/>
          </w:rPr>
          <w:t>30</w:t>
        </w:r>
      </w:ins>
      <w:del w:id="276" w:author="Hannah Nesser" w:date="2023-04-11T23:07:00Z">
        <w:r w:rsidR="00BF20A3" w:rsidDel="00A919A1">
          <w:rPr>
            <w:color w:val="000000" w:themeColor="text1"/>
          </w:rPr>
          <w:delText>29</w:delText>
        </w:r>
      </w:del>
      <w:r w:rsidR="00BF20A3">
        <w:rPr>
          <w:color w:val="000000" w:themeColor="text1"/>
        </w:rPr>
        <w:t>.</w:t>
      </w:r>
      <w:ins w:id="277" w:author="Hannah Nesser" w:date="2023-04-11T23:07:00Z">
        <w:r w:rsidR="00A919A1">
          <w:rPr>
            <w:color w:val="000000" w:themeColor="text1"/>
          </w:rPr>
          <w:t>0</w:t>
        </w:r>
      </w:ins>
      <w:del w:id="278" w:author="Hannah Nesser" w:date="2023-04-11T23:07:00Z">
        <w:r w:rsidR="00BF20A3" w:rsidDel="00A919A1">
          <w:rPr>
            <w:color w:val="000000" w:themeColor="text1"/>
          </w:rPr>
          <w:delText>3</w:delText>
        </w:r>
      </w:del>
      <w:r w:rsidR="00BF20A3">
        <w:rPr>
          <w:color w:val="000000" w:themeColor="text1"/>
        </w:rPr>
        <w:t xml:space="preserve">) </w:t>
      </w:r>
      <w:proofErr w:type="spellStart"/>
      <w:r w:rsidR="003F535C" w:rsidRPr="00E15AB4">
        <w:rPr>
          <w:color w:val="000000" w:themeColor="text1"/>
        </w:rPr>
        <w:t>Tg</w:t>
      </w:r>
      <w:proofErr w:type="spellEnd"/>
      <w:r w:rsidR="003F535C" w:rsidRPr="00E15AB4">
        <w:rPr>
          <w:color w:val="000000" w:themeColor="text1"/>
        </w:rPr>
        <w:t xml:space="preserve"> a</w:t>
      </w:r>
      <w:r w:rsidR="003F535C" w:rsidRPr="00E15AB4">
        <w:rPr>
          <w:color w:val="000000" w:themeColor="text1"/>
          <w:vertAlign w:val="superscript"/>
        </w:rPr>
        <w:t>-1</w:t>
      </w:r>
      <w:r w:rsidR="003F535C" w:rsidRPr="00E15AB4">
        <w:rPr>
          <w:color w:val="000000" w:themeColor="text1"/>
        </w:rPr>
        <w:t>,</w:t>
      </w:r>
      <w:r w:rsidR="00A64D43">
        <w:rPr>
          <w:color w:val="000000" w:themeColor="text1"/>
        </w:rPr>
        <w:t xml:space="preserve"> where the range is given by the 95% confidence interval.</w:t>
      </w:r>
      <w:r w:rsidR="00066335" w:rsidRPr="00E15AB4">
        <w:rPr>
          <w:color w:val="000000" w:themeColor="text1"/>
        </w:rPr>
        <w:t xml:space="preserve"> </w:t>
      </w:r>
      <w:r w:rsidR="00310C63">
        <w:rPr>
          <w:color w:val="000000" w:themeColor="text1"/>
        </w:rPr>
        <w:t xml:space="preserve">Emissions for </w:t>
      </w:r>
      <w:r w:rsidR="00A64D43">
        <w:rPr>
          <w:color w:val="000000" w:themeColor="text1"/>
        </w:rPr>
        <w:t>landfills, oil and gas, and livestock</w:t>
      </w:r>
      <w:r w:rsidR="00310C63">
        <w:rPr>
          <w:color w:val="000000" w:themeColor="text1"/>
        </w:rPr>
        <w:t xml:space="preserve"> </w:t>
      </w:r>
      <w:r w:rsidR="002C5B24">
        <w:rPr>
          <w:color w:val="000000" w:themeColor="text1"/>
        </w:rPr>
        <w:t xml:space="preserve">explain 89% of posterior CONUS emissions and </w:t>
      </w:r>
      <w:r w:rsidR="00D0353D">
        <w:rPr>
          <w:color w:val="000000" w:themeColor="text1"/>
        </w:rPr>
        <w:t xml:space="preserve">each sector's emissions </w:t>
      </w:r>
      <w:r w:rsidR="00310C63">
        <w:rPr>
          <w:color w:val="000000" w:themeColor="text1"/>
        </w:rPr>
        <w:t xml:space="preserve">increase </w:t>
      </w:r>
      <w:r w:rsidR="002C5B24">
        <w:rPr>
          <w:color w:val="000000" w:themeColor="text1"/>
        </w:rPr>
        <w:t xml:space="preserve">by at least 10% </w:t>
      </w:r>
      <w:r w:rsidR="00310C63">
        <w:rPr>
          <w:color w:val="000000" w:themeColor="text1"/>
        </w:rPr>
        <w:t xml:space="preserve">relative to the GHGI. </w:t>
      </w:r>
      <w:r w:rsidR="005205E5">
        <w:rPr>
          <w:color w:val="000000" w:themeColor="text1"/>
        </w:rPr>
        <w:t xml:space="preserve">We find a significant decrease compared to the </w:t>
      </w:r>
      <w:ins w:id="279" w:author="Hannah Nesser" w:date="2023-04-11T23:08:00Z">
        <w:r w:rsidR="00A919A1">
          <w:rPr>
            <w:color w:val="000000" w:themeColor="text1"/>
          </w:rPr>
          <w:t xml:space="preserve">2023 </w:t>
        </w:r>
      </w:ins>
      <w:r w:rsidR="005205E5">
        <w:rPr>
          <w:color w:val="000000" w:themeColor="text1"/>
        </w:rPr>
        <w:t xml:space="preserve">GHGI only for coal emissions. </w:t>
      </w:r>
      <w:r w:rsidR="00D0353D">
        <w:t xml:space="preserve">These increases present a challenge to goals set by the U.S. government to decrease methane emissions from landfills by 30% and from livestock by 25% relative to 2015 levels by 2025 and </w:t>
      </w:r>
      <w:r w:rsidR="005205E5">
        <w:t xml:space="preserve">to </w:t>
      </w:r>
      <w:r w:rsidR="00D0353D">
        <w:t xml:space="preserve">regulation in development </w:t>
      </w:r>
      <w:r w:rsidR="005205E5">
        <w:t>that aims</w:t>
      </w:r>
      <w:r w:rsidR="00D0353D">
        <w:t xml:space="preserve"> to reduce oil and gas methane emissions by 30% from 2020 to 2030.</w:t>
      </w:r>
    </w:p>
    <w:p w14:paraId="364AE212" w14:textId="77777777" w:rsidR="005205E5" w:rsidRDefault="005205E5" w:rsidP="00D0353D">
      <w:pPr>
        <w:rPr>
          <w:color w:val="000000" w:themeColor="text1"/>
        </w:rPr>
      </w:pPr>
    </w:p>
    <w:p w14:paraId="5F891726" w14:textId="55CEF426" w:rsidR="00D0353D" w:rsidRDefault="00B4464F" w:rsidP="00D0353D">
      <w:r>
        <w:rPr>
          <w:color w:val="000000" w:themeColor="text1"/>
        </w:rPr>
        <w:t>M</w:t>
      </w:r>
      <w:r w:rsidR="00851CAB" w:rsidRPr="00E15AB4">
        <w:rPr>
          <w:color w:val="000000" w:themeColor="text1"/>
        </w:rPr>
        <w:t xml:space="preserve">ost of the </w:t>
      </w:r>
      <w:r>
        <w:rPr>
          <w:color w:val="000000" w:themeColor="text1"/>
        </w:rPr>
        <w:t xml:space="preserve">total </w:t>
      </w:r>
      <w:r w:rsidR="00851CAB" w:rsidRPr="00E15AB4">
        <w:rPr>
          <w:color w:val="000000" w:themeColor="text1"/>
        </w:rPr>
        <w:t xml:space="preserve">increase </w:t>
      </w:r>
      <w:r w:rsidR="00D84D22">
        <w:rPr>
          <w:color w:val="000000" w:themeColor="text1"/>
        </w:rPr>
        <w:t xml:space="preserve">from the </w:t>
      </w:r>
      <w:ins w:id="280" w:author="Hannah Nesser" w:date="2023-04-11T23:08:00Z">
        <w:r w:rsidR="00A919A1">
          <w:rPr>
            <w:color w:val="000000" w:themeColor="text1"/>
          </w:rPr>
          <w:t xml:space="preserve">2023 </w:t>
        </w:r>
      </w:ins>
      <w:r w:rsidR="00D84D22">
        <w:rPr>
          <w:color w:val="000000" w:themeColor="text1"/>
        </w:rPr>
        <w:t xml:space="preserve">GHGI to the posterior emissions </w:t>
      </w:r>
      <w:r w:rsidR="00851CAB" w:rsidRPr="00E15AB4">
        <w:rPr>
          <w:color w:val="000000" w:themeColor="text1"/>
        </w:rPr>
        <w:t xml:space="preserve">is </w:t>
      </w:r>
      <w:r>
        <w:rPr>
          <w:color w:val="000000" w:themeColor="text1"/>
        </w:rPr>
        <w:t xml:space="preserve">attributed to </w:t>
      </w:r>
      <w:r w:rsidR="00851CAB" w:rsidRPr="00E15AB4">
        <w:rPr>
          <w:color w:val="000000" w:themeColor="text1"/>
        </w:rPr>
        <w:t xml:space="preserve">a </w:t>
      </w:r>
      <w:r w:rsidR="002867D4">
        <w:rPr>
          <w:color w:val="000000" w:themeColor="text1"/>
        </w:rPr>
        <w:t>53</w:t>
      </w:r>
      <w:r w:rsidR="00851CAB" w:rsidRPr="00E15AB4">
        <w:rPr>
          <w:color w:val="000000" w:themeColor="text1"/>
        </w:rPr>
        <w:t xml:space="preserve">% increase in landfill emissions. </w:t>
      </w:r>
      <w:r w:rsidR="00DD46F2">
        <w:rPr>
          <w:color w:val="000000" w:themeColor="text1"/>
        </w:rPr>
        <w:t>By c</w:t>
      </w:r>
      <w:r w:rsidR="00186484" w:rsidRPr="00E15AB4">
        <w:rPr>
          <w:color w:val="000000" w:themeColor="text1"/>
        </w:rPr>
        <w:t>ompar</w:t>
      </w:r>
      <w:r>
        <w:rPr>
          <w:color w:val="000000" w:themeColor="text1"/>
        </w:rPr>
        <w:t>ison of</w:t>
      </w:r>
      <w:r w:rsidR="00186484" w:rsidRPr="00E15AB4">
        <w:rPr>
          <w:color w:val="000000" w:themeColor="text1"/>
        </w:rPr>
        <w:t xml:space="preserve"> our optimized emissions to those reported to GHGRP by 73 landfills across CONUS, w</w:t>
      </w:r>
      <w:r w:rsidR="00E56C71" w:rsidRPr="00E15AB4">
        <w:rPr>
          <w:color w:val="000000" w:themeColor="text1"/>
        </w:rPr>
        <w:t xml:space="preserve">e </w:t>
      </w:r>
      <w:r w:rsidR="005205E5">
        <w:rPr>
          <w:color w:val="000000" w:themeColor="text1"/>
        </w:rPr>
        <w:t>find</w:t>
      </w:r>
      <w:r w:rsidR="002C5B24">
        <w:rPr>
          <w:color w:val="000000" w:themeColor="text1"/>
        </w:rPr>
        <w:t xml:space="preserve"> a median 77% increase in reported emissions</w:t>
      </w:r>
      <w:r w:rsidR="005205E5">
        <w:rPr>
          <w:color w:val="000000" w:themeColor="text1"/>
        </w:rPr>
        <w:t>. We attribute the GHGI and GHGRP discrepancies</w:t>
      </w:r>
      <w:r w:rsidR="002C5B24">
        <w:rPr>
          <w:color w:val="000000" w:themeColor="text1"/>
        </w:rPr>
        <w:t xml:space="preserve"> </w:t>
      </w:r>
      <w:r w:rsidR="00487B1F" w:rsidRPr="00E15AB4">
        <w:rPr>
          <w:color w:val="000000" w:themeColor="text1"/>
        </w:rPr>
        <w:t xml:space="preserve">to </w:t>
      </w:r>
      <w:r w:rsidR="00186484" w:rsidRPr="00E15AB4">
        <w:rPr>
          <w:color w:val="000000" w:themeColor="text1"/>
        </w:rPr>
        <w:t xml:space="preserve">EPA </w:t>
      </w:r>
      <w:r w:rsidR="00DD46F2">
        <w:rPr>
          <w:color w:val="000000" w:themeColor="text1"/>
        </w:rPr>
        <w:t xml:space="preserve">landfill emission </w:t>
      </w:r>
      <w:r w:rsidR="00186484" w:rsidRPr="00E15AB4">
        <w:rPr>
          <w:color w:val="000000" w:themeColor="text1"/>
        </w:rPr>
        <w:t xml:space="preserve">methodologies that use too-high recovery efficiencies at facilities that collect </w:t>
      </w:r>
      <w:r w:rsidR="00186484" w:rsidRPr="00685E57">
        <w:rPr>
          <w:color w:val="000000" w:themeColor="text1"/>
        </w:rPr>
        <w:t xml:space="preserve">landfill gas and that </w:t>
      </w:r>
      <w:r w:rsidR="00DD46F2" w:rsidRPr="00685E57">
        <w:rPr>
          <w:color w:val="000000" w:themeColor="text1"/>
        </w:rPr>
        <w:t>have inadequate</w:t>
      </w:r>
      <w:r w:rsidR="00186484" w:rsidRPr="00685E57">
        <w:rPr>
          <w:color w:val="000000" w:themeColor="text1"/>
        </w:rPr>
        <w:t xml:space="preserve"> account</w:t>
      </w:r>
      <w:r w:rsidR="00DD46F2" w:rsidRPr="00685E57">
        <w:rPr>
          <w:color w:val="000000" w:themeColor="text1"/>
        </w:rPr>
        <w:t>ing</w:t>
      </w:r>
      <w:r w:rsidR="00186484" w:rsidRPr="00685E57">
        <w:rPr>
          <w:color w:val="000000" w:themeColor="text1"/>
        </w:rPr>
        <w:t xml:space="preserve"> </w:t>
      </w:r>
      <w:r w:rsidR="00DD46F2" w:rsidRPr="00685E57">
        <w:rPr>
          <w:color w:val="000000" w:themeColor="text1"/>
        </w:rPr>
        <w:t xml:space="preserve">of </w:t>
      </w:r>
      <w:r w:rsidR="00186484" w:rsidRPr="00685E57">
        <w:rPr>
          <w:color w:val="000000" w:themeColor="text1"/>
        </w:rPr>
        <w:t>anomalous operating events such as gas leaks or the construction of new landfill gas facilities.</w:t>
      </w:r>
    </w:p>
    <w:p w14:paraId="69E5123B" w14:textId="77777777" w:rsidR="00B647C2" w:rsidRPr="00E15AB4" w:rsidRDefault="00B647C2">
      <w:pPr>
        <w:rPr>
          <w:color w:val="000000" w:themeColor="text1"/>
        </w:rPr>
      </w:pPr>
    </w:p>
    <w:p w14:paraId="22B82459" w14:textId="3AE42BCE" w:rsidR="00737862" w:rsidRPr="00E15AB4" w:rsidRDefault="00C941DC">
      <w:pPr>
        <w:rPr>
          <w:color w:val="000000" w:themeColor="text1"/>
        </w:rPr>
      </w:pPr>
      <w:r w:rsidRPr="00E15AB4">
        <w:rPr>
          <w:color w:val="000000" w:themeColor="text1"/>
        </w:rPr>
        <w:t xml:space="preserve">We </w:t>
      </w:r>
      <w:r w:rsidR="00DD46F2">
        <w:rPr>
          <w:color w:val="000000" w:themeColor="text1"/>
        </w:rPr>
        <w:t>took</w:t>
      </w:r>
      <w:r w:rsidR="00DD46F2" w:rsidRPr="00E15AB4">
        <w:rPr>
          <w:color w:val="000000" w:themeColor="text1"/>
        </w:rPr>
        <w:t xml:space="preserve"> </w:t>
      </w:r>
      <w:r w:rsidRPr="00E15AB4">
        <w:rPr>
          <w:color w:val="000000" w:themeColor="text1"/>
        </w:rPr>
        <w:t xml:space="preserve">advantage of the high resolution of our inversion </w:t>
      </w:r>
      <w:r w:rsidR="00DD46F2">
        <w:rPr>
          <w:color w:val="000000" w:themeColor="text1"/>
        </w:rPr>
        <w:t>to quantify emissions for</w:t>
      </w:r>
      <w:r w:rsidRPr="00E15AB4">
        <w:rPr>
          <w:color w:val="000000" w:themeColor="text1"/>
        </w:rPr>
        <w:t xml:space="preserve"> each of the 48 states in CONUS</w:t>
      </w:r>
      <w:r w:rsidR="00DD46F2">
        <w:rPr>
          <w:color w:val="000000" w:themeColor="text1"/>
        </w:rPr>
        <w:t xml:space="preserve"> and compare to the newly available </w:t>
      </w:r>
      <w:del w:id="281" w:author="Hannah Nesser" w:date="2023-04-11T23:08:00Z">
        <w:r w:rsidR="00DD46F2" w:rsidDel="00A919A1">
          <w:rPr>
            <w:color w:val="000000" w:themeColor="text1"/>
          </w:rPr>
          <w:delText xml:space="preserve">GHGI </w:delText>
        </w:r>
      </w:del>
      <w:r w:rsidR="00DD46F2">
        <w:rPr>
          <w:color w:val="000000" w:themeColor="text1"/>
        </w:rPr>
        <w:t>state</w:t>
      </w:r>
      <w:ins w:id="282" w:author="Hannah Nesser" w:date="2023-04-11T23:08:00Z">
        <w:r w:rsidR="00A919A1">
          <w:rPr>
            <w:color w:val="000000" w:themeColor="text1"/>
          </w:rPr>
          <w:t xml:space="preserve"> emission</w:t>
        </w:r>
      </w:ins>
      <w:r w:rsidR="00DD46F2">
        <w:rPr>
          <w:color w:val="000000" w:themeColor="text1"/>
        </w:rPr>
        <w:t xml:space="preserve"> </w:t>
      </w:r>
      <w:del w:id="283" w:author="Hannah Nesser" w:date="2023-04-11T23:08:00Z">
        <w:r w:rsidR="00DD46F2" w:rsidDel="00A919A1">
          <w:rPr>
            <w:color w:val="000000" w:themeColor="text1"/>
          </w:rPr>
          <w:delText>estimates</w:delText>
        </w:r>
      </w:del>
      <w:ins w:id="284" w:author="Hannah Nesser" w:date="2023-04-11T23:08:00Z">
        <w:r w:rsidR="00A919A1">
          <w:rPr>
            <w:color w:val="000000" w:themeColor="text1"/>
          </w:rPr>
          <w:t>inventories published most recently with the 2022 GHGI</w:t>
        </w:r>
      </w:ins>
      <w:r w:rsidRPr="00E15AB4">
        <w:rPr>
          <w:color w:val="000000" w:themeColor="text1"/>
        </w:rPr>
        <w:t xml:space="preserve">. </w:t>
      </w:r>
      <w:r w:rsidR="006D2CC3" w:rsidRPr="00E15AB4">
        <w:rPr>
          <w:color w:val="000000" w:themeColor="text1"/>
        </w:rPr>
        <w:t xml:space="preserve">We find </w:t>
      </w:r>
      <w:r w:rsidR="00283BC0" w:rsidRPr="00E15AB4">
        <w:rPr>
          <w:color w:val="000000" w:themeColor="text1"/>
        </w:rPr>
        <w:t>a</w:t>
      </w:r>
      <w:r w:rsidR="006D2CC3" w:rsidRPr="00E15AB4">
        <w:rPr>
          <w:color w:val="000000" w:themeColor="text1"/>
        </w:rPr>
        <w:t xml:space="preserve"> </w:t>
      </w:r>
      <w:r w:rsidR="0017360D">
        <w:rPr>
          <w:color w:val="000000" w:themeColor="text1"/>
        </w:rPr>
        <w:t>10</w:t>
      </w:r>
      <w:r w:rsidRPr="00E15AB4">
        <w:rPr>
          <w:color w:val="000000" w:themeColor="text1"/>
        </w:rPr>
        <w:t>%</w:t>
      </w:r>
      <w:r w:rsidR="00283BC0" w:rsidRPr="00E15AB4">
        <w:rPr>
          <w:color w:val="000000" w:themeColor="text1"/>
        </w:rPr>
        <w:t xml:space="preserve"> average</w:t>
      </w:r>
      <w:r w:rsidRPr="00E15AB4">
        <w:rPr>
          <w:color w:val="000000" w:themeColor="text1"/>
        </w:rPr>
        <w:t xml:space="preserve"> </w:t>
      </w:r>
      <w:r w:rsidR="006D2CC3" w:rsidRPr="00E15AB4">
        <w:rPr>
          <w:color w:val="000000" w:themeColor="text1"/>
        </w:rPr>
        <w:t>increase</w:t>
      </w:r>
      <w:r w:rsidRPr="00E15AB4">
        <w:rPr>
          <w:color w:val="000000" w:themeColor="text1"/>
        </w:rPr>
        <w:t xml:space="preserve"> </w:t>
      </w:r>
      <w:r w:rsidR="00283BC0" w:rsidRPr="00E15AB4">
        <w:rPr>
          <w:color w:val="000000" w:themeColor="text1"/>
        </w:rPr>
        <w:t xml:space="preserve">with a </w:t>
      </w:r>
      <w:r w:rsidR="0017360D">
        <w:rPr>
          <w:color w:val="000000" w:themeColor="text1"/>
        </w:rPr>
        <w:t>34</w:t>
      </w:r>
      <w:r w:rsidR="00283BC0" w:rsidRPr="00E15AB4">
        <w:rPr>
          <w:color w:val="000000" w:themeColor="text1"/>
        </w:rPr>
        <w:t xml:space="preserve">% average increase in </w:t>
      </w:r>
      <w:r w:rsidRPr="00E15AB4">
        <w:rPr>
          <w:color w:val="000000" w:themeColor="text1"/>
        </w:rPr>
        <w:t xml:space="preserve">the top </w:t>
      </w:r>
      <w:r w:rsidR="00283BC0" w:rsidRPr="00E15AB4">
        <w:rPr>
          <w:color w:val="000000" w:themeColor="text1"/>
        </w:rPr>
        <w:t>10</w:t>
      </w:r>
      <w:r w:rsidRPr="00E15AB4">
        <w:rPr>
          <w:color w:val="000000" w:themeColor="text1"/>
        </w:rPr>
        <w:t xml:space="preserve"> methane-producing states. </w:t>
      </w:r>
      <w:r w:rsidR="00283BC0" w:rsidRPr="00E15AB4">
        <w:rPr>
          <w:color w:val="000000" w:themeColor="text1"/>
        </w:rPr>
        <w:t>Much</w:t>
      </w:r>
      <w:r w:rsidRPr="00E15AB4">
        <w:rPr>
          <w:color w:val="000000" w:themeColor="text1"/>
        </w:rPr>
        <w:t xml:space="preserve"> of the discrepancy in these </w:t>
      </w:r>
      <w:r w:rsidR="00283BC0" w:rsidRPr="00E15AB4">
        <w:rPr>
          <w:color w:val="000000" w:themeColor="text1"/>
        </w:rPr>
        <w:t>10</w:t>
      </w:r>
      <w:r w:rsidRPr="00E15AB4">
        <w:rPr>
          <w:color w:val="000000" w:themeColor="text1"/>
        </w:rPr>
        <w:t xml:space="preserve"> states is </w:t>
      </w:r>
      <w:r w:rsidR="00DD46F2">
        <w:rPr>
          <w:color w:val="000000" w:themeColor="text1"/>
        </w:rPr>
        <w:t>attributed</w:t>
      </w:r>
      <w:r w:rsidR="00DD46F2" w:rsidRPr="00E15AB4">
        <w:rPr>
          <w:color w:val="000000" w:themeColor="text1"/>
        </w:rPr>
        <w:t xml:space="preserve"> </w:t>
      </w:r>
      <w:r w:rsidR="00A87E83" w:rsidRPr="00713109">
        <w:rPr>
          <w:color w:val="000000" w:themeColor="text1"/>
        </w:rPr>
        <w:t xml:space="preserve">to increased </w:t>
      </w:r>
      <w:r w:rsidRPr="00E15AB4">
        <w:rPr>
          <w:color w:val="000000" w:themeColor="text1"/>
        </w:rPr>
        <w:t>oil and gas emissions, though livestock and landfill</w:t>
      </w:r>
      <w:r w:rsidR="00DD46F2">
        <w:rPr>
          <w:color w:val="000000" w:themeColor="text1"/>
        </w:rPr>
        <w:t>s</w:t>
      </w:r>
      <w:r w:rsidRPr="00E15AB4">
        <w:rPr>
          <w:color w:val="000000" w:themeColor="text1"/>
        </w:rPr>
        <w:t xml:space="preserve"> also play significant role</w:t>
      </w:r>
      <w:r w:rsidR="00602BBE" w:rsidRPr="00E15AB4">
        <w:rPr>
          <w:color w:val="000000" w:themeColor="text1"/>
        </w:rPr>
        <w:t>s</w:t>
      </w:r>
      <w:r w:rsidRPr="00E15AB4">
        <w:rPr>
          <w:color w:val="000000" w:themeColor="text1"/>
        </w:rPr>
        <w:t xml:space="preserve">. </w:t>
      </w:r>
      <w:r w:rsidR="001F667A" w:rsidRPr="00E15AB4">
        <w:rPr>
          <w:color w:val="000000" w:themeColor="text1"/>
        </w:rPr>
        <w:t>Texas and California</w:t>
      </w:r>
      <w:r w:rsidR="00283BC0" w:rsidRPr="00E15AB4">
        <w:rPr>
          <w:color w:val="000000" w:themeColor="text1"/>
        </w:rPr>
        <w:t xml:space="preserve">, the two largest methane-producing states, </w:t>
      </w:r>
      <w:r w:rsidR="00DD46F2">
        <w:rPr>
          <w:color w:val="000000" w:themeColor="text1"/>
        </w:rPr>
        <w:t xml:space="preserve">respectively </w:t>
      </w:r>
      <w:r w:rsidR="001F667A" w:rsidRPr="00E15AB4">
        <w:rPr>
          <w:color w:val="000000" w:themeColor="text1"/>
        </w:rPr>
        <w:t xml:space="preserve">emit 21% and </w:t>
      </w:r>
      <w:r w:rsidR="00FA5CA8">
        <w:rPr>
          <w:color w:val="000000" w:themeColor="text1"/>
        </w:rPr>
        <w:t>7</w:t>
      </w:r>
      <w:r w:rsidR="001F667A" w:rsidRPr="00E15AB4">
        <w:rPr>
          <w:color w:val="000000" w:themeColor="text1"/>
        </w:rPr>
        <w:t xml:space="preserve">% of </w:t>
      </w:r>
      <w:r w:rsidR="00DD46F2">
        <w:rPr>
          <w:color w:val="000000" w:themeColor="text1"/>
        </w:rPr>
        <w:t xml:space="preserve">total </w:t>
      </w:r>
      <w:r w:rsidR="001F667A" w:rsidRPr="00E15AB4">
        <w:rPr>
          <w:color w:val="000000" w:themeColor="text1"/>
        </w:rPr>
        <w:t xml:space="preserve">CONUS </w:t>
      </w:r>
      <w:r w:rsidR="00DD46F2">
        <w:rPr>
          <w:color w:val="000000" w:themeColor="text1"/>
        </w:rPr>
        <w:t xml:space="preserve">anthropogenic </w:t>
      </w:r>
      <w:r w:rsidR="001F667A" w:rsidRPr="00E15AB4">
        <w:rPr>
          <w:color w:val="000000" w:themeColor="text1"/>
        </w:rPr>
        <w:t>emissions</w:t>
      </w:r>
      <w:r w:rsidR="00DD46F2">
        <w:rPr>
          <w:color w:val="000000" w:themeColor="text1"/>
        </w:rPr>
        <w:t xml:space="preserve"> in our posterior estimate</w:t>
      </w:r>
      <w:r w:rsidR="001F667A" w:rsidRPr="00E15AB4">
        <w:rPr>
          <w:color w:val="000000" w:themeColor="text1"/>
        </w:rPr>
        <w:t xml:space="preserve">. Emissions in Texas increase by </w:t>
      </w:r>
      <w:r w:rsidR="0017360D">
        <w:rPr>
          <w:color w:val="000000" w:themeColor="text1"/>
        </w:rPr>
        <w:t>66</w:t>
      </w:r>
      <w:r w:rsidR="001F667A" w:rsidRPr="00E15AB4">
        <w:rPr>
          <w:color w:val="000000" w:themeColor="text1"/>
        </w:rPr>
        <w:t xml:space="preserve">% relative to the </w:t>
      </w:r>
      <w:ins w:id="285" w:author="Hannah Nesser" w:date="2023-04-11T23:09:00Z">
        <w:r w:rsidR="00E73C5F">
          <w:rPr>
            <w:color w:val="000000" w:themeColor="text1"/>
          </w:rPr>
          <w:t xml:space="preserve">2022 </w:t>
        </w:r>
      </w:ins>
      <w:r w:rsidR="001F667A" w:rsidRPr="00E15AB4">
        <w:rPr>
          <w:color w:val="000000" w:themeColor="text1"/>
        </w:rPr>
        <w:t>GHGI almost entirely due to the oil and gas sector</w:t>
      </w:r>
      <w:r w:rsidR="00DD46F2">
        <w:rPr>
          <w:color w:val="000000" w:themeColor="text1"/>
        </w:rPr>
        <w:t>.</w:t>
      </w:r>
      <w:r w:rsidR="00283BC0" w:rsidRPr="00E15AB4">
        <w:rPr>
          <w:color w:val="000000" w:themeColor="text1"/>
        </w:rPr>
        <w:t xml:space="preserve"> </w:t>
      </w:r>
      <w:r w:rsidR="00DD46F2">
        <w:rPr>
          <w:color w:val="000000" w:themeColor="text1"/>
        </w:rPr>
        <w:t>O</w:t>
      </w:r>
      <w:r w:rsidR="00283BC0" w:rsidRPr="00E15AB4">
        <w:rPr>
          <w:color w:val="000000" w:themeColor="text1"/>
        </w:rPr>
        <w:t>perations in</w:t>
      </w:r>
      <w:r w:rsidR="001F667A" w:rsidRPr="00E15AB4">
        <w:rPr>
          <w:color w:val="000000" w:themeColor="text1"/>
        </w:rPr>
        <w:t xml:space="preserve"> the Permian basin</w:t>
      </w:r>
      <w:r w:rsidR="00DD46F2">
        <w:rPr>
          <w:color w:val="000000" w:themeColor="text1"/>
        </w:rPr>
        <w:t xml:space="preserve"> alone</w:t>
      </w:r>
      <w:r w:rsidR="001F667A" w:rsidRPr="00E15AB4">
        <w:rPr>
          <w:color w:val="000000" w:themeColor="text1"/>
        </w:rPr>
        <w:t xml:space="preserve"> explain almost 40% of all </w:t>
      </w:r>
      <w:r w:rsidR="00283BC0" w:rsidRPr="00E15AB4">
        <w:rPr>
          <w:color w:val="000000" w:themeColor="text1"/>
        </w:rPr>
        <w:t xml:space="preserve">optimized </w:t>
      </w:r>
      <w:r w:rsidR="001F667A" w:rsidRPr="00E15AB4">
        <w:rPr>
          <w:color w:val="000000" w:themeColor="text1"/>
        </w:rPr>
        <w:t xml:space="preserve">emissions in the state. </w:t>
      </w:r>
      <w:ins w:id="286" w:author="Hannah Nesser" w:date="2023-04-11T23:09:00Z">
        <w:r w:rsidR="00E73C5F">
          <w:rPr>
            <w:color w:val="000000" w:themeColor="text1"/>
          </w:rPr>
          <w:t xml:space="preserve">These discrepancies may be improved by the addition of basin-specific information in the 2023 GHGI. </w:t>
        </w:r>
      </w:ins>
      <w:r w:rsidR="001F667A" w:rsidRPr="00E15AB4">
        <w:rPr>
          <w:color w:val="000000" w:themeColor="text1"/>
        </w:rPr>
        <w:t>In California</w:t>
      </w:r>
      <w:r w:rsidR="00283BC0" w:rsidRPr="00E15AB4">
        <w:rPr>
          <w:color w:val="000000" w:themeColor="text1"/>
        </w:rPr>
        <w:t>,</w:t>
      </w:r>
      <w:r w:rsidR="001F667A" w:rsidRPr="00E15AB4">
        <w:rPr>
          <w:color w:val="000000" w:themeColor="text1"/>
        </w:rPr>
        <w:t xml:space="preserve"> we find a </w:t>
      </w:r>
      <w:r w:rsidR="00FA5CA8">
        <w:rPr>
          <w:color w:val="000000" w:themeColor="text1"/>
        </w:rPr>
        <w:t>21</w:t>
      </w:r>
      <w:r w:rsidR="00283BC0" w:rsidRPr="00E15AB4">
        <w:rPr>
          <w:color w:val="000000" w:themeColor="text1"/>
        </w:rPr>
        <w:t xml:space="preserve">% increase from the </w:t>
      </w:r>
      <w:ins w:id="287" w:author="Hannah Nesser" w:date="2023-04-11T23:09:00Z">
        <w:r w:rsidR="00E73C5F">
          <w:rPr>
            <w:color w:val="000000" w:themeColor="text1"/>
          </w:rPr>
          <w:t xml:space="preserve">2022 </w:t>
        </w:r>
      </w:ins>
      <w:r w:rsidR="00283BC0" w:rsidRPr="00E15AB4">
        <w:rPr>
          <w:color w:val="000000" w:themeColor="text1"/>
        </w:rPr>
        <w:t>GHGI and a 32% increase from an independent inventory prepared by CARB</w:t>
      </w:r>
      <w:r w:rsidR="00DD46F2">
        <w:rPr>
          <w:color w:val="000000" w:themeColor="text1"/>
        </w:rPr>
        <w:t>.</w:t>
      </w:r>
      <w:r w:rsidR="004854E7">
        <w:rPr>
          <w:color w:val="000000" w:themeColor="text1"/>
        </w:rPr>
        <w:t xml:space="preserve"> We find </w:t>
      </w:r>
      <w:r w:rsidR="00283BC0" w:rsidRPr="00E15AB4">
        <w:rPr>
          <w:color w:val="000000" w:themeColor="text1"/>
        </w:rPr>
        <w:t>good agreement with the sectoral partitioning of both inventories</w:t>
      </w:r>
      <w:r w:rsidR="004854E7">
        <w:rPr>
          <w:color w:val="000000" w:themeColor="text1"/>
        </w:rPr>
        <w:t>, with 54% of methane emitted by livestock, 25% from landfills, and 11% from oil and gas.</w:t>
      </w:r>
    </w:p>
    <w:p w14:paraId="08BDC833" w14:textId="4D418B71" w:rsidR="00737862" w:rsidRPr="00E15AB4" w:rsidRDefault="00737862">
      <w:pPr>
        <w:rPr>
          <w:color w:val="000000" w:themeColor="text1"/>
        </w:rPr>
      </w:pPr>
    </w:p>
    <w:p w14:paraId="393AECAA" w14:textId="55341350" w:rsidR="00E73C5F" w:rsidDel="00E73C5F" w:rsidRDefault="00B82E8B">
      <w:pPr>
        <w:rPr>
          <w:del w:id="288" w:author="Hannah Nesser" w:date="2023-04-11T23:10:00Z"/>
          <w:color w:val="000000" w:themeColor="text1"/>
        </w:rPr>
      </w:pPr>
      <w:r w:rsidRPr="00E15AB4">
        <w:rPr>
          <w:color w:val="000000" w:themeColor="text1"/>
        </w:rPr>
        <w:t xml:space="preserve">We also provide </w:t>
      </w:r>
      <w:r w:rsidR="004854E7">
        <w:rPr>
          <w:color w:val="000000" w:themeColor="text1"/>
        </w:rPr>
        <w:t>a</w:t>
      </w:r>
      <w:r w:rsidR="004854E7" w:rsidRPr="00E15AB4">
        <w:rPr>
          <w:color w:val="000000" w:themeColor="text1"/>
        </w:rPr>
        <w:t xml:space="preserve"> </w:t>
      </w:r>
      <w:r w:rsidRPr="00E15AB4">
        <w:rPr>
          <w:color w:val="000000" w:themeColor="text1"/>
        </w:rPr>
        <w:t xml:space="preserve">first national analysis of urban methane emissions by calculating emissions for 95 </w:t>
      </w:r>
      <w:r w:rsidR="000510DA">
        <w:rPr>
          <w:color w:val="000000" w:themeColor="text1"/>
        </w:rPr>
        <w:t>urban areas</w:t>
      </w:r>
      <w:r w:rsidR="000510DA" w:rsidRPr="00E15AB4">
        <w:rPr>
          <w:color w:val="000000" w:themeColor="text1"/>
        </w:rPr>
        <w:t xml:space="preserve"> </w:t>
      </w:r>
      <w:r w:rsidRPr="00E15AB4">
        <w:rPr>
          <w:color w:val="000000" w:themeColor="text1"/>
        </w:rPr>
        <w:t xml:space="preserve">across CONUS. We find total emissions of 6.0 </w:t>
      </w:r>
      <w:r>
        <w:t xml:space="preserve">(5.4 </w:t>
      </w:r>
      <w:del w:id="289" w:author="Hannah Nesser" w:date="2023-04-11T23:09:00Z">
        <w:r w:rsidDel="00E73C5F">
          <w:delText>-</w:delText>
        </w:r>
      </w:del>
      <w:ins w:id="290" w:author="Hannah Nesser" w:date="2023-04-11T23:09:00Z">
        <w:r w:rsidR="00E73C5F">
          <w:t>-</w:t>
        </w:r>
      </w:ins>
      <w:r>
        <w:t xml:space="preserve"> 6.7) </w:t>
      </w:r>
      <w:proofErr w:type="spellStart"/>
      <w:r w:rsidRPr="00C01462">
        <w:t>Tg</w:t>
      </w:r>
      <w:proofErr w:type="spellEnd"/>
      <w:r w:rsidRPr="00C01462">
        <w:t xml:space="preserve"> a</w:t>
      </w:r>
      <w:r w:rsidRPr="00C01462">
        <w:rPr>
          <w:vertAlign w:val="superscript"/>
        </w:rPr>
        <w:t>-1</w:t>
      </w:r>
      <w:r>
        <w:t xml:space="preserve"> across these urban areas, </w:t>
      </w:r>
      <w:r w:rsidR="00C933C1">
        <w:t>equivalent to a fifth of posterior anthropogenic emissions in CONUS</w:t>
      </w:r>
      <w:r w:rsidR="001B367C">
        <w:t>, a</w:t>
      </w:r>
      <w:r w:rsidR="00C933C1">
        <w:t xml:space="preserve"> </w:t>
      </w:r>
      <w:del w:id="291" w:author="Hannah Nesser" w:date="2023-04-11T23:10:00Z">
        <w:r w:rsidDel="00E73C5F">
          <w:delText>43</w:delText>
        </w:r>
        <w:r w:rsidRPr="00C01462" w:rsidDel="00E73C5F">
          <w:delText xml:space="preserve"> </w:delText>
        </w:r>
      </w:del>
      <w:ins w:id="292" w:author="Hannah Nesser" w:date="2023-04-11T23:10:00Z">
        <w:r w:rsidR="00E73C5F">
          <w:t>38</w:t>
        </w:r>
        <w:r w:rsidR="00E73C5F" w:rsidRPr="00C01462">
          <w:t xml:space="preserve"> </w:t>
        </w:r>
      </w:ins>
      <w:r w:rsidRPr="00C01462">
        <w:t>(</w:t>
      </w:r>
      <w:r>
        <w:t>2</w:t>
      </w:r>
      <w:ins w:id="293" w:author="Hannah Nesser" w:date="2023-04-11T23:10:00Z">
        <w:r w:rsidR="00E73C5F">
          <w:t>4</w:t>
        </w:r>
      </w:ins>
      <w:del w:id="294" w:author="Hannah Nesser" w:date="2023-04-11T23:10:00Z">
        <w:r w:rsidDel="00E73C5F">
          <w:delText>9</w:delText>
        </w:r>
      </w:del>
      <w:r w:rsidRPr="00C01462">
        <w:t xml:space="preserve"> </w:t>
      </w:r>
      <w:del w:id="295" w:author="Hannah Nesser" w:date="2023-04-11T23:09:00Z">
        <w:r w:rsidDel="00E73C5F">
          <w:delText>-</w:delText>
        </w:r>
      </w:del>
      <w:ins w:id="296" w:author="Hannah Nesser" w:date="2023-04-11T23:10:00Z">
        <w:r w:rsidR="00E73C5F">
          <w:t>-</w:t>
        </w:r>
      </w:ins>
      <w:r w:rsidRPr="00C01462">
        <w:t xml:space="preserve"> </w:t>
      </w:r>
      <w:ins w:id="297" w:author="Hannah Nesser" w:date="2023-04-11T23:10:00Z">
        <w:r w:rsidR="00E73C5F">
          <w:t>54</w:t>
        </w:r>
      </w:ins>
      <w:del w:id="298" w:author="Hannah Nesser" w:date="2023-04-11T23:10:00Z">
        <w:r w:rsidDel="00E73C5F">
          <w:delText>60</w:delText>
        </w:r>
      </w:del>
      <w:r w:rsidRPr="00C01462">
        <w:t>)</w:t>
      </w:r>
      <w:r>
        <w:t xml:space="preserve"> %</w:t>
      </w:r>
      <w:r w:rsidRPr="00C01462">
        <w:t xml:space="preserve"> </w:t>
      </w:r>
      <w:r w:rsidR="001B367C">
        <w:t>increase</w:t>
      </w:r>
      <w:r w:rsidR="001B367C" w:rsidRPr="00C01462">
        <w:t xml:space="preserve"> </w:t>
      </w:r>
      <w:r w:rsidR="001B367C">
        <w:t>from</w:t>
      </w:r>
      <w:r w:rsidR="001B367C" w:rsidRPr="00C01462">
        <w:t xml:space="preserve"> </w:t>
      </w:r>
      <w:r>
        <w:t xml:space="preserve">the </w:t>
      </w:r>
      <w:r w:rsidR="000510DA">
        <w:t>spatially</w:t>
      </w:r>
      <w:r w:rsidR="0035378A">
        <w:t xml:space="preserve"> </w:t>
      </w:r>
      <w:r w:rsidR="000510DA">
        <w:t xml:space="preserve">disaggregated </w:t>
      </w:r>
      <w:ins w:id="299" w:author="Hannah Nesser" w:date="2023-04-11T23:09:00Z">
        <w:r w:rsidR="00E73C5F">
          <w:t xml:space="preserve">2023 </w:t>
        </w:r>
      </w:ins>
      <w:r>
        <w:t>GHGI value of 4.</w:t>
      </w:r>
      <w:ins w:id="300" w:author="Hannah Nesser" w:date="2023-04-11T23:10:00Z">
        <w:r w:rsidR="00E73C5F">
          <w:t>3</w:t>
        </w:r>
      </w:ins>
      <w:del w:id="301" w:author="Hannah Nesser" w:date="2023-04-11T23:10:00Z">
        <w:r w:rsidDel="00E73C5F">
          <w:delText>2</w:delText>
        </w:r>
      </w:del>
      <w:r>
        <w:t xml:space="preserve"> </w:t>
      </w:r>
      <w:proofErr w:type="spellStart"/>
      <w:r>
        <w:t>Tg</w:t>
      </w:r>
      <w:proofErr w:type="spellEnd"/>
      <w:r>
        <w:t xml:space="preserve"> a</w:t>
      </w:r>
      <w:r>
        <w:rPr>
          <w:vertAlign w:val="superscript"/>
        </w:rPr>
        <w:t>-1</w:t>
      </w:r>
      <w:r>
        <w:t xml:space="preserve">. </w:t>
      </w:r>
      <w:r w:rsidR="00E640DC">
        <w:rPr>
          <w:color w:val="000000" w:themeColor="text1"/>
        </w:rPr>
        <w:t>U</w:t>
      </w:r>
      <w:r w:rsidR="00E640DC" w:rsidRPr="00685E57">
        <w:rPr>
          <w:color w:val="000000" w:themeColor="text1"/>
        </w:rPr>
        <w:t xml:space="preserve">rban emissions increase on average by </w:t>
      </w:r>
      <w:ins w:id="302" w:author="Hannah Nesser" w:date="2023-04-11T23:10:00Z">
        <w:r w:rsidR="00E73C5F">
          <w:t xml:space="preserve">39 (27 - 52) % </w:t>
        </w:r>
      </w:ins>
      <w:del w:id="303" w:author="Hannah Nesser" w:date="2023-04-11T23:10:00Z">
        <w:r w:rsidR="00E640DC" w:rsidRPr="00685E57" w:rsidDel="00E73C5F">
          <w:rPr>
            <w:color w:val="000000" w:themeColor="text1"/>
          </w:rPr>
          <w:delText xml:space="preserve">47 (34 - 61) % </w:delText>
        </w:r>
      </w:del>
      <w:r w:rsidR="00E640DC" w:rsidRPr="00685E57">
        <w:rPr>
          <w:color w:val="000000" w:themeColor="text1"/>
        </w:rPr>
        <w:t xml:space="preserve">compared to the GHGI. </w:t>
      </w:r>
      <w:r w:rsidR="00E640DC">
        <w:t>On average</w:t>
      </w:r>
      <w:r w:rsidR="000510DA">
        <w:t>, 4</w:t>
      </w:r>
      <w:ins w:id="304" w:author="Hannah Nesser" w:date="2023-04-11T23:11:00Z">
        <w:r w:rsidR="00E73C5F">
          <w:t>0</w:t>
        </w:r>
      </w:ins>
      <w:del w:id="305" w:author="Hannah Nesser" w:date="2023-04-11T23:11:00Z">
        <w:r w:rsidR="000510DA" w:rsidDel="00E73C5F">
          <w:delText>5</w:delText>
        </w:r>
      </w:del>
      <w:r w:rsidR="000510DA">
        <w:t xml:space="preserve">% of urban emissions are from </w:t>
      </w:r>
      <w:r w:rsidR="000510DA" w:rsidRPr="00685E57">
        <w:rPr>
          <w:color w:val="000000" w:themeColor="text1"/>
        </w:rPr>
        <w:t xml:space="preserve">landfills, </w:t>
      </w:r>
      <w:del w:id="306" w:author="Hannah Nesser" w:date="2023-04-11T23:11:00Z">
        <w:r w:rsidR="000510DA" w:rsidRPr="00685E57" w:rsidDel="00E73C5F">
          <w:rPr>
            <w:color w:val="000000" w:themeColor="text1"/>
          </w:rPr>
          <w:delText>10</w:delText>
        </w:r>
      </w:del>
      <w:ins w:id="307" w:author="Hannah Nesser" w:date="2023-04-11T23:11:00Z">
        <w:r w:rsidR="00E73C5F">
          <w:rPr>
            <w:color w:val="000000" w:themeColor="text1"/>
          </w:rPr>
          <w:t>10</w:t>
        </w:r>
      </w:ins>
      <w:r w:rsidR="000510DA" w:rsidRPr="00685E57">
        <w:rPr>
          <w:color w:val="000000" w:themeColor="text1"/>
        </w:rPr>
        <w:t xml:space="preserve">% from gas distribution and post-meter emissions, and 6% from wastewater. We also find large and variable contributions from oil, gas, and livestock that are not specific to urban areas. </w:t>
      </w:r>
      <w:r w:rsidR="00E640DC" w:rsidRPr="00685E57">
        <w:rPr>
          <w:color w:val="000000" w:themeColor="text1"/>
        </w:rPr>
        <w:t xml:space="preserve">We attribute the </w:t>
      </w:r>
      <w:r w:rsidR="00E640DC">
        <w:rPr>
          <w:color w:val="000000" w:themeColor="text1"/>
        </w:rPr>
        <w:t xml:space="preserve">observed </w:t>
      </w:r>
      <w:r w:rsidR="00E640DC" w:rsidRPr="00685E57">
        <w:rPr>
          <w:color w:val="000000" w:themeColor="text1"/>
        </w:rPr>
        <w:t>discrepancy to underestimated landfill and gas emissions.</w:t>
      </w:r>
      <w:r w:rsidR="00E640DC">
        <w:rPr>
          <w:color w:val="000000" w:themeColor="text1"/>
        </w:rPr>
        <w:t xml:space="preserve"> </w:t>
      </w:r>
      <w:r w:rsidR="00BA1D2F" w:rsidRPr="00685E57">
        <w:rPr>
          <w:color w:val="000000" w:themeColor="text1"/>
        </w:rPr>
        <w:t xml:space="preserve">Our urban emissions are in general </w:t>
      </w:r>
      <w:r w:rsidR="00E640DC">
        <w:rPr>
          <w:color w:val="000000" w:themeColor="text1"/>
        </w:rPr>
        <w:t>smaller</w:t>
      </w:r>
      <w:r w:rsidR="00BA1D2F" w:rsidRPr="00685E57">
        <w:rPr>
          <w:color w:val="000000" w:themeColor="text1"/>
        </w:rPr>
        <w:t xml:space="preserve"> but consistent </w:t>
      </w:r>
      <w:r w:rsidR="0072385B">
        <w:rPr>
          <w:color w:val="000000" w:themeColor="text1"/>
        </w:rPr>
        <w:t xml:space="preserve">within error bounds </w:t>
      </w:r>
      <w:r w:rsidR="00BA1D2F" w:rsidRPr="00685E57">
        <w:rPr>
          <w:color w:val="000000" w:themeColor="text1"/>
        </w:rPr>
        <w:t xml:space="preserve">with </w:t>
      </w:r>
      <w:r w:rsidR="00BA1D2F" w:rsidRPr="00685E57">
        <w:rPr>
          <w:color w:val="000000" w:themeColor="text1"/>
        </w:rPr>
        <w:lastRenderedPageBreak/>
        <w:t xml:space="preserve">previous top-down studies, a difference which we attribute to </w:t>
      </w:r>
      <w:r w:rsidR="00685E57">
        <w:rPr>
          <w:color w:val="000000" w:themeColor="text1"/>
        </w:rPr>
        <w:t>the</w:t>
      </w:r>
      <w:r w:rsidR="00BA1D2F" w:rsidRPr="00685E57">
        <w:rPr>
          <w:color w:val="000000" w:themeColor="text1"/>
        </w:rPr>
        <w:t xml:space="preserve"> smaller geographical </w:t>
      </w:r>
      <w:r w:rsidR="0094006E">
        <w:rPr>
          <w:color w:val="000000" w:themeColor="text1"/>
        </w:rPr>
        <w:t xml:space="preserve">extent </w:t>
      </w:r>
      <w:r w:rsidR="00685E57">
        <w:rPr>
          <w:color w:val="000000" w:themeColor="text1"/>
        </w:rPr>
        <w:t xml:space="preserve">we used for urban </w:t>
      </w:r>
      <w:r w:rsidR="0094006E">
        <w:rPr>
          <w:color w:val="000000" w:themeColor="text1"/>
        </w:rPr>
        <w:t>areas</w:t>
      </w:r>
      <w:r w:rsidR="00BA1D2F" w:rsidRPr="00685E57">
        <w:rPr>
          <w:color w:val="000000" w:themeColor="text1"/>
        </w:rPr>
        <w:t>.</w:t>
      </w:r>
    </w:p>
    <w:p w14:paraId="6B5C9B38" w14:textId="77777777" w:rsidR="00E73C5F" w:rsidRDefault="00E73C5F">
      <w:pPr>
        <w:rPr>
          <w:ins w:id="308" w:author="Hannah Nesser" w:date="2023-04-11T23:10:00Z"/>
          <w:color w:val="000000" w:themeColor="text1"/>
        </w:rPr>
      </w:pPr>
    </w:p>
    <w:p w14:paraId="4ED187FD" w14:textId="575ADE7C" w:rsidR="00F271BD" w:rsidRDefault="00F271BD">
      <w:pPr>
        <w:rPr>
          <w:color w:val="000000" w:themeColor="text1"/>
        </w:rPr>
      </w:pPr>
    </w:p>
    <w:p w14:paraId="2BFA3DF1" w14:textId="77777777" w:rsidR="0041555E" w:rsidRDefault="0041555E" w:rsidP="0041555E">
      <w:pPr>
        <w:rPr>
          <w:b/>
          <w:bCs/>
        </w:rPr>
      </w:pPr>
      <w:r>
        <w:rPr>
          <w:b/>
          <w:bCs/>
        </w:rPr>
        <w:t>Acknowledgments</w:t>
      </w:r>
    </w:p>
    <w:p w14:paraId="4AE0DC9A" w14:textId="58FC74CC" w:rsidR="0041555E" w:rsidRDefault="0041555E" w:rsidP="0041555E">
      <w:r>
        <w:t xml:space="preserve">This work was supported by the NASA Carbon Monitoring System (CMS), ExxonMobil </w:t>
      </w:r>
      <w:r w:rsidR="00C930FD">
        <w:t xml:space="preserve">Technology </w:t>
      </w:r>
      <w:r>
        <w:t xml:space="preserve">and Engineering Company, and the Harvard Climate Change Solutions Fund. </w:t>
      </w:r>
      <w:r w:rsidR="00BB46B3">
        <w:t xml:space="preserve">We thank Bryan </w:t>
      </w:r>
      <w:proofErr w:type="spellStart"/>
      <w:r w:rsidR="00BB46B3">
        <w:t>Mignone</w:t>
      </w:r>
      <w:proofErr w:type="spellEnd"/>
      <w:r w:rsidR="00BB46B3">
        <w:t xml:space="preserve">, Felipe </w:t>
      </w:r>
      <w:r w:rsidR="00AB7F3C">
        <w:t>J. Cardoso-</w:t>
      </w:r>
      <w:proofErr w:type="spellStart"/>
      <w:r w:rsidR="00AB7F3C">
        <w:t>Saldaña</w:t>
      </w:r>
      <w:proofErr w:type="spellEnd"/>
      <w:r w:rsidR="00BB46B3">
        <w:t>, and Robert Stowe for helpful discussions.</w:t>
      </w:r>
    </w:p>
    <w:p w14:paraId="64BAF479" w14:textId="77777777" w:rsidR="00F954BB" w:rsidRDefault="00F954BB">
      <w:pPr>
        <w:rPr>
          <w:color w:val="000000" w:themeColor="text1"/>
        </w:rPr>
      </w:pPr>
      <w:r>
        <w:rPr>
          <w:color w:val="000000" w:themeColor="text1"/>
        </w:rPr>
        <w:br w:type="page"/>
      </w:r>
    </w:p>
    <w:p w14:paraId="1DD86AFC" w14:textId="6BF1228A" w:rsidR="00F954BB" w:rsidRPr="00265EA9" w:rsidRDefault="00F954BB" w:rsidP="00F954BB">
      <w:pPr>
        <w:pStyle w:val="Bibliography"/>
        <w:rPr>
          <w:b/>
          <w:bCs/>
        </w:rPr>
      </w:pPr>
      <w:r w:rsidRPr="00265EA9">
        <w:rPr>
          <w:b/>
          <w:bCs/>
        </w:rPr>
        <w:lastRenderedPageBreak/>
        <w:t>References</w:t>
      </w:r>
    </w:p>
    <w:p w14:paraId="63E2A735" w14:textId="097C9ECD" w:rsidR="00602BBE" w:rsidRPr="00973BF2" w:rsidRDefault="006137D1">
      <w:r>
        <w:t xml:space="preserve"> </w:t>
      </w:r>
    </w:p>
    <w:sectPr w:rsidR="00602BBE" w:rsidRPr="00973BF2"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eitz, Melissa" w:date="2023-04-05T14:40:00Z" w:initials="WM">
    <w:p w14:paraId="2BECD93F" w14:textId="77777777" w:rsidR="00D27EB9" w:rsidRDefault="00D27EB9" w:rsidP="00D27EB9">
      <w:pPr>
        <w:pStyle w:val="CommentText"/>
      </w:pPr>
      <w:r>
        <w:rPr>
          <w:rStyle w:val="CommentReference"/>
        </w:rPr>
        <w:annotationRef/>
      </w:r>
      <w:r>
        <w:t>Suggest adding this text because some modifications were made</w:t>
      </w:r>
    </w:p>
  </w:comment>
  <w:comment w:id="2" w:author="Hannah Nesser" w:date="2023-04-12T09:25:00Z" w:initials="HN">
    <w:p w14:paraId="7BB3720A" w14:textId="77777777" w:rsidR="00D27EB9" w:rsidRDefault="00D27EB9" w:rsidP="004D0C4C">
      <w:r>
        <w:rPr>
          <w:rStyle w:val="CommentReference"/>
        </w:rPr>
        <w:annotationRef/>
      </w:r>
      <w:r>
        <w:rPr>
          <w:color w:val="000000"/>
          <w:sz w:val="20"/>
          <w:szCs w:val="20"/>
        </w:rPr>
        <w:t>Done!</w:t>
      </w:r>
    </w:p>
  </w:comment>
  <w:comment w:id="18" w:author="Weitz, Melissa" w:date="2023-04-05T14:40:00Z" w:initials="WM">
    <w:p w14:paraId="77DEF476" w14:textId="77777777" w:rsidR="00D27EB9" w:rsidRDefault="00D27EB9" w:rsidP="00D27EB9">
      <w:pPr>
        <w:pStyle w:val="CommentText"/>
      </w:pPr>
      <w:r>
        <w:rPr>
          <w:rStyle w:val="CommentReference"/>
        </w:rPr>
        <w:annotationRef/>
      </w:r>
      <w:r>
        <w:t>The most recent GHGI estimate of CH4 for 2019 (to be released 4/14/2023) is actually 29.5 Tg, so a 5% increase from the most recent GHGI estimates. It would be really helpful to use the most recent values for these comparisons as it helps to show that updates to the inventory are in the right direction.</w:t>
      </w:r>
    </w:p>
    <w:p w14:paraId="3F555B2A" w14:textId="77777777" w:rsidR="00D27EB9" w:rsidRDefault="00D27EB9" w:rsidP="00D27EB9">
      <w:pPr>
        <w:pStyle w:val="CommentText"/>
      </w:pPr>
    </w:p>
    <w:p w14:paraId="48971D52" w14:textId="77777777" w:rsidR="00D27EB9" w:rsidRDefault="00D27EB9" w:rsidP="00D27EB9">
      <w:pPr>
        <w:pStyle w:val="CommentText"/>
      </w:pPr>
      <w:r>
        <w:t xml:space="preserve">The 29.5 value is for all US, not just CONUS but I’d imagine the emissions outside of CONUS are pretty small. The uncertainty range for CH4, for 2021, and not including the LULUCF sources is +/- 10%. </w:t>
      </w:r>
    </w:p>
  </w:comment>
  <w:comment w:id="19" w:author="Hannah Nesser" w:date="2023-04-12T09:27:00Z" w:initials="HN">
    <w:p w14:paraId="1AE9BB10" w14:textId="77777777" w:rsidR="00D27EB9" w:rsidRDefault="00D27EB9" w:rsidP="00B345EF">
      <w:r>
        <w:rPr>
          <w:rStyle w:val="CommentReference"/>
        </w:rPr>
        <w:annotationRef/>
      </w:r>
      <w:r>
        <w:rPr>
          <w:color w:val="000000"/>
          <w:sz w:val="20"/>
          <w:szCs w:val="20"/>
        </w:rPr>
        <w:t>Thanks for this. We don’t use the land use emissions from EPA because we use separate models for wetlands and other land use sources. So, to avoid double counting, we exclude the land use estimates. I have updated the values to reflect the 2023 GHGI and also to clarify the spatial extent used.</w:t>
      </w:r>
    </w:p>
  </w:comment>
  <w:comment w:id="34" w:author="Weitz, Melissa" w:date="2023-04-05T14:57:00Z" w:initials="WM">
    <w:p w14:paraId="04B9258A" w14:textId="77777777" w:rsidR="00D27EB9" w:rsidRDefault="00D27EB9" w:rsidP="00D27EB9">
      <w:pPr>
        <w:pStyle w:val="CommentText"/>
      </w:pPr>
      <w:r>
        <w:rPr>
          <w:rStyle w:val="CommentReference"/>
        </w:rPr>
        <w:annotationRef/>
      </w:r>
      <w:r>
        <w:t>Just to not imply that we have urban-specific estimates in the GHGI</w:t>
      </w:r>
    </w:p>
  </w:comment>
  <w:comment w:id="35" w:author="Hannah Nesser" w:date="2023-04-12T09:28:00Z" w:initials="HN">
    <w:p w14:paraId="2675717F" w14:textId="77777777" w:rsidR="00D27EB9" w:rsidRDefault="00D27EB9" w:rsidP="00FC1301">
      <w:r>
        <w:rPr>
          <w:rStyle w:val="CommentReference"/>
        </w:rPr>
        <w:annotationRef/>
      </w:r>
      <w:r>
        <w:rPr>
          <w:color w:val="000000"/>
          <w:sz w:val="20"/>
          <w:szCs w:val="20"/>
        </w:rPr>
        <w:t>Great, thanks!</w:t>
      </w:r>
    </w:p>
  </w:comment>
  <w:comment w:id="45" w:author="Weitz, Melissa" w:date="2023-04-05T15:06:00Z" w:initials="WM">
    <w:p w14:paraId="20051915" w14:textId="77777777" w:rsidR="00D27EB9" w:rsidRDefault="00D27EB9" w:rsidP="00D27EB9">
      <w:pPr>
        <w:pStyle w:val="CommentText"/>
      </w:pPr>
      <w:r>
        <w:rPr>
          <w:rStyle w:val="CommentReference"/>
        </w:rPr>
        <w:annotationRef/>
      </w:r>
      <w:r>
        <w:t xml:space="preserve">Let’s discuss what can be done here—e.g., dd a few sentences on the 2023 GHGI? The state data for the 2023 GHGI won’t be ready for another few months so will only have comparison with last year’s. </w:t>
      </w:r>
    </w:p>
  </w:comment>
  <w:comment w:id="46" w:author="Hannah Nesser" w:date="2023-04-12T09:28:00Z" w:initials="HN">
    <w:p w14:paraId="4CF01B13" w14:textId="77777777" w:rsidR="00D27EB9" w:rsidRDefault="00D27EB9" w:rsidP="00607F4A">
      <w:r>
        <w:rPr>
          <w:rStyle w:val="CommentReference"/>
        </w:rPr>
        <w:annotationRef/>
      </w:r>
      <w:r>
        <w:rPr>
          <w:color w:val="000000"/>
          <w:sz w:val="20"/>
          <w:szCs w:val="20"/>
        </w:rPr>
        <w:t>Edited!</w:t>
      </w:r>
    </w:p>
  </w:comment>
  <w:comment w:id="49" w:author="Weitz, Melissa" w:date="2023-04-04T11:14:00Z" w:initials="WM">
    <w:p w14:paraId="4AD5F48E" w14:textId="77777777" w:rsidR="00D27EB9" w:rsidRDefault="00D27EB9" w:rsidP="00D27EB9">
      <w:pPr>
        <w:pStyle w:val="CommentText"/>
      </w:pPr>
      <w:r>
        <w:rPr>
          <w:rStyle w:val="CommentReference"/>
        </w:rPr>
        <w:annotationRef/>
      </w:r>
      <w:r>
        <w:t xml:space="preserve">I’m not quite following how the gridding was altered-it was these adjustments and then also scaled up to the 2022 GHGI? </w:t>
      </w:r>
    </w:p>
  </w:comment>
  <w:comment w:id="50" w:author="Hannah Nesser" w:date="2023-04-12T09:31:00Z" w:initials="HN">
    <w:p w14:paraId="5501D104" w14:textId="77777777" w:rsidR="00D27EB9" w:rsidRDefault="00D27EB9" w:rsidP="00870095">
      <w:r>
        <w:rPr>
          <w:rStyle w:val="CommentReference"/>
        </w:rPr>
        <w:annotationRef/>
      </w:r>
      <w:r>
        <w:rPr>
          <w:color w:val="000000"/>
          <w:sz w:val="20"/>
          <w:szCs w:val="20"/>
        </w:rPr>
        <w:t>I clarified which GHGI we used here, but the other details—about where the distribution comes from, etc—I will allow the reader to look up in Shen et al. (2022). It’s not that involved, but it’s a technical detail that is unlikely to make it through the final round of edits.</w:t>
      </w:r>
    </w:p>
  </w:comment>
  <w:comment w:id="51" w:author="Weitz, Melissa" w:date="2023-04-05T15:11:00Z" w:initials="WM">
    <w:p w14:paraId="267D002F" w14:textId="77777777" w:rsidR="00000829" w:rsidRDefault="00000829" w:rsidP="00000829">
      <w:pPr>
        <w:pStyle w:val="CommentText"/>
      </w:pPr>
      <w:r>
        <w:rPr>
          <w:rStyle w:val="CommentReference"/>
        </w:rPr>
        <w:annotationRef/>
      </w:r>
      <w:r>
        <w:t>I thought the gridding included monthly emissions for most sources?</w:t>
      </w:r>
    </w:p>
  </w:comment>
  <w:comment w:id="52" w:author="Hannah Nesser" w:date="2023-04-12T09:50:00Z" w:initials="HN">
    <w:p w14:paraId="7FE3D8E5" w14:textId="77777777" w:rsidR="00000829" w:rsidRDefault="00000829" w:rsidP="00406285">
      <w:r>
        <w:rPr>
          <w:rStyle w:val="CommentReference"/>
        </w:rPr>
        <w:annotationRef/>
      </w:r>
      <w:r>
        <w:rPr>
          <w:sz w:val="20"/>
          <w:szCs w:val="20"/>
        </w:rPr>
        <w:t>Many of these would not be appropriate to use for 2019 since they are based on, for example 2012 new well data.</w:t>
      </w:r>
    </w:p>
  </w:comment>
  <w:comment w:id="86" w:author="Weitz, Melissa" w:date="2023-03-30T14:54:00Z" w:initials="WM">
    <w:p w14:paraId="02732FD2" w14:textId="4398E37F" w:rsidR="00D27EB9" w:rsidRDefault="00D27EB9" w:rsidP="00D27EB9">
      <w:pPr>
        <w:pStyle w:val="CommentText"/>
      </w:pPr>
      <w:r>
        <w:rPr>
          <w:rStyle w:val="CommentReference"/>
        </w:rPr>
        <w:annotationRef/>
      </w:r>
      <w:r>
        <w:t>2019 estimate in 2023 PR is 29.5 Tg. With the updated value the difference is only 5% above GHGI.</w:t>
      </w:r>
    </w:p>
    <w:p w14:paraId="17FE3926" w14:textId="77777777" w:rsidR="00D27EB9" w:rsidRDefault="00D27EB9" w:rsidP="00D27EB9">
      <w:pPr>
        <w:pStyle w:val="CommentText"/>
      </w:pPr>
    </w:p>
    <w:p w14:paraId="0EE32094" w14:textId="77777777" w:rsidR="00D27EB9" w:rsidRDefault="00D27EB9" w:rsidP="00D27EB9">
      <w:pPr>
        <w:pStyle w:val="CommentText"/>
      </w:pPr>
      <w:r>
        <w:t xml:space="preserve">2019 estimate in 2022 final GHGI is 27.7 if including the land use CH4, which should probably be included? </w:t>
      </w:r>
    </w:p>
  </w:comment>
  <w:comment w:id="87" w:author="Hannah Nesser" w:date="2023-04-12T09:34:00Z" w:initials="HN">
    <w:p w14:paraId="0D79479D" w14:textId="77777777" w:rsidR="00D27EB9" w:rsidRDefault="00D27EB9" w:rsidP="00004D42">
      <w:r>
        <w:rPr>
          <w:rStyle w:val="CommentReference"/>
        </w:rPr>
        <w:annotationRef/>
      </w:r>
      <w:r>
        <w:rPr>
          <w:color w:val="000000"/>
          <w:sz w:val="20"/>
          <w:szCs w:val="20"/>
        </w:rPr>
        <w:t>Here and below I added the 2023 GHGI values. We don’t include land use emissions because of the concern of double counting I mentioned in the comment in the abstract. (I didn’t copy and paste all your comments in this section in, though you can see the changes in track changes.)</w:t>
      </w:r>
    </w:p>
  </w:comment>
  <w:comment w:id="99" w:author="Bram Maasakkers" w:date="2023-04-07T12:34:00Z" w:initials="BM">
    <w:p w14:paraId="60955D5F" w14:textId="4CB703BA" w:rsidR="008A67BA" w:rsidRDefault="008A67BA" w:rsidP="008A67BA">
      <w:pPr>
        <w:pStyle w:val="CommentText"/>
      </w:pPr>
      <w:r>
        <w:rPr>
          <w:rStyle w:val="CommentReference"/>
        </w:rPr>
        <w:annotationRef/>
      </w:r>
      <w:r>
        <w:t>Is there something to mention on why this number is relatively high? My 2010-2015 NA inversion was actually closer to yours and I doubt emissions went up by 6 Tg and then down again in the span of a couple of years.</w:t>
      </w:r>
    </w:p>
  </w:comment>
  <w:comment w:id="144" w:author="Weitz, Melissa" w:date="2023-04-05T15:36:00Z" w:initials="WM">
    <w:p w14:paraId="1675EF9A" w14:textId="77777777" w:rsidR="00D27EB9" w:rsidRDefault="00D27EB9" w:rsidP="00D27EB9">
      <w:pPr>
        <w:pStyle w:val="CommentText"/>
      </w:pPr>
      <w:r>
        <w:rPr>
          <w:rStyle w:val="CommentReference"/>
        </w:rPr>
        <w:annotationRef/>
      </w:r>
      <w:r>
        <w:t>Let’s discuss what this means?</w:t>
      </w:r>
    </w:p>
  </w:comment>
  <w:comment w:id="145" w:author="Hannah Nesser" w:date="2023-04-12T09:35:00Z" w:initials="HN">
    <w:p w14:paraId="2176263B" w14:textId="77777777" w:rsidR="00D27EB9" w:rsidRDefault="00D27EB9" w:rsidP="00FE5FF3">
      <w:r>
        <w:rPr>
          <w:rStyle w:val="CommentReference"/>
        </w:rPr>
        <w:annotationRef/>
      </w:r>
      <w:r>
        <w:rPr>
          <w:color w:val="000000"/>
          <w:sz w:val="20"/>
          <w:szCs w:val="20"/>
        </w:rPr>
        <w:t>We forgot to do this during our meeting last week—let me know if you have other questions here!</w:t>
      </w:r>
    </w:p>
  </w:comment>
  <w:comment w:id="149" w:author="Weitz, Melissa" w:date="2023-04-05T15:39:00Z" w:initials="WM">
    <w:p w14:paraId="689595BA" w14:textId="77777777" w:rsidR="00D27EB9" w:rsidRDefault="00D27EB9" w:rsidP="00D27EB9">
      <w:pPr>
        <w:pStyle w:val="CommentText"/>
      </w:pPr>
      <w:r>
        <w:rPr>
          <w:rStyle w:val="CommentReference"/>
        </w:rPr>
        <w:annotationRef/>
      </w:r>
      <w:r>
        <w:t>This may be conflating GHGI and GHGRP</w:t>
      </w:r>
    </w:p>
  </w:comment>
  <w:comment w:id="150" w:author="Hannah Nesser" w:date="2023-04-12T09:35:00Z" w:initials="HN">
    <w:p w14:paraId="60866481" w14:textId="77777777" w:rsidR="00D27EB9" w:rsidRDefault="00D27EB9" w:rsidP="00EA20EE">
      <w:r>
        <w:rPr>
          <w:rStyle w:val="CommentReference"/>
        </w:rPr>
        <w:annotationRef/>
      </w:r>
      <w:r>
        <w:rPr>
          <w:color w:val="000000"/>
          <w:sz w:val="20"/>
          <w:szCs w:val="20"/>
        </w:rPr>
        <w:t>I edited this entire paragraph and sent it to Lauren</w:t>
      </w:r>
    </w:p>
  </w:comment>
  <w:comment w:id="152" w:author="Weitz, Melissa" w:date="2023-03-30T16:19:00Z" w:initials="WM">
    <w:p w14:paraId="7AA14F45" w14:textId="77777777" w:rsidR="00D27EB9" w:rsidRDefault="00D27EB9" w:rsidP="00D27EB9">
      <w:pPr>
        <w:pStyle w:val="CommentText"/>
      </w:pPr>
      <w:r>
        <w:rPr>
          <w:rStyle w:val="CommentReference"/>
        </w:rPr>
        <w:annotationRef/>
      </w:r>
      <w:r>
        <w:t>Does this mean it closed in 2014 or opened in 2014 or something else?</w:t>
      </w:r>
    </w:p>
  </w:comment>
  <w:comment w:id="153" w:author="Hannah Nesser" w:date="2023-04-12T09:36:00Z" w:initials="HN">
    <w:p w14:paraId="2F9D712A" w14:textId="77777777" w:rsidR="00D27EB9" w:rsidRDefault="00D27EB9" w:rsidP="00C62471">
      <w:r>
        <w:rPr>
          <w:rStyle w:val="CommentReference"/>
        </w:rPr>
        <w:annotationRef/>
      </w:r>
      <w:r>
        <w:rPr>
          <w:color w:val="000000"/>
          <w:sz w:val="20"/>
          <w:szCs w:val="20"/>
        </w:rPr>
        <w:t>Hopefully this clarifies!</w:t>
      </w:r>
    </w:p>
  </w:comment>
  <w:comment w:id="217" w:author="Weitz, Melissa" w:date="2023-04-05T15:56:00Z" w:initials="WM">
    <w:p w14:paraId="067EE27E" w14:textId="77777777" w:rsidR="00F71396" w:rsidRDefault="00F71396" w:rsidP="00F71396">
      <w:pPr>
        <w:pStyle w:val="CommentText"/>
      </w:pPr>
      <w:r>
        <w:rPr>
          <w:rStyle w:val="CommentReference"/>
        </w:rPr>
        <w:annotationRef/>
      </w:r>
      <w:r>
        <w:t xml:space="preserve">Were these emissions also included in the gridding outside of for purposes of urban area analysis? </w:t>
      </w:r>
    </w:p>
  </w:comment>
  <w:comment w:id="218" w:author="Hannah Nesser" w:date="2023-04-12T09:37:00Z" w:initials="HN">
    <w:p w14:paraId="16F7B711" w14:textId="77777777" w:rsidR="00F71396" w:rsidRDefault="00F71396" w:rsidP="00783E58">
      <w:r>
        <w:rPr>
          <w:rStyle w:val="CommentReference"/>
        </w:rPr>
        <w:annotationRef/>
      </w:r>
      <w:r>
        <w:rPr>
          <w:color w:val="000000"/>
          <w:sz w:val="20"/>
          <w:szCs w:val="20"/>
        </w:rPr>
        <w:t>Nope! Hopefully the edits make this clearer. I also updated all values to match the 2023 GHGI.</w:t>
      </w:r>
    </w:p>
  </w:comment>
  <w:comment w:id="244" w:author="Weitz, Melissa" w:date="2023-04-05T15:58:00Z" w:initials="WM">
    <w:p w14:paraId="06E8D4B2" w14:textId="77777777" w:rsidR="00F71396" w:rsidRDefault="00F71396" w:rsidP="00F71396">
      <w:pPr>
        <w:pStyle w:val="CommentText"/>
      </w:pPr>
      <w:r>
        <w:rPr>
          <w:rStyle w:val="CommentReference"/>
        </w:rPr>
        <w:annotationRef/>
      </w:r>
      <w:r>
        <w:t>Could perhaps say something about the uncertainty of the gridded inventory estimates when used in this way?</w:t>
      </w:r>
    </w:p>
  </w:comment>
  <w:comment w:id="245" w:author="Hannah Nesser" w:date="2023-04-12T09:41:00Z" w:initials="HN">
    <w:p w14:paraId="39E192B1" w14:textId="77777777" w:rsidR="00F71396" w:rsidRDefault="00F71396" w:rsidP="00530C13">
      <w:r>
        <w:rPr>
          <w:rStyle w:val="CommentReference"/>
        </w:rPr>
        <w:annotationRef/>
      </w:r>
      <w:r>
        <w:rPr>
          <w:color w:val="000000"/>
          <w:sz w:val="20"/>
          <w:szCs w:val="20"/>
        </w:rPr>
        <w:t>Added text to this effect!</w:t>
      </w:r>
    </w:p>
  </w:comment>
  <w:comment w:id="259" w:author="Bram Maasakkers" w:date="2023-04-07T14:51:00Z" w:initials="BM">
    <w:p w14:paraId="14D1E4D7" w14:textId="6988D6A2" w:rsidR="00A87E83" w:rsidRDefault="00A87E83" w:rsidP="00A87E83">
      <w:pPr>
        <w:pStyle w:val="CommentText"/>
      </w:pPr>
      <w:r>
        <w:rPr>
          <w:rStyle w:val="CommentReference"/>
        </w:rPr>
        <w:annotationRef/>
      </w:r>
      <w:r>
        <w:t>I guess my main worry about some of the results is till what extent regional biases in TROPOMI could cause them. I know that’s not a nice point to make but I feel it maybe should be mentioned somewhere.</w:t>
      </w:r>
    </w:p>
    <w:p w14:paraId="5344C905" w14:textId="77777777" w:rsidR="00A87E83" w:rsidRDefault="00A87E83" w:rsidP="00A87E83">
      <w:pPr>
        <w:pStyle w:val="CommentText"/>
      </w:pPr>
    </w:p>
    <w:p w14:paraId="10E0B882" w14:textId="77777777" w:rsidR="00A87E83" w:rsidRDefault="00A87E83" w:rsidP="00A87E83">
      <w:pPr>
        <w:pStyle w:val="CommentText"/>
      </w:pPr>
      <w:r>
        <w:t xml:space="preserve">I was thinking of a quick check on whether biases play a significant role and I wondered if you could easily compare your prior and posterior simulated columns to the newer (v19) retrieval. If you find agreement changes of a different sign than compared to the old TROPOMI data, that may suggest changes have been caused by – now fixed – issues in TROPOMI. I really don’t want to suggest additional work so not saying this should be done but it may be a nice little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ECD93F" w15:done="0"/>
  <w15:commentEx w15:paraId="7BB3720A" w15:paraIdParent="2BECD93F" w15:done="0"/>
  <w15:commentEx w15:paraId="48971D52" w15:done="0"/>
  <w15:commentEx w15:paraId="1AE9BB10" w15:paraIdParent="48971D52" w15:done="0"/>
  <w15:commentEx w15:paraId="04B9258A" w15:done="0"/>
  <w15:commentEx w15:paraId="2675717F" w15:paraIdParent="04B9258A" w15:done="0"/>
  <w15:commentEx w15:paraId="20051915" w15:done="0"/>
  <w15:commentEx w15:paraId="4CF01B13" w15:paraIdParent="20051915" w15:done="0"/>
  <w15:commentEx w15:paraId="4AD5F48E" w15:done="0"/>
  <w15:commentEx w15:paraId="5501D104" w15:paraIdParent="4AD5F48E" w15:done="0"/>
  <w15:commentEx w15:paraId="267D002F" w15:done="0"/>
  <w15:commentEx w15:paraId="7FE3D8E5" w15:paraIdParent="267D002F" w15:done="0"/>
  <w15:commentEx w15:paraId="0EE32094" w15:done="0"/>
  <w15:commentEx w15:paraId="0D79479D" w15:paraIdParent="0EE32094" w15:done="0"/>
  <w15:commentEx w15:paraId="60955D5F" w15:done="0"/>
  <w15:commentEx w15:paraId="1675EF9A" w15:done="0"/>
  <w15:commentEx w15:paraId="2176263B" w15:paraIdParent="1675EF9A" w15:done="0"/>
  <w15:commentEx w15:paraId="689595BA" w15:done="0"/>
  <w15:commentEx w15:paraId="60866481" w15:paraIdParent="689595BA" w15:done="0"/>
  <w15:commentEx w15:paraId="7AA14F45" w15:done="0"/>
  <w15:commentEx w15:paraId="2F9D712A" w15:paraIdParent="7AA14F45" w15:done="0"/>
  <w15:commentEx w15:paraId="067EE27E" w15:done="0"/>
  <w15:commentEx w15:paraId="16F7B711" w15:paraIdParent="067EE27E" w15:done="0"/>
  <w15:commentEx w15:paraId="06E8D4B2" w15:done="0"/>
  <w15:commentEx w15:paraId="39E192B1" w15:paraIdParent="06E8D4B2" w15:done="0"/>
  <w15:commentEx w15:paraId="10E0B8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806D5" w16cex:dateUtc="2023-04-05T18:40:00Z"/>
  <w16cex:commentExtensible w16cex:durableId="27E0F792" w16cex:dateUtc="2023-04-12T13:25:00Z"/>
  <w16cex:commentExtensible w16cex:durableId="27D806F7" w16cex:dateUtc="2023-04-05T18:40:00Z"/>
  <w16cex:commentExtensible w16cex:durableId="27E0F7F6" w16cex:dateUtc="2023-04-12T13:27:00Z"/>
  <w16cex:commentExtensible w16cex:durableId="27D80AE5" w16cex:dateUtc="2023-04-05T18:57:00Z"/>
  <w16cex:commentExtensible w16cex:durableId="27E0F826" w16cex:dateUtc="2023-04-12T13:28:00Z"/>
  <w16cex:commentExtensible w16cex:durableId="27D80CFF" w16cex:dateUtc="2023-04-05T19:06:00Z"/>
  <w16cex:commentExtensible w16cex:durableId="27E0F842" w16cex:dateUtc="2023-04-12T13:28:00Z"/>
  <w16cex:commentExtensible w16cex:durableId="27D68521" w16cex:dateUtc="2023-04-04T15:14:00Z"/>
  <w16cex:commentExtensible w16cex:durableId="27E0F8E0" w16cex:dateUtc="2023-04-12T13:31:00Z"/>
  <w16cex:commentExtensible w16cex:durableId="27D80E2A" w16cex:dateUtc="2023-04-05T19:11:00Z"/>
  <w16cex:commentExtensible w16cex:durableId="27E0FD64" w16cex:dateUtc="2023-04-12T13:50:00Z"/>
  <w16cex:commentExtensible w16cex:durableId="27D02118" w16cex:dateUtc="2023-03-30T18:54:00Z"/>
  <w16cex:commentExtensible w16cex:durableId="27E0F98D" w16cex:dateUtc="2023-04-12T13:34:00Z"/>
  <w16cex:commentExtensible w16cex:durableId="27DA8C3F" w16cex:dateUtc="2023-04-07T10:34:00Z"/>
  <w16cex:commentExtensible w16cex:durableId="27D813F4" w16cex:dateUtc="2023-04-05T19:36:00Z"/>
  <w16cex:commentExtensible w16cex:durableId="27E0F9D4" w16cex:dateUtc="2023-04-12T13:35:00Z"/>
  <w16cex:commentExtensible w16cex:durableId="27D81497" w16cex:dateUtc="2023-04-05T19:39:00Z"/>
  <w16cex:commentExtensible w16cex:durableId="27E0F9F3" w16cex:dateUtc="2023-04-12T13:35:00Z"/>
  <w16cex:commentExtensible w16cex:durableId="27D0351E" w16cex:dateUtc="2023-03-30T20:19:00Z"/>
  <w16cex:commentExtensible w16cex:durableId="27E0FA1A" w16cex:dateUtc="2023-04-12T13:36:00Z"/>
  <w16cex:commentExtensible w16cex:durableId="27D818A3" w16cex:dateUtc="2023-04-05T19:56:00Z"/>
  <w16cex:commentExtensible w16cex:durableId="27E0FA56" w16cex:dateUtc="2023-04-12T13:37:00Z"/>
  <w16cex:commentExtensible w16cex:durableId="27D81911" w16cex:dateUtc="2023-04-05T19:58:00Z"/>
  <w16cex:commentExtensible w16cex:durableId="27E0FB4C" w16cex:dateUtc="2023-04-12T13:41:00Z"/>
  <w16cex:commentExtensible w16cex:durableId="27DAAC5C" w16cex:dateUtc="2023-04-07T1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ECD93F" w16cid:durableId="27D806D5"/>
  <w16cid:commentId w16cid:paraId="7BB3720A" w16cid:durableId="27E0F792"/>
  <w16cid:commentId w16cid:paraId="48971D52" w16cid:durableId="27D806F7"/>
  <w16cid:commentId w16cid:paraId="1AE9BB10" w16cid:durableId="27E0F7F6"/>
  <w16cid:commentId w16cid:paraId="04B9258A" w16cid:durableId="27D80AE5"/>
  <w16cid:commentId w16cid:paraId="2675717F" w16cid:durableId="27E0F826"/>
  <w16cid:commentId w16cid:paraId="20051915" w16cid:durableId="27D80CFF"/>
  <w16cid:commentId w16cid:paraId="4CF01B13" w16cid:durableId="27E0F842"/>
  <w16cid:commentId w16cid:paraId="4AD5F48E" w16cid:durableId="27D68521"/>
  <w16cid:commentId w16cid:paraId="5501D104" w16cid:durableId="27E0F8E0"/>
  <w16cid:commentId w16cid:paraId="267D002F" w16cid:durableId="27D80E2A"/>
  <w16cid:commentId w16cid:paraId="7FE3D8E5" w16cid:durableId="27E0FD64"/>
  <w16cid:commentId w16cid:paraId="0EE32094" w16cid:durableId="27D02118"/>
  <w16cid:commentId w16cid:paraId="0D79479D" w16cid:durableId="27E0F98D"/>
  <w16cid:commentId w16cid:paraId="60955D5F" w16cid:durableId="27DA8C3F"/>
  <w16cid:commentId w16cid:paraId="1675EF9A" w16cid:durableId="27D813F4"/>
  <w16cid:commentId w16cid:paraId="2176263B" w16cid:durableId="27E0F9D4"/>
  <w16cid:commentId w16cid:paraId="689595BA" w16cid:durableId="27D81497"/>
  <w16cid:commentId w16cid:paraId="60866481" w16cid:durableId="27E0F9F3"/>
  <w16cid:commentId w16cid:paraId="7AA14F45" w16cid:durableId="27D0351E"/>
  <w16cid:commentId w16cid:paraId="2F9D712A" w16cid:durableId="27E0FA1A"/>
  <w16cid:commentId w16cid:paraId="067EE27E" w16cid:durableId="27D818A3"/>
  <w16cid:commentId w16cid:paraId="16F7B711" w16cid:durableId="27E0FA56"/>
  <w16cid:commentId w16cid:paraId="06E8D4B2" w16cid:durableId="27D81911"/>
  <w16cid:commentId w16cid:paraId="39E192B1" w16cid:durableId="27E0FB4C"/>
  <w16cid:commentId w16cid:paraId="10E0B882" w16cid:durableId="27DAAC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3FA683" w14:textId="77777777" w:rsidR="00973C9D" w:rsidRDefault="00973C9D" w:rsidP="00112218">
      <w:r>
        <w:separator/>
      </w:r>
    </w:p>
  </w:endnote>
  <w:endnote w:type="continuationSeparator" w:id="0">
    <w:p w14:paraId="45B65E03" w14:textId="77777777" w:rsidR="00973C9D" w:rsidRDefault="00973C9D"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F5BFB3" w14:textId="77777777" w:rsidR="00973C9D" w:rsidRDefault="00973C9D" w:rsidP="00112218">
      <w:r>
        <w:separator/>
      </w:r>
    </w:p>
  </w:footnote>
  <w:footnote w:type="continuationSeparator" w:id="0">
    <w:p w14:paraId="5EDD67FC" w14:textId="77777777" w:rsidR="00973C9D" w:rsidRDefault="00973C9D"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8"/>
  </w:num>
  <w:num w:numId="4" w16cid:durableId="157117379">
    <w:abstractNumId w:val="12"/>
  </w:num>
  <w:num w:numId="5" w16cid:durableId="2126462295">
    <w:abstractNumId w:val="1"/>
  </w:num>
  <w:num w:numId="6" w16cid:durableId="1841193393">
    <w:abstractNumId w:val="3"/>
  </w:num>
  <w:num w:numId="7" w16cid:durableId="1319772984">
    <w:abstractNumId w:val="16"/>
  </w:num>
  <w:num w:numId="8" w16cid:durableId="206721741">
    <w:abstractNumId w:val="15"/>
  </w:num>
  <w:num w:numId="9" w16cid:durableId="1635718399">
    <w:abstractNumId w:val="17"/>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0"/>
  </w:num>
  <w:num w:numId="15" w16cid:durableId="1792937738">
    <w:abstractNumId w:val="4"/>
  </w:num>
  <w:num w:numId="16" w16cid:durableId="1845045861">
    <w:abstractNumId w:val="6"/>
  </w:num>
  <w:num w:numId="17" w16cid:durableId="774596459">
    <w:abstractNumId w:val="5"/>
  </w:num>
  <w:num w:numId="18" w16cid:durableId="1546017052">
    <w:abstractNumId w:val="14"/>
  </w:num>
  <w:num w:numId="19" w16cid:durableId="1179202047">
    <w:abstractNumId w:val="2"/>
  </w:num>
  <w:num w:numId="20" w16cid:durableId="18092846">
    <w:abstractNumId w:val="19"/>
  </w:num>
  <w:num w:numId="21" w16cid:durableId="172139736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Nesser">
    <w15:presenceInfo w15:providerId="None" w15:userId="Hannah Nesser"/>
  </w15:person>
  <w15:person w15:author="Weitz, Melissa">
    <w15:presenceInfo w15:providerId="AD" w15:userId="S::Weitz.Melissa@epa.gov::a2143655-f457-4ff9-a229-135fbbc26fb5"/>
  </w15:person>
  <w15:person w15:author="Bram Maasakkers">
    <w15:presenceInfo w15:providerId="AD" w15:userId="S::j.d.maasakkers@sron.nl::63158c24-c3cf-4e2c-a764-e502e4c1d0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0829"/>
    <w:rsid w:val="00001AFB"/>
    <w:rsid w:val="00001BA0"/>
    <w:rsid w:val="00003595"/>
    <w:rsid w:val="00004903"/>
    <w:rsid w:val="00005976"/>
    <w:rsid w:val="000076C6"/>
    <w:rsid w:val="000104CE"/>
    <w:rsid w:val="000108AA"/>
    <w:rsid w:val="0001160D"/>
    <w:rsid w:val="00012881"/>
    <w:rsid w:val="00012A35"/>
    <w:rsid w:val="00012B5D"/>
    <w:rsid w:val="000133A5"/>
    <w:rsid w:val="0001370F"/>
    <w:rsid w:val="00014EC1"/>
    <w:rsid w:val="0001535D"/>
    <w:rsid w:val="00020EE6"/>
    <w:rsid w:val="0002114F"/>
    <w:rsid w:val="000218C6"/>
    <w:rsid w:val="00024B17"/>
    <w:rsid w:val="00025A13"/>
    <w:rsid w:val="00030985"/>
    <w:rsid w:val="000319D9"/>
    <w:rsid w:val="000330CF"/>
    <w:rsid w:val="000342B1"/>
    <w:rsid w:val="00034AC8"/>
    <w:rsid w:val="00036E35"/>
    <w:rsid w:val="00037EE2"/>
    <w:rsid w:val="00040B88"/>
    <w:rsid w:val="00041D0F"/>
    <w:rsid w:val="0004598D"/>
    <w:rsid w:val="00046B68"/>
    <w:rsid w:val="000471CC"/>
    <w:rsid w:val="00050963"/>
    <w:rsid w:val="000510DA"/>
    <w:rsid w:val="00051E1B"/>
    <w:rsid w:val="0005208E"/>
    <w:rsid w:val="000522DC"/>
    <w:rsid w:val="000525CA"/>
    <w:rsid w:val="00054041"/>
    <w:rsid w:val="00054470"/>
    <w:rsid w:val="000545CE"/>
    <w:rsid w:val="00054A34"/>
    <w:rsid w:val="00060237"/>
    <w:rsid w:val="000602C2"/>
    <w:rsid w:val="00060719"/>
    <w:rsid w:val="00064212"/>
    <w:rsid w:val="00065213"/>
    <w:rsid w:val="00066335"/>
    <w:rsid w:val="000663AD"/>
    <w:rsid w:val="00070525"/>
    <w:rsid w:val="00073E77"/>
    <w:rsid w:val="00075074"/>
    <w:rsid w:val="000760BB"/>
    <w:rsid w:val="00080551"/>
    <w:rsid w:val="000805B3"/>
    <w:rsid w:val="00080BD1"/>
    <w:rsid w:val="00081298"/>
    <w:rsid w:val="0008317E"/>
    <w:rsid w:val="00085A48"/>
    <w:rsid w:val="00090781"/>
    <w:rsid w:val="0009149A"/>
    <w:rsid w:val="0009254E"/>
    <w:rsid w:val="00093C51"/>
    <w:rsid w:val="00093CE7"/>
    <w:rsid w:val="00093DD4"/>
    <w:rsid w:val="000948FE"/>
    <w:rsid w:val="00096FEF"/>
    <w:rsid w:val="000A09BE"/>
    <w:rsid w:val="000A0B9F"/>
    <w:rsid w:val="000A32F3"/>
    <w:rsid w:val="000A3EE9"/>
    <w:rsid w:val="000A497F"/>
    <w:rsid w:val="000A4C03"/>
    <w:rsid w:val="000A6465"/>
    <w:rsid w:val="000A6880"/>
    <w:rsid w:val="000B32F7"/>
    <w:rsid w:val="000B4540"/>
    <w:rsid w:val="000B4C5D"/>
    <w:rsid w:val="000B54EC"/>
    <w:rsid w:val="000B628E"/>
    <w:rsid w:val="000B665D"/>
    <w:rsid w:val="000C0BEA"/>
    <w:rsid w:val="000C0D2F"/>
    <w:rsid w:val="000C19F3"/>
    <w:rsid w:val="000C269E"/>
    <w:rsid w:val="000C310B"/>
    <w:rsid w:val="000C3D0F"/>
    <w:rsid w:val="000C43DF"/>
    <w:rsid w:val="000C4634"/>
    <w:rsid w:val="000C5B1A"/>
    <w:rsid w:val="000C60C6"/>
    <w:rsid w:val="000C67B6"/>
    <w:rsid w:val="000C6DDD"/>
    <w:rsid w:val="000C7673"/>
    <w:rsid w:val="000D1015"/>
    <w:rsid w:val="000D2BA1"/>
    <w:rsid w:val="000D3AFE"/>
    <w:rsid w:val="000D3FCC"/>
    <w:rsid w:val="000D7E55"/>
    <w:rsid w:val="000E0826"/>
    <w:rsid w:val="000E0D61"/>
    <w:rsid w:val="000E257D"/>
    <w:rsid w:val="000E7A42"/>
    <w:rsid w:val="000F229F"/>
    <w:rsid w:val="000F230B"/>
    <w:rsid w:val="000F2620"/>
    <w:rsid w:val="000F3D47"/>
    <w:rsid w:val="000F41ED"/>
    <w:rsid w:val="000F513B"/>
    <w:rsid w:val="000F5581"/>
    <w:rsid w:val="000F6F7E"/>
    <w:rsid w:val="000F7C98"/>
    <w:rsid w:val="0010092E"/>
    <w:rsid w:val="00100E70"/>
    <w:rsid w:val="001017B3"/>
    <w:rsid w:val="00101CD2"/>
    <w:rsid w:val="00102AF3"/>
    <w:rsid w:val="00107329"/>
    <w:rsid w:val="001100B8"/>
    <w:rsid w:val="00110757"/>
    <w:rsid w:val="00111F79"/>
    <w:rsid w:val="00112218"/>
    <w:rsid w:val="00112598"/>
    <w:rsid w:val="00112BF4"/>
    <w:rsid w:val="00112E18"/>
    <w:rsid w:val="001130F7"/>
    <w:rsid w:val="00113ED9"/>
    <w:rsid w:val="0011516C"/>
    <w:rsid w:val="00116066"/>
    <w:rsid w:val="001164B8"/>
    <w:rsid w:val="001165E4"/>
    <w:rsid w:val="001178EE"/>
    <w:rsid w:val="00122F34"/>
    <w:rsid w:val="00125BEA"/>
    <w:rsid w:val="00127B78"/>
    <w:rsid w:val="00131748"/>
    <w:rsid w:val="00132DAA"/>
    <w:rsid w:val="0013300C"/>
    <w:rsid w:val="00134D7F"/>
    <w:rsid w:val="00134F62"/>
    <w:rsid w:val="00135689"/>
    <w:rsid w:val="00135CE4"/>
    <w:rsid w:val="001367E5"/>
    <w:rsid w:val="00136BC7"/>
    <w:rsid w:val="0014130F"/>
    <w:rsid w:val="001435A8"/>
    <w:rsid w:val="001452F1"/>
    <w:rsid w:val="0014533F"/>
    <w:rsid w:val="0014553B"/>
    <w:rsid w:val="00146284"/>
    <w:rsid w:val="00146D72"/>
    <w:rsid w:val="001473D6"/>
    <w:rsid w:val="0015075C"/>
    <w:rsid w:val="001514B9"/>
    <w:rsid w:val="00151628"/>
    <w:rsid w:val="00151A2E"/>
    <w:rsid w:val="00152FED"/>
    <w:rsid w:val="001532E9"/>
    <w:rsid w:val="00154D06"/>
    <w:rsid w:val="00155455"/>
    <w:rsid w:val="001568F5"/>
    <w:rsid w:val="001572D6"/>
    <w:rsid w:val="001577FF"/>
    <w:rsid w:val="00157961"/>
    <w:rsid w:val="0016185D"/>
    <w:rsid w:val="001621C3"/>
    <w:rsid w:val="00163087"/>
    <w:rsid w:val="00163C98"/>
    <w:rsid w:val="00165206"/>
    <w:rsid w:val="0016623C"/>
    <w:rsid w:val="00166614"/>
    <w:rsid w:val="00172438"/>
    <w:rsid w:val="00172BE8"/>
    <w:rsid w:val="0017357A"/>
    <w:rsid w:val="0017360D"/>
    <w:rsid w:val="00174751"/>
    <w:rsid w:val="0017589D"/>
    <w:rsid w:val="001765E5"/>
    <w:rsid w:val="00176FC4"/>
    <w:rsid w:val="001811CB"/>
    <w:rsid w:val="001812A8"/>
    <w:rsid w:val="001816DF"/>
    <w:rsid w:val="001823D5"/>
    <w:rsid w:val="00183AA0"/>
    <w:rsid w:val="001846EA"/>
    <w:rsid w:val="00186484"/>
    <w:rsid w:val="00190FA3"/>
    <w:rsid w:val="00192273"/>
    <w:rsid w:val="001950F2"/>
    <w:rsid w:val="0019599B"/>
    <w:rsid w:val="00195C82"/>
    <w:rsid w:val="00196DC9"/>
    <w:rsid w:val="001A0AAE"/>
    <w:rsid w:val="001A10D0"/>
    <w:rsid w:val="001A13E9"/>
    <w:rsid w:val="001A1D93"/>
    <w:rsid w:val="001A2B70"/>
    <w:rsid w:val="001A367E"/>
    <w:rsid w:val="001A437E"/>
    <w:rsid w:val="001A4627"/>
    <w:rsid w:val="001A4899"/>
    <w:rsid w:val="001A5124"/>
    <w:rsid w:val="001A6F70"/>
    <w:rsid w:val="001B0D67"/>
    <w:rsid w:val="001B0F6B"/>
    <w:rsid w:val="001B317B"/>
    <w:rsid w:val="001B31E4"/>
    <w:rsid w:val="001B367C"/>
    <w:rsid w:val="001B4897"/>
    <w:rsid w:val="001B4A42"/>
    <w:rsid w:val="001B5212"/>
    <w:rsid w:val="001B581C"/>
    <w:rsid w:val="001B6C97"/>
    <w:rsid w:val="001C0377"/>
    <w:rsid w:val="001C0C0F"/>
    <w:rsid w:val="001C0ED0"/>
    <w:rsid w:val="001C41E7"/>
    <w:rsid w:val="001C4A43"/>
    <w:rsid w:val="001C4E90"/>
    <w:rsid w:val="001C56F8"/>
    <w:rsid w:val="001C616A"/>
    <w:rsid w:val="001C61E6"/>
    <w:rsid w:val="001C76C1"/>
    <w:rsid w:val="001D040A"/>
    <w:rsid w:val="001D05E3"/>
    <w:rsid w:val="001D21AD"/>
    <w:rsid w:val="001D21C0"/>
    <w:rsid w:val="001D2BE7"/>
    <w:rsid w:val="001D4447"/>
    <w:rsid w:val="001D46FE"/>
    <w:rsid w:val="001D4F3E"/>
    <w:rsid w:val="001D54DF"/>
    <w:rsid w:val="001D705A"/>
    <w:rsid w:val="001D7612"/>
    <w:rsid w:val="001D7B4D"/>
    <w:rsid w:val="001D7B5F"/>
    <w:rsid w:val="001D7C11"/>
    <w:rsid w:val="001E0060"/>
    <w:rsid w:val="001E0770"/>
    <w:rsid w:val="001E0B1D"/>
    <w:rsid w:val="001E1154"/>
    <w:rsid w:val="001E121C"/>
    <w:rsid w:val="001E1628"/>
    <w:rsid w:val="001E2000"/>
    <w:rsid w:val="001E52B8"/>
    <w:rsid w:val="001E60C7"/>
    <w:rsid w:val="001E733A"/>
    <w:rsid w:val="001E7BA6"/>
    <w:rsid w:val="001F0668"/>
    <w:rsid w:val="001F2361"/>
    <w:rsid w:val="001F5548"/>
    <w:rsid w:val="001F60FD"/>
    <w:rsid w:val="001F667A"/>
    <w:rsid w:val="001F7401"/>
    <w:rsid w:val="001F7B45"/>
    <w:rsid w:val="00201AAE"/>
    <w:rsid w:val="00202404"/>
    <w:rsid w:val="002031BC"/>
    <w:rsid w:val="002033C8"/>
    <w:rsid w:val="00203C40"/>
    <w:rsid w:val="0020458F"/>
    <w:rsid w:val="002072F5"/>
    <w:rsid w:val="00207D24"/>
    <w:rsid w:val="00207FC8"/>
    <w:rsid w:val="00210525"/>
    <w:rsid w:val="00213EBE"/>
    <w:rsid w:val="0021511C"/>
    <w:rsid w:val="00216872"/>
    <w:rsid w:val="00216EC7"/>
    <w:rsid w:val="0021732C"/>
    <w:rsid w:val="002201CE"/>
    <w:rsid w:val="0022057B"/>
    <w:rsid w:val="0022085E"/>
    <w:rsid w:val="002217CA"/>
    <w:rsid w:val="002231DD"/>
    <w:rsid w:val="00231835"/>
    <w:rsid w:val="002343FE"/>
    <w:rsid w:val="00235274"/>
    <w:rsid w:val="00236212"/>
    <w:rsid w:val="00237C52"/>
    <w:rsid w:val="00237EFC"/>
    <w:rsid w:val="0024045F"/>
    <w:rsid w:val="002456E8"/>
    <w:rsid w:val="00246617"/>
    <w:rsid w:val="00250269"/>
    <w:rsid w:val="00254548"/>
    <w:rsid w:val="00255730"/>
    <w:rsid w:val="00257634"/>
    <w:rsid w:val="002576B5"/>
    <w:rsid w:val="00257F6B"/>
    <w:rsid w:val="002607C4"/>
    <w:rsid w:val="00260ACC"/>
    <w:rsid w:val="00261C1D"/>
    <w:rsid w:val="00262395"/>
    <w:rsid w:val="0026566F"/>
    <w:rsid w:val="00265893"/>
    <w:rsid w:val="00265EA9"/>
    <w:rsid w:val="00266F22"/>
    <w:rsid w:val="00267670"/>
    <w:rsid w:val="00267AB0"/>
    <w:rsid w:val="00267EEA"/>
    <w:rsid w:val="00271694"/>
    <w:rsid w:val="00272CC5"/>
    <w:rsid w:val="002731E8"/>
    <w:rsid w:val="00274048"/>
    <w:rsid w:val="00276208"/>
    <w:rsid w:val="002770E0"/>
    <w:rsid w:val="0027788C"/>
    <w:rsid w:val="00277B94"/>
    <w:rsid w:val="0028067E"/>
    <w:rsid w:val="002806CE"/>
    <w:rsid w:val="0028085B"/>
    <w:rsid w:val="0028365E"/>
    <w:rsid w:val="002838E7"/>
    <w:rsid w:val="00283BC0"/>
    <w:rsid w:val="00283CCD"/>
    <w:rsid w:val="002867D4"/>
    <w:rsid w:val="002867F8"/>
    <w:rsid w:val="00286BD1"/>
    <w:rsid w:val="0029095D"/>
    <w:rsid w:val="00291D6B"/>
    <w:rsid w:val="002923A7"/>
    <w:rsid w:val="00293BE1"/>
    <w:rsid w:val="00295D37"/>
    <w:rsid w:val="00296165"/>
    <w:rsid w:val="00297C07"/>
    <w:rsid w:val="002A0901"/>
    <w:rsid w:val="002A1950"/>
    <w:rsid w:val="002A1A35"/>
    <w:rsid w:val="002A2607"/>
    <w:rsid w:val="002A5C66"/>
    <w:rsid w:val="002A6E8B"/>
    <w:rsid w:val="002A7FBB"/>
    <w:rsid w:val="002B02AB"/>
    <w:rsid w:val="002B39F6"/>
    <w:rsid w:val="002B59CC"/>
    <w:rsid w:val="002B5E18"/>
    <w:rsid w:val="002B69A4"/>
    <w:rsid w:val="002B7031"/>
    <w:rsid w:val="002C00EB"/>
    <w:rsid w:val="002C068F"/>
    <w:rsid w:val="002C1748"/>
    <w:rsid w:val="002C2190"/>
    <w:rsid w:val="002C2A03"/>
    <w:rsid w:val="002C5B24"/>
    <w:rsid w:val="002C6BF3"/>
    <w:rsid w:val="002D0380"/>
    <w:rsid w:val="002D0C86"/>
    <w:rsid w:val="002D111D"/>
    <w:rsid w:val="002D2D50"/>
    <w:rsid w:val="002D332F"/>
    <w:rsid w:val="002D3CE4"/>
    <w:rsid w:val="002D3DE6"/>
    <w:rsid w:val="002D470A"/>
    <w:rsid w:val="002D5BAD"/>
    <w:rsid w:val="002D67BB"/>
    <w:rsid w:val="002E042A"/>
    <w:rsid w:val="002E2630"/>
    <w:rsid w:val="002E36D8"/>
    <w:rsid w:val="002E4A10"/>
    <w:rsid w:val="002E6E6F"/>
    <w:rsid w:val="002E7370"/>
    <w:rsid w:val="002F0415"/>
    <w:rsid w:val="002F52AD"/>
    <w:rsid w:val="00301DF3"/>
    <w:rsid w:val="0030202A"/>
    <w:rsid w:val="003040A8"/>
    <w:rsid w:val="003108B2"/>
    <w:rsid w:val="00310C63"/>
    <w:rsid w:val="00310DF4"/>
    <w:rsid w:val="003126ED"/>
    <w:rsid w:val="003154D6"/>
    <w:rsid w:val="003158DC"/>
    <w:rsid w:val="003166C7"/>
    <w:rsid w:val="003168EA"/>
    <w:rsid w:val="00316DA7"/>
    <w:rsid w:val="00317652"/>
    <w:rsid w:val="00321679"/>
    <w:rsid w:val="0032207F"/>
    <w:rsid w:val="00322BAE"/>
    <w:rsid w:val="00322D0C"/>
    <w:rsid w:val="00323391"/>
    <w:rsid w:val="00323470"/>
    <w:rsid w:val="003243C0"/>
    <w:rsid w:val="003252FF"/>
    <w:rsid w:val="00327D69"/>
    <w:rsid w:val="00330C31"/>
    <w:rsid w:val="00331023"/>
    <w:rsid w:val="00331D2F"/>
    <w:rsid w:val="003324A5"/>
    <w:rsid w:val="003332A3"/>
    <w:rsid w:val="00333FA4"/>
    <w:rsid w:val="003349F3"/>
    <w:rsid w:val="00336385"/>
    <w:rsid w:val="003367B3"/>
    <w:rsid w:val="003372D9"/>
    <w:rsid w:val="0033785E"/>
    <w:rsid w:val="00337C94"/>
    <w:rsid w:val="00340707"/>
    <w:rsid w:val="003439EF"/>
    <w:rsid w:val="003440BA"/>
    <w:rsid w:val="0034548D"/>
    <w:rsid w:val="00346531"/>
    <w:rsid w:val="0034756F"/>
    <w:rsid w:val="00347B67"/>
    <w:rsid w:val="00353776"/>
    <w:rsid w:val="0035378A"/>
    <w:rsid w:val="003539E6"/>
    <w:rsid w:val="00353A99"/>
    <w:rsid w:val="003567BB"/>
    <w:rsid w:val="003569D5"/>
    <w:rsid w:val="003572D4"/>
    <w:rsid w:val="00357B8D"/>
    <w:rsid w:val="00360EA7"/>
    <w:rsid w:val="00361369"/>
    <w:rsid w:val="00362746"/>
    <w:rsid w:val="003644D4"/>
    <w:rsid w:val="0036556D"/>
    <w:rsid w:val="00365FEC"/>
    <w:rsid w:val="00366013"/>
    <w:rsid w:val="00366780"/>
    <w:rsid w:val="00367D8C"/>
    <w:rsid w:val="003729C8"/>
    <w:rsid w:val="00372C77"/>
    <w:rsid w:val="003731EE"/>
    <w:rsid w:val="00375B38"/>
    <w:rsid w:val="00375E61"/>
    <w:rsid w:val="00377757"/>
    <w:rsid w:val="0038092C"/>
    <w:rsid w:val="00381CA9"/>
    <w:rsid w:val="00382C47"/>
    <w:rsid w:val="003833B2"/>
    <w:rsid w:val="0038532E"/>
    <w:rsid w:val="0038533B"/>
    <w:rsid w:val="00385BB6"/>
    <w:rsid w:val="00386957"/>
    <w:rsid w:val="00386B40"/>
    <w:rsid w:val="0038788A"/>
    <w:rsid w:val="00391BC3"/>
    <w:rsid w:val="003929AE"/>
    <w:rsid w:val="00392D91"/>
    <w:rsid w:val="00392F72"/>
    <w:rsid w:val="003936D6"/>
    <w:rsid w:val="00393DFF"/>
    <w:rsid w:val="00394B85"/>
    <w:rsid w:val="00394E99"/>
    <w:rsid w:val="00395A8A"/>
    <w:rsid w:val="00396BDB"/>
    <w:rsid w:val="003A0A98"/>
    <w:rsid w:val="003A1BC7"/>
    <w:rsid w:val="003A2E4E"/>
    <w:rsid w:val="003A50E0"/>
    <w:rsid w:val="003A673E"/>
    <w:rsid w:val="003A7B62"/>
    <w:rsid w:val="003B1167"/>
    <w:rsid w:val="003B127B"/>
    <w:rsid w:val="003B15AB"/>
    <w:rsid w:val="003B1741"/>
    <w:rsid w:val="003B2417"/>
    <w:rsid w:val="003B4F4C"/>
    <w:rsid w:val="003B59CB"/>
    <w:rsid w:val="003B618C"/>
    <w:rsid w:val="003C174E"/>
    <w:rsid w:val="003C1938"/>
    <w:rsid w:val="003C308E"/>
    <w:rsid w:val="003C3729"/>
    <w:rsid w:val="003C464A"/>
    <w:rsid w:val="003C6288"/>
    <w:rsid w:val="003C65F3"/>
    <w:rsid w:val="003D01B0"/>
    <w:rsid w:val="003D0FA6"/>
    <w:rsid w:val="003D26C2"/>
    <w:rsid w:val="003D3E63"/>
    <w:rsid w:val="003D4170"/>
    <w:rsid w:val="003D5FB2"/>
    <w:rsid w:val="003D698A"/>
    <w:rsid w:val="003D7A11"/>
    <w:rsid w:val="003E097F"/>
    <w:rsid w:val="003E0BB7"/>
    <w:rsid w:val="003E0D11"/>
    <w:rsid w:val="003E1CC1"/>
    <w:rsid w:val="003E2E50"/>
    <w:rsid w:val="003E50EA"/>
    <w:rsid w:val="003E5769"/>
    <w:rsid w:val="003E5E26"/>
    <w:rsid w:val="003E5FF0"/>
    <w:rsid w:val="003E6295"/>
    <w:rsid w:val="003F32EE"/>
    <w:rsid w:val="003F3553"/>
    <w:rsid w:val="003F535C"/>
    <w:rsid w:val="003F5E73"/>
    <w:rsid w:val="003F6572"/>
    <w:rsid w:val="0040206E"/>
    <w:rsid w:val="004021AF"/>
    <w:rsid w:val="0040254E"/>
    <w:rsid w:val="00402AF5"/>
    <w:rsid w:val="004040FD"/>
    <w:rsid w:val="00404931"/>
    <w:rsid w:val="00407186"/>
    <w:rsid w:val="00411C6F"/>
    <w:rsid w:val="00413DF3"/>
    <w:rsid w:val="0041555E"/>
    <w:rsid w:val="00417E6F"/>
    <w:rsid w:val="004215EF"/>
    <w:rsid w:val="00423707"/>
    <w:rsid w:val="004239AA"/>
    <w:rsid w:val="00423E82"/>
    <w:rsid w:val="00424575"/>
    <w:rsid w:val="0042686C"/>
    <w:rsid w:val="0042725A"/>
    <w:rsid w:val="00431303"/>
    <w:rsid w:val="00432B8A"/>
    <w:rsid w:val="00433A5F"/>
    <w:rsid w:val="00433B40"/>
    <w:rsid w:val="00433B63"/>
    <w:rsid w:val="00435001"/>
    <w:rsid w:val="0043500C"/>
    <w:rsid w:val="00435381"/>
    <w:rsid w:val="00436DCC"/>
    <w:rsid w:val="004432BB"/>
    <w:rsid w:val="004438A4"/>
    <w:rsid w:val="00444CC0"/>
    <w:rsid w:val="00445A8A"/>
    <w:rsid w:val="00450C1A"/>
    <w:rsid w:val="0045363F"/>
    <w:rsid w:val="004538C9"/>
    <w:rsid w:val="004547C7"/>
    <w:rsid w:val="00460C3A"/>
    <w:rsid w:val="004614A6"/>
    <w:rsid w:val="00461BC1"/>
    <w:rsid w:val="004637D0"/>
    <w:rsid w:val="00466F42"/>
    <w:rsid w:val="00470366"/>
    <w:rsid w:val="00471811"/>
    <w:rsid w:val="00471F41"/>
    <w:rsid w:val="004724C3"/>
    <w:rsid w:val="00474EBE"/>
    <w:rsid w:val="00476A9D"/>
    <w:rsid w:val="00480ED9"/>
    <w:rsid w:val="00483A3B"/>
    <w:rsid w:val="0048419F"/>
    <w:rsid w:val="004854E7"/>
    <w:rsid w:val="004864FE"/>
    <w:rsid w:val="00486CD4"/>
    <w:rsid w:val="00487B1F"/>
    <w:rsid w:val="00487BDE"/>
    <w:rsid w:val="00487C28"/>
    <w:rsid w:val="004905D2"/>
    <w:rsid w:val="00490628"/>
    <w:rsid w:val="00490EB9"/>
    <w:rsid w:val="00491667"/>
    <w:rsid w:val="004937F6"/>
    <w:rsid w:val="00493E5C"/>
    <w:rsid w:val="0049510E"/>
    <w:rsid w:val="00497616"/>
    <w:rsid w:val="004A24A1"/>
    <w:rsid w:val="004A2CAC"/>
    <w:rsid w:val="004A31EF"/>
    <w:rsid w:val="004A3B90"/>
    <w:rsid w:val="004A6CA7"/>
    <w:rsid w:val="004B2133"/>
    <w:rsid w:val="004B3D21"/>
    <w:rsid w:val="004B493F"/>
    <w:rsid w:val="004B6229"/>
    <w:rsid w:val="004B6A39"/>
    <w:rsid w:val="004C2B85"/>
    <w:rsid w:val="004C3387"/>
    <w:rsid w:val="004C3C35"/>
    <w:rsid w:val="004C4283"/>
    <w:rsid w:val="004C4965"/>
    <w:rsid w:val="004D1BCE"/>
    <w:rsid w:val="004D27D1"/>
    <w:rsid w:val="004D2E2D"/>
    <w:rsid w:val="004D33BD"/>
    <w:rsid w:val="004D3628"/>
    <w:rsid w:val="004D36D7"/>
    <w:rsid w:val="004D6544"/>
    <w:rsid w:val="004D6CA9"/>
    <w:rsid w:val="004D72B5"/>
    <w:rsid w:val="004D75E3"/>
    <w:rsid w:val="004D7FC3"/>
    <w:rsid w:val="004E2C54"/>
    <w:rsid w:val="004E3C17"/>
    <w:rsid w:val="004E3C5D"/>
    <w:rsid w:val="004E3E30"/>
    <w:rsid w:val="004E4B40"/>
    <w:rsid w:val="004E5439"/>
    <w:rsid w:val="004E6E8C"/>
    <w:rsid w:val="004F2D8E"/>
    <w:rsid w:val="004F419A"/>
    <w:rsid w:val="004F4DBA"/>
    <w:rsid w:val="004F5918"/>
    <w:rsid w:val="004F5D5D"/>
    <w:rsid w:val="004F7D1B"/>
    <w:rsid w:val="00500E82"/>
    <w:rsid w:val="00500F8B"/>
    <w:rsid w:val="00503604"/>
    <w:rsid w:val="005057DF"/>
    <w:rsid w:val="00505B4B"/>
    <w:rsid w:val="0050625D"/>
    <w:rsid w:val="00506381"/>
    <w:rsid w:val="00507010"/>
    <w:rsid w:val="00507391"/>
    <w:rsid w:val="0050778D"/>
    <w:rsid w:val="00507DDF"/>
    <w:rsid w:val="0051007C"/>
    <w:rsid w:val="00511950"/>
    <w:rsid w:val="00513105"/>
    <w:rsid w:val="005131AC"/>
    <w:rsid w:val="00514AA0"/>
    <w:rsid w:val="00515D71"/>
    <w:rsid w:val="005178BE"/>
    <w:rsid w:val="005205E5"/>
    <w:rsid w:val="00520F1D"/>
    <w:rsid w:val="00520F9F"/>
    <w:rsid w:val="00521989"/>
    <w:rsid w:val="00521BF2"/>
    <w:rsid w:val="00521D0D"/>
    <w:rsid w:val="00522565"/>
    <w:rsid w:val="005230FD"/>
    <w:rsid w:val="005258BF"/>
    <w:rsid w:val="00527F11"/>
    <w:rsid w:val="00527FBF"/>
    <w:rsid w:val="005302DB"/>
    <w:rsid w:val="00531FA8"/>
    <w:rsid w:val="00532931"/>
    <w:rsid w:val="00533D59"/>
    <w:rsid w:val="00534BBE"/>
    <w:rsid w:val="00536BCE"/>
    <w:rsid w:val="00536E2D"/>
    <w:rsid w:val="00537F35"/>
    <w:rsid w:val="00544F9A"/>
    <w:rsid w:val="00544FE5"/>
    <w:rsid w:val="00545BFE"/>
    <w:rsid w:val="005463D2"/>
    <w:rsid w:val="00546AAA"/>
    <w:rsid w:val="00547456"/>
    <w:rsid w:val="005515F1"/>
    <w:rsid w:val="00553ECD"/>
    <w:rsid w:val="00554F6C"/>
    <w:rsid w:val="00555E7D"/>
    <w:rsid w:val="00563644"/>
    <w:rsid w:val="00563AC2"/>
    <w:rsid w:val="00564E6D"/>
    <w:rsid w:val="00565423"/>
    <w:rsid w:val="0056605F"/>
    <w:rsid w:val="005677C3"/>
    <w:rsid w:val="00567AFF"/>
    <w:rsid w:val="00571FA8"/>
    <w:rsid w:val="0057503D"/>
    <w:rsid w:val="00577811"/>
    <w:rsid w:val="00577CF6"/>
    <w:rsid w:val="00580AA1"/>
    <w:rsid w:val="00580CE0"/>
    <w:rsid w:val="00581BE2"/>
    <w:rsid w:val="005853ED"/>
    <w:rsid w:val="00590472"/>
    <w:rsid w:val="0059329B"/>
    <w:rsid w:val="0059457F"/>
    <w:rsid w:val="00594675"/>
    <w:rsid w:val="005960D4"/>
    <w:rsid w:val="00597C3C"/>
    <w:rsid w:val="005A1285"/>
    <w:rsid w:val="005A1C4E"/>
    <w:rsid w:val="005A3C8A"/>
    <w:rsid w:val="005A5EEC"/>
    <w:rsid w:val="005A6187"/>
    <w:rsid w:val="005A6C0A"/>
    <w:rsid w:val="005A6CB7"/>
    <w:rsid w:val="005A6D62"/>
    <w:rsid w:val="005A745C"/>
    <w:rsid w:val="005B0B43"/>
    <w:rsid w:val="005B2E1E"/>
    <w:rsid w:val="005B4BA4"/>
    <w:rsid w:val="005B57BC"/>
    <w:rsid w:val="005C1129"/>
    <w:rsid w:val="005C1721"/>
    <w:rsid w:val="005C180E"/>
    <w:rsid w:val="005C370D"/>
    <w:rsid w:val="005C3B98"/>
    <w:rsid w:val="005C42C4"/>
    <w:rsid w:val="005C44B9"/>
    <w:rsid w:val="005C583B"/>
    <w:rsid w:val="005C5B4A"/>
    <w:rsid w:val="005C76E6"/>
    <w:rsid w:val="005C7CA9"/>
    <w:rsid w:val="005D1672"/>
    <w:rsid w:val="005D1FA2"/>
    <w:rsid w:val="005D2126"/>
    <w:rsid w:val="005D244D"/>
    <w:rsid w:val="005D24C9"/>
    <w:rsid w:val="005D50EC"/>
    <w:rsid w:val="005D551E"/>
    <w:rsid w:val="005D6E91"/>
    <w:rsid w:val="005D7D3C"/>
    <w:rsid w:val="005E36EA"/>
    <w:rsid w:val="005E4497"/>
    <w:rsid w:val="005E4B4C"/>
    <w:rsid w:val="005F03CD"/>
    <w:rsid w:val="005F0491"/>
    <w:rsid w:val="005F0A5D"/>
    <w:rsid w:val="005F11CA"/>
    <w:rsid w:val="005F1E5B"/>
    <w:rsid w:val="005F2417"/>
    <w:rsid w:val="005F3E24"/>
    <w:rsid w:val="005F5428"/>
    <w:rsid w:val="005F5C57"/>
    <w:rsid w:val="005F5CFD"/>
    <w:rsid w:val="005F62E3"/>
    <w:rsid w:val="005F7191"/>
    <w:rsid w:val="005F72B4"/>
    <w:rsid w:val="005F7608"/>
    <w:rsid w:val="005F7AEB"/>
    <w:rsid w:val="0060210D"/>
    <w:rsid w:val="00602BBE"/>
    <w:rsid w:val="00602D51"/>
    <w:rsid w:val="0060323A"/>
    <w:rsid w:val="006043D4"/>
    <w:rsid w:val="006046B6"/>
    <w:rsid w:val="00604A12"/>
    <w:rsid w:val="00605EA4"/>
    <w:rsid w:val="00606901"/>
    <w:rsid w:val="00606F50"/>
    <w:rsid w:val="006077B4"/>
    <w:rsid w:val="00611516"/>
    <w:rsid w:val="006128E7"/>
    <w:rsid w:val="006132F0"/>
    <w:rsid w:val="006137D1"/>
    <w:rsid w:val="00614519"/>
    <w:rsid w:val="00614E0F"/>
    <w:rsid w:val="0061592A"/>
    <w:rsid w:val="006202B5"/>
    <w:rsid w:val="00620767"/>
    <w:rsid w:val="00622814"/>
    <w:rsid w:val="00623654"/>
    <w:rsid w:val="006241BE"/>
    <w:rsid w:val="00624A2C"/>
    <w:rsid w:val="006267C3"/>
    <w:rsid w:val="00626899"/>
    <w:rsid w:val="0062723A"/>
    <w:rsid w:val="00630107"/>
    <w:rsid w:val="0063163B"/>
    <w:rsid w:val="00632B26"/>
    <w:rsid w:val="006348AF"/>
    <w:rsid w:val="00637999"/>
    <w:rsid w:val="00640674"/>
    <w:rsid w:val="00640DB5"/>
    <w:rsid w:val="0064407A"/>
    <w:rsid w:val="00645B23"/>
    <w:rsid w:val="00645C3F"/>
    <w:rsid w:val="006464E6"/>
    <w:rsid w:val="00650090"/>
    <w:rsid w:val="006506BC"/>
    <w:rsid w:val="00651C18"/>
    <w:rsid w:val="006525D0"/>
    <w:rsid w:val="00655C56"/>
    <w:rsid w:val="00655EC7"/>
    <w:rsid w:val="00655F8E"/>
    <w:rsid w:val="00656CCC"/>
    <w:rsid w:val="006572FD"/>
    <w:rsid w:val="00657399"/>
    <w:rsid w:val="006607BD"/>
    <w:rsid w:val="00661626"/>
    <w:rsid w:val="00662572"/>
    <w:rsid w:val="00663B5D"/>
    <w:rsid w:val="00664282"/>
    <w:rsid w:val="006642C6"/>
    <w:rsid w:val="006642EC"/>
    <w:rsid w:val="00664966"/>
    <w:rsid w:val="00664A9F"/>
    <w:rsid w:val="006651EC"/>
    <w:rsid w:val="00665FA8"/>
    <w:rsid w:val="00666585"/>
    <w:rsid w:val="00667142"/>
    <w:rsid w:val="00670E20"/>
    <w:rsid w:val="00670F07"/>
    <w:rsid w:val="006751FA"/>
    <w:rsid w:val="0067590A"/>
    <w:rsid w:val="00676233"/>
    <w:rsid w:val="00677EF5"/>
    <w:rsid w:val="00683050"/>
    <w:rsid w:val="00685E57"/>
    <w:rsid w:val="00687833"/>
    <w:rsid w:val="006903D3"/>
    <w:rsid w:val="006906CC"/>
    <w:rsid w:val="006909D6"/>
    <w:rsid w:val="00693A93"/>
    <w:rsid w:val="0069557F"/>
    <w:rsid w:val="006958B6"/>
    <w:rsid w:val="00695E99"/>
    <w:rsid w:val="0069629D"/>
    <w:rsid w:val="00696FE0"/>
    <w:rsid w:val="00697043"/>
    <w:rsid w:val="006971A0"/>
    <w:rsid w:val="006A0883"/>
    <w:rsid w:val="006A09D4"/>
    <w:rsid w:val="006A20A7"/>
    <w:rsid w:val="006A49B3"/>
    <w:rsid w:val="006A4E81"/>
    <w:rsid w:val="006A637D"/>
    <w:rsid w:val="006A6CBE"/>
    <w:rsid w:val="006B1CD2"/>
    <w:rsid w:val="006B24AB"/>
    <w:rsid w:val="006B2808"/>
    <w:rsid w:val="006B39B7"/>
    <w:rsid w:val="006B4E88"/>
    <w:rsid w:val="006B684D"/>
    <w:rsid w:val="006C0639"/>
    <w:rsid w:val="006C275D"/>
    <w:rsid w:val="006C308C"/>
    <w:rsid w:val="006C359D"/>
    <w:rsid w:val="006C37A7"/>
    <w:rsid w:val="006C3DB2"/>
    <w:rsid w:val="006C4083"/>
    <w:rsid w:val="006C4F2F"/>
    <w:rsid w:val="006C5D97"/>
    <w:rsid w:val="006D25B8"/>
    <w:rsid w:val="006D2CC3"/>
    <w:rsid w:val="006D2FBA"/>
    <w:rsid w:val="006D530D"/>
    <w:rsid w:val="006D6531"/>
    <w:rsid w:val="006D7F6A"/>
    <w:rsid w:val="006E012B"/>
    <w:rsid w:val="006E023C"/>
    <w:rsid w:val="006E07BF"/>
    <w:rsid w:val="006E0B66"/>
    <w:rsid w:val="006E4934"/>
    <w:rsid w:val="006E5F17"/>
    <w:rsid w:val="006E601D"/>
    <w:rsid w:val="006E6383"/>
    <w:rsid w:val="006E6541"/>
    <w:rsid w:val="006F18BF"/>
    <w:rsid w:val="006F218A"/>
    <w:rsid w:val="006F2CD6"/>
    <w:rsid w:val="006F3112"/>
    <w:rsid w:val="006F4879"/>
    <w:rsid w:val="006F5AB6"/>
    <w:rsid w:val="006F661A"/>
    <w:rsid w:val="007025FC"/>
    <w:rsid w:val="00702EAE"/>
    <w:rsid w:val="00703680"/>
    <w:rsid w:val="007038A3"/>
    <w:rsid w:val="007038D6"/>
    <w:rsid w:val="00704EB9"/>
    <w:rsid w:val="00705096"/>
    <w:rsid w:val="007050CC"/>
    <w:rsid w:val="00706125"/>
    <w:rsid w:val="0070694F"/>
    <w:rsid w:val="00706960"/>
    <w:rsid w:val="00706BB8"/>
    <w:rsid w:val="00707A0F"/>
    <w:rsid w:val="00711289"/>
    <w:rsid w:val="007122CC"/>
    <w:rsid w:val="007127C8"/>
    <w:rsid w:val="00712C99"/>
    <w:rsid w:val="00714C03"/>
    <w:rsid w:val="00715764"/>
    <w:rsid w:val="007179B7"/>
    <w:rsid w:val="00717DF5"/>
    <w:rsid w:val="00720003"/>
    <w:rsid w:val="00721983"/>
    <w:rsid w:val="00721ED2"/>
    <w:rsid w:val="00722719"/>
    <w:rsid w:val="0072385B"/>
    <w:rsid w:val="007256CA"/>
    <w:rsid w:val="00726E62"/>
    <w:rsid w:val="00727655"/>
    <w:rsid w:val="0072776E"/>
    <w:rsid w:val="00727A4F"/>
    <w:rsid w:val="007305E0"/>
    <w:rsid w:val="00730A6F"/>
    <w:rsid w:val="007321D5"/>
    <w:rsid w:val="007328A7"/>
    <w:rsid w:val="00733119"/>
    <w:rsid w:val="00733FDE"/>
    <w:rsid w:val="007344C5"/>
    <w:rsid w:val="00734506"/>
    <w:rsid w:val="007373E7"/>
    <w:rsid w:val="00737862"/>
    <w:rsid w:val="00737CBE"/>
    <w:rsid w:val="007402E1"/>
    <w:rsid w:val="00740715"/>
    <w:rsid w:val="00742DA8"/>
    <w:rsid w:val="00743983"/>
    <w:rsid w:val="00744FE3"/>
    <w:rsid w:val="00745996"/>
    <w:rsid w:val="007463E0"/>
    <w:rsid w:val="00746663"/>
    <w:rsid w:val="0074675F"/>
    <w:rsid w:val="0075246E"/>
    <w:rsid w:val="00752D44"/>
    <w:rsid w:val="00755CE0"/>
    <w:rsid w:val="00756BB9"/>
    <w:rsid w:val="00761A33"/>
    <w:rsid w:val="00761D24"/>
    <w:rsid w:val="007623A0"/>
    <w:rsid w:val="00762FD2"/>
    <w:rsid w:val="0076395B"/>
    <w:rsid w:val="0076397B"/>
    <w:rsid w:val="00763A3E"/>
    <w:rsid w:val="007648D0"/>
    <w:rsid w:val="007648EC"/>
    <w:rsid w:val="0076777C"/>
    <w:rsid w:val="00771467"/>
    <w:rsid w:val="00771E79"/>
    <w:rsid w:val="00772A9A"/>
    <w:rsid w:val="00773B34"/>
    <w:rsid w:val="00774F43"/>
    <w:rsid w:val="0077535A"/>
    <w:rsid w:val="00777090"/>
    <w:rsid w:val="00780D3D"/>
    <w:rsid w:val="00780DF0"/>
    <w:rsid w:val="00781238"/>
    <w:rsid w:val="007819DD"/>
    <w:rsid w:val="00784251"/>
    <w:rsid w:val="00784266"/>
    <w:rsid w:val="007842A1"/>
    <w:rsid w:val="0078584E"/>
    <w:rsid w:val="00786146"/>
    <w:rsid w:val="007869AF"/>
    <w:rsid w:val="007879BA"/>
    <w:rsid w:val="007907D1"/>
    <w:rsid w:val="00790BEE"/>
    <w:rsid w:val="007912ED"/>
    <w:rsid w:val="00791F53"/>
    <w:rsid w:val="00792917"/>
    <w:rsid w:val="007943F1"/>
    <w:rsid w:val="00795DB3"/>
    <w:rsid w:val="007A139F"/>
    <w:rsid w:val="007A1632"/>
    <w:rsid w:val="007A1AE0"/>
    <w:rsid w:val="007A32AE"/>
    <w:rsid w:val="007A6263"/>
    <w:rsid w:val="007A62FC"/>
    <w:rsid w:val="007A7FC6"/>
    <w:rsid w:val="007B09B2"/>
    <w:rsid w:val="007B140B"/>
    <w:rsid w:val="007B1413"/>
    <w:rsid w:val="007B15B0"/>
    <w:rsid w:val="007B190B"/>
    <w:rsid w:val="007B3E30"/>
    <w:rsid w:val="007B4020"/>
    <w:rsid w:val="007B4F2A"/>
    <w:rsid w:val="007B52E7"/>
    <w:rsid w:val="007B6BE6"/>
    <w:rsid w:val="007C147A"/>
    <w:rsid w:val="007D56BB"/>
    <w:rsid w:val="007D60DF"/>
    <w:rsid w:val="007D7078"/>
    <w:rsid w:val="007E07CB"/>
    <w:rsid w:val="007E0C24"/>
    <w:rsid w:val="007E1CCC"/>
    <w:rsid w:val="007E295F"/>
    <w:rsid w:val="007E2E25"/>
    <w:rsid w:val="007E4136"/>
    <w:rsid w:val="007E5D8D"/>
    <w:rsid w:val="007E69C2"/>
    <w:rsid w:val="007E6C3E"/>
    <w:rsid w:val="007F155A"/>
    <w:rsid w:val="007F1E4B"/>
    <w:rsid w:val="007F3124"/>
    <w:rsid w:val="007F401D"/>
    <w:rsid w:val="00800D24"/>
    <w:rsid w:val="00801A88"/>
    <w:rsid w:val="0080425D"/>
    <w:rsid w:val="00806DFF"/>
    <w:rsid w:val="008118C7"/>
    <w:rsid w:val="0081450A"/>
    <w:rsid w:val="008150A2"/>
    <w:rsid w:val="00815225"/>
    <w:rsid w:val="008152E3"/>
    <w:rsid w:val="00816CC5"/>
    <w:rsid w:val="0081778E"/>
    <w:rsid w:val="0082093F"/>
    <w:rsid w:val="00820C77"/>
    <w:rsid w:val="0082453E"/>
    <w:rsid w:val="00826AA8"/>
    <w:rsid w:val="008302D7"/>
    <w:rsid w:val="00830C59"/>
    <w:rsid w:val="008318F3"/>
    <w:rsid w:val="00834710"/>
    <w:rsid w:val="00834E77"/>
    <w:rsid w:val="008360A3"/>
    <w:rsid w:val="008400F8"/>
    <w:rsid w:val="0084023E"/>
    <w:rsid w:val="008457B1"/>
    <w:rsid w:val="00846FB9"/>
    <w:rsid w:val="00847482"/>
    <w:rsid w:val="00850B1E"/>
    <w:rsid w:val="00850D3D"/>
    <w:rsid w:val="00851CAB"/>
    <w:rsid w:val="0085494C"/>
    <w:rsid w:val="008551AB"/>
    <w:rsid w:val="0085587E"/>
    <w:rsid w:val="008562B8"/>
    <w:rsid w:val="00857C98"/>
    <w:rsid w:val="00863BE8"/>
    <w:rsid w:val="008648FA"/>
    <w:rsid w:val="00864D68"/>
    <w:rsid w:val="00865774"/>
    <w:rsid w:val="00867180"/>
    <w:rsid w:val="00870A89"/>
    <w:rsid w:val="0087456C"/>
    <w:rsid w:val="00876ADD"/>
    <w:rsid w:val="008778AC"/>
    <w:rsid w:val="00877CE7"/>
    <w:rsid w:val="0088027E"/>
    <w:rsid w:val="00880F12"/>
    <w:rsid w:val="00881535"/>
    <w:rsid w:val="00882FBE"/>
    <w:rsid w:val="008834D1"/>
    <w:rsid w:val="00883C27"/>
    <w:rsid w:val="00884168"/>
    <w:rsid w:val="0088523A"/>
    <w:rsid w:val="00887A6B"/>
    <w:rsid w:val="00887F3A"/>
    <w:rsid w:val="00890594"/>
    <w:rsid w:val="00890B4F"/>
    <w:rsid w:val="008910D1"/>
    <w:rsid w:val="00891F7B"/>
    <w:rsid w:val="0089247D"/>
    <w:rsid w:val="008939C8"/>
    <w:rsid w:val="00894E06"/>
    <w:rsid w:val="00895280"/>
    <w:rsid w:val="0089735F"/>
    <w:rsid w:val="008A29FE"/>
    <w:rsid w:val="008A369C"/>
    <w:rsid w:val="008A556F"/>
    <w:rsid w:val="008A67BA"/>
    <w:rsid w:val="008A7578"/>
    <w:rsid w:val="008A7D04"/>
    <w:rsid w:val="008B0710"/>
    <w:rsid w:val="008B08D6"/>
    <w:rsid w:val="008B0D46"/>
    <w:rsid w:val="008B128D"/>
    <w:rsid w:val="008B1E6C"/>
    <w:rsid w:val="008B3F44"/>
    <w:rsid w:val="008B76DC"/>
    <w:rsid w:val="008C02E8"/>
    <w:rsid w:val="008C1F0D"/>
    <w:rsid w:val="008C3DEF"/>
    <w:rsid w:val="008C5D31"/>
    <w:rsid w:val="008D0F19"/>
    <w:rsid w:val="008D393C"/>
    <w:rsid w:val="008D3D54"/>
    <w:rsid w:val="008D7CFF"/>
    <w:rsid w:val="008E0E09"/>
    <w:rsid w:val="008E23DF"/>
    <w:rsid w:val="008E2D46"/>
    <w:rsid w:val="008E3090"/>
    <w:rsid w:val="008E3D30"/>
    <w:rsid w:val="008E588F"/>
    <w:rsid w:val="008E59AD"/>
    <w:rsid w:val="008E6071"/>
    <w:rsid w:val="008E7712"/>
    <w:rsid w:val="008F0BC7"/>
    <w:rsid w:val="008F270B"/>
    <w:rsid w:val="008F4611"/>
    <w:rsid w:val="008F4BC8"/>
    <w:rsid w:val="008F5D43"/>
    <w:rsid w:val="008F68A4"/>
    <w:rsid w:val="0090196A"/>
    <w:rsid w:val="00902065"/>
    <w:rsid w:val="0090361F"/>
    <w:rsid w:val="009045C7"/>
    <w:rsid w:val="009054A4"/>
    <w:rsid w:val="00906A1B"/>
    <w:rsid w:val="00906AC5"/>
    <w:rsid w:val="0091130E"/>
    <w:rsid w:val="00911EC2"/>
    <w:rsid w:val="00913042"/>
    <w:rsid w:val="009130AC"/>
    <w:rsid w:val="00913AF5"/>
    <w:rsid w:val="00914133"/>
    <w:rsid w:val="00914C58"/>
    <w:rsid w:val="00915D5F"/>
    <w:rsid w:val="00915F67"/>
    <w:rsid w:val="0091719A"/>
    <w:rsid w:val="009217A3"/>
    <w:rsid w:val="0092425A"/>
    <w:rsid w:val="009248C7"/>
    <w:rsid w:val="009257AC"/>
    <w:rsid w:val="00930C90"/>
    <w:rsid w:val="00930CA9"/>
    <w:rsid w:val="00932054"/>
    <w:rsid w:val="00932DCB"/>
    <w:rsid w:val="009332F6"/>
    <w:rsid w:val="009348A6"/>
    <w:rsid w:val="009350E5"/>
    <w:rsid w:val="00935287"/>
    <w:rsid w:val="009359BE"/>
    <w:rsid w:val="00935FBF"/>
    <w:rsid w:val="00936343"/>
    <w:rsid w:val="0093788E"/>
    <w:rsid w:val="00937D59"/>
    <w:rsid w:val="0094006E"/>
    <w:rsid w:val="00940EB7"/>
    <w:rsid w:val="00944E59"/>
    <w:rsid w:val="00946911"/>
    <w:rsid w:val="00946FDA"/>
    <w:rsid w:val="00947F73"/>
    <w:rsid w:val="00950A25"/>
    <w:rsid w:val="00952B7E"/>
    <w:rsid w:val="00952D34"/>
    <w:rsid w:val="00953525"/>
    <w:rsid w:val="0095372F"/>
    <w:rsid w:val="00954A4D"/>
    <w:rsid w:val="00963310"/>
    <w:rsid w:val="009633FC"/>
    <w:rsid w:val="009645B6"/>
    <w:rsid w:val="00965EDD"/>
    <w:rsid w:val="00967830"/>
    <w:rsid w:val="00973A1E"/>
    <w:rsid w:val="00973BF2"/>
    <w:rsid w:val="00973C9D"/>
    <w:rsid w:val="009765B7"/>
    <w:rsid w:val="009770AD"/>
    <w:rsid w:val="009802AF"/>
    <w:rsid w:val="00980A29"/>
    <w:rsid w:val="009824F2"/>
    <w:rsid w:val="00983C1F"/>
    <w:rsid w:val="00983F09"/>
    <w:rsid w:val="00984D86"/>
    <w:rsid w:val="009861E2"/>
    <w:rsid w:val="00986D28"/>
    <w:rsid w:val="0098733C"/>
    <w:rsid w:val="00987D0E"/>
    <w:rsid w:val="00987FB3"/>
    <w:rsid w:val="00990DDD"/>
    <w:rsid w:val="00990E5E"/>
    <w:rsid w:val="009923C3"/>
    <w:rsid w:val="00994AE4"/>
    <w:rsid w:val="0099618B"/>
    <w:rsid w:val="00996F51"/>
    <w:rsid w:val="009A306C"/>
    <w:rsid w:val="009A4647"/>
    <w:rsid w:val="009A6815"/>
    <w:rsid w:val="009A6DFD"/>
    <w:rsid w:val="009A7F41"/>
    <w:rsid w:val="009B17D8"/>
    <w:rsid w:val="009B1DFB"/>
    <w:rsid w:val="009B2A55"/>
    <w:rsid w:val="009B2BF9"/>
    <w:rsid w:val="009B3F73"/>
    <w:rsid w:val="009B45F2"/>
    <w:rsid w:val="009B6046"/>
    <w:rsid w:val="009B6C76"/>
    <w:rsid w:val="009B750F"/>
    <w:rsid w:val="009C1320"/>
    <w:rsid w:val="009C13BF"/>
    <w:rsid w:val="009C1C4E"/>
    <w:rsid w:val="009C3CFA"/>
    <w:rsid w:val="009C499F"/>
    <w:rsid w:val="009C59C0"/>
    <w:rsid w:val="009C5A27"/>
    <w:rsid w:val="009C72B8"/>
    <w:rsid w:val="009D48B2"/>
    <w:rsid w:val="009D5477"/>
    <w:rsid w:val="009E0287"/>
    <w:rsid w:val="009E54FB"/>
    <w:rsid w:val="009F00AF"/>
    <w:rsid w:val="009F13B5"/>
    <w:rsid w:val="009F1A97"/>
    <w:rsid w:val="009F27AC"/>
    <w:rsid w:val="009F4246"/>
    <w:rsid w:val="009F4575"/>
    <w:rsid w:val="009F4847"/>
    <w:rsid w:val="009F7D0D"/>
    <w:rsid w:val="009F7EC7"/>
    <w:rsid w:val="00A0012E"/>
    <w:rsid w:val="00A014F9"/>
    <w:rsid w:val="00A01C2B"/>
    <w:rsid w:val="00A024C2"/>
    <w:rsid w:val="00A02C32"/>
    <w:rsid w:val="00A04718"/>
    <w:rsid w:val="00A05396"/>
    <w:rsid w:val="00A05EC0"/>
    <w:rsid w:val="00A0748E"/>
    <w:rsid w:val="00A109E9"/>
    <w:rsid w:val="00A10FEF"/>
    <w:rsid w:val="00A1169A"/>
    <w:rsid w:val="00A13ABB"/>
    <w:rsid w:val="00A140E5"/>
    <w:rsid w:val="00A156A8"/>
    <w:rsid w:val="00A15B40"/>
    <w:rsid w:val="00A17685"/>
    <w:rsid w:val="00A17A9F"/>
    <w:rsid w:val="00A21B62"/>
    <w:rsid w:val="00A22717"/>
    <w:rsid w:val="00A22755"/>
    <w:rsid w:val="00A23C43"/>
    <w:rsid w:val="00A269E0"/>
    <w:rsid w:val="00A31AA1"/>
    <w:rsid w:val="00A3467D"/>
    <w:rsid w:val="00A349EF"/>
    <w:rsid w:val="00A349F1"/>
    <w:rsid w:val="00A37197"/>
    <w:rsid w:val="00A3776F"/>
    <w:rsid w:val="00A40D3F"/>
    <w:rsid w:val="00A414A6"/>
    <w:rsid w:val="00A418B9"/>
    <w:rsid w:val="00A42E07"/>
    <w:rsid w:val="00A440C1"/>
    <w:rsid w:val="00A44DAA"/>
    <w:rsid w:val="00A46CD6"/>
    <w:rsid w:val="00A52B95"/>
    <w:rsid w:val="00A53589"/>
    <w:rsid w:val="00A54A38"/>
    <w:rsid w:val="00A54CF2"/>
    <w:rsid w:val="00A55893"/>
    <w:rsid w:val="00A56F0D"/>
    <w:rsid w:val="00A60146"/>
    <w:rsid w:val="00A60E0E"/>
    <w:rsid w:val="00A60FF9"/>
    <w:rsid w:val="00A61A17"/>
    <w:rsid w:val="00A634C4"/>
    <w:rsid w:val="00A6428A"/>
    <w:rsid w:val="00A6433B"/>
    <w:rsid w:val="00A64D43"/>
    <w:rsid w:val="00A65305"/>
    <w:rsid w:val="00A66DA1"/>
    <w:rsid w:val="00A6720E"/>
    <w:rsid w:val="00A71C1D"/>
    <w:rsid w:val="00A72C09"/>
    <w:rsid w:val="00A74664"/>
    <w:rsid w:val="00A759DF"/>
    <w:rsid w:val="00A75D32"/>
    <w:rsid w:val="00A76812"/>
    <w:rsid w:val="00A768CA"/>
    <w:rsid w:val="00A80155"/>
    <w:rsid w:val="00A82233"/>
    <w:rsid w:val="00A8239C"/>
    <w:rsid w:val="00A82967"/>
    <w:rsid w:val="00A84019"/>
    <w:rsid w:val="00A847E9"/>
    <w:rsid w:val="00A86483"/>
    <w:rsid w:val="00A876DA"/>
    <w:rsid w:val="00A87E83"/>
    <w:rsid w:val="00A9077F"/>
    <w:rsid w:val="00A91924"/>
    <w:rsid w:val="00A9195B"/>
    <w:rsid w:val="00A919A1"/>
    <w:rsid w:val="00A9225B"/>
    <w:rsid w:val="00A94181"/>
    <w:rsid w:val="00A94625"/>
    <w:rsid w:val="00A95966"/>
    <w:rsid w:val="00A95FA6"/>
    <w:rsid w:val="00A976BA"/>
    <w:rsid w:val="00A976C3"/>
    <w:rsid w:val="00AA0A43"/>
    <w:rsid w:val="00AA15A0"/>
    <w:rsid w:val="00AA1DC9"/>
    <w:rsid w:val="00AA2343"/>
    <w:rsid w:val="00AA49AA"/>
    <w:rsid w:val="00AB00FE"/>
    <w:rsid w:val="00AB148C"/>
    <w:rsid w:val="00AB2B3E"/>
    <w:rsid w:val="00AB2E73"/>
    <w:rsid w:val="00AB3C41"/>
    <w:rsid w:val="00AB40F6"/>
    <w:rsid w:val="00AB5662"/>
    <w:rsid w:val="00AB6691"/>
    <w:rsid w:val="00AB7F3C"/>
    <w:rsid w:val="00AB7FE7"/>
    <w:rsid w:val="00AC180A"/>
    <w:rsid w:val="00AC2B2B"/>
    <w:rsid w:val="00AC59B4"/>
    <w:rsid w:val="00AD22AA"/>
    <w:rsid w:val="00AD2391"/>
    <w:rsid w:val="00AD42EC"/>
    <w:rsid w:val="00AD5EA6"/>
    <w:rsid w:val="00AD6119"/>
    <w:rsid w:val="00AD6DD2"/>
    <w:rsid w:val="00AD706D"/>
    <w:rsid w:val="00AD7C69"/>
    <w:rsid w:val="00AE00A1"/>
    <w:rsid w:val="00AE0B99"/>
    <w:rsid w:val="00AE0C3B"/>
    <w:rsid w:val="00AE23A9"/>
    <w:rsid w:val="00AE2689"/>
    <w:rsid w:val="00AE2CBF"/>
    <w:rsid w:val="00AE2CE5"/>
    <w:rsid w:val="00AE3187"/>
    <w:rsid w:val="00AE42EE"/>
    <w:rsid w:val="00AE57E9"/>
    <w:rsid w:val="00AE6733"/>
    <w:rsid w:val="00AE7A4E"/>
    <w:rsid w:val="00AE7BA5"/>
    <w:rsid w:val="00AF2489"/>
    <w:rsid w:val="00AF2E9D"/>
    <w:rsid w:val="00AF32C2"/>
    <w:rsid w:val="00AF41D6"/>
    <w:rsid w:val="00AF44EC"/>
    <w:rsid w:val="00AF5CEB"/>
    <w:rsid w:val="00AF6257"/>
    <w:rsid w:val="00B02373"/>
    <w:rsid w:val="00B029CD"/>
    <w:rsid w:val="00B0437B"/>
    <w:rsid w:val="00B04F60"/>
    <w:rsid w:val="00B05171"/>
    <w:rsid w:val="00B05D2D"/>
    <w:rsid w:val="00B05FCC"/>
    <w:rsid w:val="00B11954"/>
    <w:rsid w:val="00B11BE5"/>
    <w:rsid w:val="00B11F0C"/>
    <w:rsid w:val="00B13301"/>
    <w:rsid w:val="00B13A3D"/>
    <w:rsid w:val="00B143BE"/>
    <w:rsid w:val="00B158AB"/>
    <w:rsid w:val="00B15AE1"/>
    <w:rsid w:val="00B17806"/>
    <w:rsid w:val="00B17814"/>
    <w:rsid w:val="00B17D47"/>
    <w:rsid w:val="00B17E55"/>
    <w:rsid w:val="00B2067C"/>
    <w:rsid w:val="00B210C3"/>
    <w:rsid w:val="00B21E41"/>
    <w:rsid w:val="00B229EE"/>
    <w:rsid w:val="00B22D3B"/>
    <w:rsid w:val="00B237A3"/>
    <w:rsid w:val="00B2589F"/>
    <w:rsid w:val="00B26686"/>
    <w:rsid w:val="00B26B43"/>
    <w:rsid w:val="00B300C4"/>
    <w:rsid w:val="00B3336E"/>
    <w:rsid w:val="00B33A0E"/>
    <w:rsid w:val="00B34787"/>
    <w:rsid w:val="00B34D17"/>
    <w:rsid w:val="00B3556E"/>
    <w:rsid w:val="00B37027"/>
    <w:rsid w:val="00B40A20"/>
    <w:rsid w:val="00B43966"/>
    <w:rsid w:val="00B44582"/>
    <w:rsid w:val="00B4464F"/>
    <w:rsid w:val="00B44F51"/>
    <w:rsid w:val="00B4757F"/>
    <w:rsid w:val="00B5099A"/>
    <w:rsid w:val="00B50B84"/>
    <w:rsid w:val="00B50D7D"/>
    <w:rsid w:val="00B51761"/>
    <w:rsid w:val="00B52086"/>
    <w:rsid w:val="00B5224E"/>
    <w:rsid w:val="00B5244D"/>
    <w:rsid w:val="00B52F29"/>
    <w:rsid w:val="00B5363B"/>
    <w:rsid w:val="00B53EFE"/>
    <w:rsid w:val="00B543F9"/>
    <w:rsid w:val="00B558C4"/>
    <w:rsid w:val="00B565D3"/>
    <w:rsid w:val="00B57A49"/>
    <w:rsid w:val="00B60536"/>
    <w:rsid w:val="00B619F4"/>
    <w:rsid w:val="00B63937"/>
    <w:rsid w:val="00B641C8"/>
    <w:rsid w:val="00B64709"/>
    <w:rsid w:val="00B647C2"/>
    <w:rsid w:val="00B64A97"/>
    <w:rsid w:val="00B65779"/>
    <w:rsid w:val="00B67DCF"/>
    <w:rsid w:val="00B71BBD"/>
    <w:rsid w:val="00B733DF"/>
    <w:rsid w:val="00B745EC"/>
    <w:rsid w:val="00B746C6"/>
    <w:rsid w:val="00B75DC6"/>
    <w:rsid w:val="00B81A89"/>
    <w:rsid w:val="00B828F9"/>
    <w:rsid w:val="00B82E8B"/>
    <w:rsid w:val="00B83921"/>
    <w:rsid w:val="00B85757"/>
    <w:rsid w:val="00B85986"/>
    <w:rsid w:val="00B9317E"/>
    <w:rsid w:val="00B935EB"/>
    <w:rsid w:val="00B946E2"/>
    <w:rsid w:val="00B9519B"/>
    <w:rsid w:val="00B97F90"/>
    <w:rsid w:val="00BA058E"/>
    <w:rsid w:val="00BA1AFC"/>
    <w:rsid w:val="00BA1D2F"/>
    <w:rsid w:val="00BA1DCA"/>
    <w:rsid w:val="00BA2006"/>
    <w:rsid w:val="00BA44EC"/>
    <w:rsid w:val="00BA4A05"/>
    <w:rsid w:val="00BA4ABC"/>
    <w:rsid w:val="00BA501B"/>
    <w:rsid w:val="00BA6323"/>
    <w:rsid w:val="00BA6A2B"/>
    <w:rsid w:val="00BA6EA3"/>
    <w:rsid w:val="00BB1B7B"/>
    <w:rsid w:val="00BB275C"/>
    <w:rsid w:val="00BB46B3"/>
    <w:rsid w:val="00BB4E97"/>
    <w:rsid w:val="00BB5B57"/>
    <w:rsid w:val="00BB64E5"/>
    <w:rsid w:val="00BB675C"/>
    <w:rsid w:val="00BB7178"/>
    <w:rsid w:val="00BC14A8"/>
    <w:rsid w:val="00BC181E"/>
    <w:rsid w:val="00BC2011"/>
    <w:rsid w:val="00BC21E7"/>
    <w:rsid w:val="00BC2319"/>
    <w:rsid w:val="00BC37FF"/>
    <w:rsid w:val="00BC409C"/>
    <w:rsid w:val="00BC6834"/>
    <w:rsid w:val="00BC6B84"/>
    <w:rsid w:val="00BD0926"/>
    <w:rsid w:val="00BD166D"/>
    <w:rsid w:val="00BD1C7B"/>
    <w:rsid w:val="00BD3D88"/>
    <w:rsid w:val="00BD547C"/>
    <w:rsid w:val="00BD679D"/>
    <w:rsid w:val="00BE1EC3"/>
    <w:rsid w:val="00BE3287"/>
    <w:rsid w:val="00BE585B"/>
    <w:rsid w:val="00BE5C87"/>
    <w:rsid w:val="00BF094E"/>
    <w:rsid w:val="00BF0EE9"/>
    <w:rsid w:val="00BF1D58"/>
    <w:rsid w:val="00BF20A3"/>
    <w:rsid w:val="00BF2A79"/>
    <w:rsid w:val="00BF4129"/>
    <w:rsid w:val="00BF5DBB"/>
    <w:rsid w:val="00C01462"/>
    <w:rsid w:val="00C02291"/>
    <w:rsid w:val="00C025E3"/>
    <w:rsid w:val="00C030D6"/>
    <w:rsid w:val="00C03412"/>
    <w:rsid w:val="00C036BD"/>
    <w:rsid w:val="00C05FA1"/>
    <w:rsid w:val="00C06A23"/>
    <w:rsid w:val="00C07BC2"/>
    <w:rsid w:val="00C14222"/>
    <w:rsid w:val="00C15C02"/>
    <w:rsid w:val="00C200EB"/>
    <w:rsid w:val="00C2279C"/>
    <w:rsid w:val="00C22BF6"/>
    <w:rsid w:val="00C23FAB"/>
    <w:rsid w:val="00C25355"/>
    <w:rsid w:val="00C25F43"/>
    <w:rsid w:val="00C27F11"/>
    <w:rsid w:val="00C30E28"/>
    <w:rsid w:val="00C30ED6"/>
    <w:rsid w:val="00C36172"/>
    <w:rsid w:val="00C36AAC"/>
    <w:rsid w:val="00C37B55"/>
    <w:rsid w:val="00C40351"/>
    <w:rsid w:val="00C421E9"/>
    <w:rsid w:val="00C42943"/>
    <w:rsid w:val="00C4545E"/>
    <w:rsid w:val="00C47960"/>
    <w:rsid w:val="00C47E95"/>
    <w:rsid w:val="00C47ECB"/>
    <w:rsid w:val="00C510FE"/>
    <w:rsid w:val="00C5151E"/>
    <w:rsid w:val="00C5293A"/>
    <w:rsid w:val="00C53212"/>
    <w:rsid w:val="00C54882"/>
    <w:rsid w:val="00C55128"/>
    <w:rsid w:val="00C553A8"/>
    <w:rsid w:val="00C55A8C"/>
    <w:rsid w:val="00C5624D"/>
    <w:rsid w:val="00C56928"/>
    <w:rsid w:val="00C579A9"/>
    <w:rsid w:val="00C57F30"/>
    <w:rsid w:val="00C62030"/>
    <w:rsid w:val="00C6220E"/>
    <w:rsid w:val="00C62317"/>
    <w:rsid w:val="00C62B77"/>
    <w:rsid w:val="00C64A1B"/>
    <w:rsid w:val="00C6508E"/>
    <w:rsid w:val="00C675C8"/>
    <w:rsid w:val="00C67741"/>
    <w:rsid w:val="00C7023C"/>
    <w:rsid w:val="00C71319"/>
    <w:rsid w:val="00C71B62"/>
    <w:rsid w:val="00C7236B"/>
    <w:rsid w:val="00C73594"/>
    <w:rsid w:val="00C753D2"/>
    <w:rsid w:val="00C75AC5"/>
    <w:rsid w:val="00C76617"/>
    <w:rsid w:val="00C76E63"/>
    <w:rsid w:val="00C773C4"/>
    <w:rsid w:val="00C81EA3"/>
    <w:rsid w:val="00C82EBF"/>
    <w:rsid w:val="00C83EBD"/>
    <w:rsid w:val="00C84194"/>
    <w:rsid w:val="00C859F5"/>
    <w:rsid w:val="00C906B9"/>
    <w:rsid w:val="00C90FF0"/>
    <w:rsid w:val="00C912C7"/>
    <w:rsid w:val="00C9294D"/>
    <w:rsid w:val="00C930FD"/>
    <w:rsid w:val="00C933C1"/>
    <w:rsid w:val="00C941DC"/>
    <w:rsid w:val="00C942C7"/>
    <w:rsid w:val="00C94360"/>
    <w:rsid w:val="00C95F3F"/>
    <w:rsid w:val="00C96991"/>
    <w:rsid w:val="00C96A94"/>
    <w:rsid w:val="00C976E9"/>
    <w:rsid w:val="00CA0165"/>
    <w:rsid w:val="00CA2C82"/>
    <w:rsid w:val="00CA2CB0"/>
    <w:rsid w:val="00CA2F01"/>
    <w:rsid w:val="00CA2FF2"/>
    <w:rsid w:val="00CA3559"/>
    <w:rsid w:val="00CA370F"/>
    <w:rsid w:val="00CA4A05"/>
    <w:rsid w:val="00CA4A76"/>
    <w:rsid w:val="00CA5559"/>
    <w:rsid w:val="00CA7EA4"/>
    <w:rsid w:val="00CB0013"/>
    <w:rsid w:val="00CB0081"/>
    <w:rsid w:val="00CB19BE"/>
    <w:rsid w:val="00CB1EB6"/>
    <w:rsid w:val="00CB31D8"/>
    <w:rsid w:val="00CB4B1F"/>
    <w:rsid w:val="00CB5085"/>
    <w:rsid w:val="00CB7A33"/>
    <w:rsid w:val="00CB7EEE"/>
    <w:rsid w:val="00CC07A0"/>
    <w:rsid w:val="00CC12E6"/>
    <w:rsid w:val="00CC2718"/>
    <w:rsid w:val="00CC42FE"/>
    <w:rsid w:val="00CC48A6"/>
    <w:rsid w:val="00CC56C7"/>
    <w:rsid w:val="00CC62D5"/>
    <w:rsid w:val="00CC68F7"/>
    <w:rsid w:val="00CC6953"/>
    <w:rsid w:val="00CC7F7C"/>
    <w:rsid w:val="00CD040D"/>
    <w:rsid w:val="00CD1037"/>
    <w:rsid w:val="00CD357F"/>
    <w:rsid w:val="00CD39EF"/>
    <w:rsid w:val="00CD400B"/>
    <w:rsid w:val="00CD58DD"/>
    <w:rsid w:val="00CD607F"/>
    <w:rsid w:val="00CE06C1"/>
    <w:rsid w:val="00CE2FF6"/>
    <w:rsid w:val="00CE3DE2"/>
    <w:rsid w:val="00CE6CBE"/>
    <w:rsid w:val="00CF0880"/>
    <w:rsid w:val="00CF1449"/>
    <w:rsid w:val="00CF2EFC"/>
    <w:rsid w:val="00CF42A3"/>
    <w:rsid w:val="00CF73B6"/>
    <w:rsid w:val="00D0030E"/>
    <w:rsid w:val="00D01432"/>
    <w:rsid w:val="00D01B9E"/>
    <w:rsid w:val="00D01F0A"/>
    <w:rsid w:val="00D02894"/>
    <w:rsid w:val="00D03253"/>
    <w:rsid w:val="00D0353D"/>
    <w:rsid w:val="00D03AAA"/>
    <w:rsid w:val="00D04493"/>
    <w:rsid w:val="00D04815"/>
    <w:rsid w:val="00D04E22"/>
    <w:rsid w:val="00D05C67"/>
    <w:rsid w:val="00D0742F"/>
    <w:rsid w:val="00D10EC6"/>
    <w:rsid w:val="00D1165A"/>
    <w:rsid w:val="00D138B1"/>
    <w:rsid w:val="00D14B28"/>
    <w:rsid w:val="00D17AC2"/>
    <w:rsid w:val="00D17D7C"/>
    <w:rsid w:val="00D20953"/>
    <w:rsid w:val="00D21697"/>
    <w:rsid w:val="00D22480"/>
    <w:rsid w:val="00D2310D"/>
    <w:rsid w:val="00D2531D"/>
    <w:rsid w:val="00D26C5F"/>
    <w:rsid w:val="00D27072"/>
    <w:rsid w:val="00D27EB9"/>
    <w:rsid w:val="00D30521"/>
    <w:rsid w:val="00D30E97"/>
    <w:rsid w:val="00D31BDA"/>
    <w:rsid w:val="00D3266C"/>
    <w:rsid w:val="00D32C56"/>
    <w:rsid w:val="00D33CE8"/>
    <w:rsid w:val="00D33D40"/>
    <w:rsid w:val="00D345B8"/>
    <w:rsid w:val="00D3580B"/>
    <w:rsid w:val="00D35E67"/>
    <w:rsid w:val="00D37B09"/>
    <w:rsid w:val="00D41E21"/>
    <w:rsid w:val="00D43987"/>
    <w:rsid w:val="00D460BB"/>
    <w:rsid w:val="00D5129D"/>
    <w:rsid w:val="00D5324F"/>
    <w:rsid w:val="00D53E12"/>
    <w:rsid w:val="00D55F38"/>
    <w:rsid w:val="00D5607C"/>
    <w:rsid w:val="00D57CF1"/>
    <w:rsid w:val="00D6018F"/>
    <w:rsid w:val="00D61433"/>
    <w:rsid w:val="00D63AA3"/>
    <w:rsid w:val="00D63ADD"/>
    <w:rsid w:val="00D65D03"/>
    <w:rsid w:val="00D65DA2"/>
    <w:rsid w:val="00D665C0"/>
    <w:rsid w:val="00D701C6"/>
    <w:rsid w:val="00D70492"/>
    <w:rsid w:val="00D737D6"/>
    <w:rsid w:val="00D7419A"/>
    <w:rsid w:val="00D7558D"/>
    <w:rsid w:val="00D75780"/>
    <w:rsid w:val="00D767D2"/>
    <w:rsid w:val="00D775B7"/>
    <w:rsid w:val="00D8012D"/>
    <w:rsid w:val="00D80A02"/>
    <w:rsid w:val="00D81712"/>
    <w:rsid w:val="00D817BA"/>
    <w:rsid w:val="00D81B11"/>
    <w:rsid w:val="00D81ED8"/>
    <w:rsid w:val="00D82735"/>
    <w:rsid w:val="00D8280E"/>
    <w:rsid w:val="00D82B42"/>
    <w:rsid w:val="00D8311E"/>
    <w:rsid w:val="00D8398C"/>
    <w:rsid w:val="00D84D22"/>
    <w:rsid w:val="00D91BBC"/>
    <w:rsid w:val="00D92AD1"/>
    <w:rsid w:val="00D92BB3"/>
    <w:rsid w:val="00D9347F"/>
    <w:rsid w:val="00D93715"/>
    <w:rsid w:val="00D941F0"/>
    <w:rsid w:val="00D95EED"/>
    <w:rsid w:val="00D97F1B"/>
    <w:rsid w:val="00DA00BD"/>
    <w:rsid w:val="00DA09B6"/>
    <w:rsid w:val="00DA0C92"/>
    <w:rsid w:val="00DA183C"/>
    <w:rsid w:val="00DA2503"/>
    <w:rsid w:val="00DA5875"/>
    <w:rsid w:val="00DA5DE3"/>
    <w:rsid w:val="00DA6E32"/>
    <w:rsid w:val="00DA7212"/>
    <w:rsid w:val="00DB2273"/>
    <w:rsid w:val="00DB28A5"/>
    <w:rsid w:val="00DB29D4"/>
    <w:rsid w:val="00DB4368"/>
    <w:rsid w:val="00DB5664"/>
    <w:rsid w:val="00DB582B"/>
    <w:rsid w:val="00DB786F"/>
    <w:rsid w:val="00DC0606"/>
    <w:rsid w:val="00DC09A7"/>
    <w:rsid w:val="00DC1A24"/>
    <w:rsid w:val="00DC2712"/>
    <w:rsid w:val="00DC4ED1"/>
    <w:rsid w:val="00DC61E6"/>
    <w:rsid w:val="00DC6817"/>
    <w:rsid w:val="00DD1685"/>
    <w:rsid w:val="00DD1816"/>
    <w:rsid w:val="00DD3738"/>
    <w:rsid w:val="00DD4424"/>
    <w:rsid w:val="00DD46F2"/>
    <w:rsid w:val="00DD54A9"/>
    <w:rsid w:val="00DD55A7"/>
    <w:rsid w:val="00DD7365"/>
    <w:rsid w:val="00DD7F56"/>
    <w:rsid w:val="00DE1CE2"/>
    <w:rsid w:val="00DE21F5"/>
    <w:rsid w:val="00DE33B0"/>
    <w:rsid w:val="00DE619C"/>
    <w:rsid w:val="00DE69E1"/>
    <w:rsid w:val="00DE7314"/>
    <w:rsid w:val="00DF00FC"/>
    <w:rsid w:val="00DF042B"/>
    <w:rsid w:val="00DF1A8F"/>
    <w:rsid w:val="00DF1EEA"/>
    <w:rsid w:val="00DF4423"/>
    <w:rsid w:val="00DF4BAB"/>
    <w:rsid w:val="00DF50D4"/>
    <w:rsid w:val="00DF6000"/>
    <w:rsid w:val="00E00F2D"/>
    <w:rsid w:val="00E01524"/>
    <w:rsid w:val="00E018BF"/>
    <w:rsid w:val="00E01B56"/>
    <w:rsid w:val="00E01C9D"/>
    <w:rsid w:val="00E0220A"/>
    <w:rsid w:val="00E022DC"/>
    <w:rsid w:val="00E028EC"/>
    <w:rsid w:val="00E0372F"/>
    <w:rsid w:val="00E05BC2"/>
    <w:rsid w:val="00E06925"/>
    <w:rsid w:val="00E06F9B"/>
    <w:rsid w:val="00E103FC"/>
    <w:rsid w:val="00E10C69"/>
    <w:rsid w:val="00E14379"/>
    <w:rsid w:val="00E14E5D"/>
    <w:rsid w:val="00E15AB4"/>
    <w:rsid w:val="00E161AB"/>
    <w:rsid w:val="00E165C6"/>
    <w:rsid w:val="00E16E81"/>
    <w:rsid w:val="00E2007F"/>
    <w:rsid w:val="00E200BC"/>
    <w:rsid w:val="00E20A10"/>
    <w:rsid w:val="00E20CE6"/>
    <w:rsid w:val="00E20E29"/>
    <w:rsid w:val="00E211C3"/>
    <w:rsid w:val="00E213E6"/>
    <w:rsid w:val="00E216A3"/>
    <w:rsid w:val="00E22378"/>
    <w:rsid w:val="00E239B0"/>
    <w:rsid w:val="00E2508A"/>
    <w:rsid w:val="00E2616B"/>
    <w:rsid w:val="00E267D4"/>
    <w:rsid w:val="00E30AFE"/>
    <w:rsid w:val="00E332C1"/>
    <w:rsid w:val="00E333C6"/>
    <w:rsid w:val="00E334F2"/>
    <w:rsid w:val="00E334FE"/>
    <w:rsid w:val="00E3469C"/>
    <w:rsid w:val="00E35EC2"/>
    <w:rsid w:val="00E372F2"/>
    <w:rsid w:val="00E37758"/>
    <w:rsid w:val="00E4108E"/>
    <w:rsid w:val="00E41838"/>
    <w:rsid w:val="00E440E2"/>
    <w:rsid w:val="00E45B44"/>
    <w:rsid w:val="00E462E6"/>
    <w:rsid w:val="00E47AEF"/>
    <w:rsid w:val="00E51BEB"/>
    <w:rsid w:val="00E5292E"/>
    <w:rsid w:val="00E5420B"/>
    <w:rsid w:val="00E547A6"/>
    <w:rsid w:val="00E5559E"/>
    <w:rsid w:val="00E556ED"/>
    <w:rsid w:val="00E55EB5"/>
    <w:rsid w:val="00E56439"/>
    <w:rsid w:val="00E5672D"/>
    <w:rsid w:val="00E56C71"/>
    <w:rsid w:val="00E606B6"/>
    <w:rsid w:val="00E60C2B"/>
    <w:rsid w:val="00E63085"/>
    <w:rsid w:val="00E640DC"/>
    <w:rsid w:val="00E6442C"/>
    <w:rsid w:val="00E66000"/>
    <w:rsid w:val="00E66293"/>
    <w:rsid w:val="00E66D38"/>
    <w:rsid w:val="00E67034"/>
    <w:rsid w:val="00E72BC7"/>
    <w:rsid w:val="00E734C8"/>
    <w:rsid w:val="00E73639"/>
    <w:rsid w:val="00E7379F"/>
    <w:rsid w:val="00E73C5F"/>
    <w:rsid w:val="00E74256"/>
    <w:rsid w:val="00E76878"/>
    <w:rsid w:val="00E76887"/>
    <w:rsid w:val="00E77EB7"/>
    <w:rsid w:val="00E8041F"/>
    <w:rsid w:val="00E8231D"/>
    <w:rsid w:val="00E82C45"/>
    <w:rsid w:val="00E83727"/>
    <w:rsid w:val="00E8511B"/>
    <w:rsid w:val="00E8516F"/>
    <w:rsid w:val="00E85C1A"/>
    <w:rsid w:val="00E85FF7"/>
    <w:rsid w:val="00E87A82"/>
    <w:rsid w:val="00E91C7C"/>
    <w:rsid w:val="00E91E2A"/>
    <w:rsid w:val="00E91E7D"/>
    <w:rsid w:val="00E922D9"/>
    <w:rsid w:val="00E92B32"/>
    <w:rsid w:val="00E92C2F"/>
    <w:rsid w:val="00E96407"/>
    <w:rsid w:val="00EA05C3"/>
    <w:rsid w:val="00EA0883"/>
    <w:rsid w:val="00EA0C16"/>
    <w:rsid w:val="00EA27F1"/>
    <w:rsid w:val="00EA45C5"/>
    <w:rsid w:val="00EA476F"/>
    <w:rsid w:val="00EA52A5"/>
    <w:rsid w:val="00EA6C55"/>
    <w:rsid w:val="00EA6DDD"/>
    <w:rsid w:val="00EB1DFD"/>
    <w:rsid w:val="00EB22B4"/>
    <w:rsid w:val="00EB3129"/>
    <w:rsid w:val="00EB3DE1"/>
    <w:rsid w:val="00EB64D7"/>
    <w:rsid w:val="00EC061D"/>
    <w:rsid w:val="00EC1FD6"/>
    <w:rsid w:val="00EC3AB1"/>
    <w:rsid w:val="00EC6677"/>
    <w:rsid w:val="00EC67B9"/>
    <w:rsid w:val="00EC7B1D"/>
    <w:rsid w:val="00ED0D9F"/>
    <w:rsid w:val="00ED167E"/>
    <w:rsid w:val="00ED18F0"/>
    <w:rsid w:val="00ED3208"/>
    <w:rsid w:val="00ED4DA5"/>
    <w:rsid w:val="00ED5363"/>
    <w:rsid w:val="00ED6129"/>
    <w:rsid w:val="00ED7D91"/>
    <w:rsid w:val="00ED7E18"/>
    <w:rsid w:val="00EE137E"/>
    <w:rsid w:val="00EE1501"/>
    <w:rsid w:val="00EE1CE1"/>
    <w:rsid w:val="00EE28A0"/>
    <w:rsid w:val="00EE398C"/>
    <w:rsid w:val="00EE3C01"/>
    <w:rsid w:val="00EE4DA0"/>
    <w:rsid w:val="00EE56EB"/>
    <w:rsid w:val="00EF0368"/>
    <w:rsid w:val="00EF0C1D"/>
    <w:rsid w:val="00EF0E5D"/>
    <w:rsid w:val="00EF11B1"/>
    <w:rsid w:val="00EF19E1"/>
    <w:rsid w:val="00EF3E0E"/>
    <w:rsid w:val="00EF3F36"/>
    <w:rsid w:val="00EF55DC"/>
    <w:rsid w:val="00EF6FB5"/>
    <w:rsid w:val="00EF7917"/>
    <w:rsid w:val="00F00169"/>
    <w:rsid w:val="00F04732"/>
    <w:rsid w:val="00F04FBD"/>
    <w:rsid w:val="00F05472"/>
    <w:rsid w:val="00F05667"/>
    <w:rsid w:val="00F0628F"/>
    <w:rsid w:val="00F06DE2"/>
    <w:rsid w:val="00F113DC"/>
    <w:rsid w:val="00F11CAA"/>
    <w:rsid w:val="00F11D2A"/>
    <w:rsid w:val="00F1638D"/>
    <w:rsid w:val="00F16BEF"/>
    <w:rsid w:val="00F215E4"/>
    <w:rsid w:val="00F236F8"/>
    <w:rsid w:val="00F239DE"/>
    <w:rsid w:val="00F24E60"/>
    <w:rsid w:val="00F2519C"/>
    <w:rsid w:val="00F2558F"/>
    <w:rsid w:val="00F271BD"/>
    <w:rsid w:val="00F3015F"/>
    <w:rsid w:val="00F31C89"/>
    <w:rsid w:val="00F33626"/>
    <w:rsid w:val="00F34483"/>
    <w:rsid w:val="00F3489B"/>
    <w:rsid w:val="00F36F91"/>
    <w:rsid w:val="00F372C5"/>
    <w:rsid w:val="00F37575"/>
    <w:rsid w:val="00F3762B"/>
    <w:rsid w:val="00F37D6E"/>
    <w:rsid w:val="00F4114F"/>
    <w:rsid w:val="00F43966"/>
    <w:rsid w:val="00F44C23"/>
    <w:rsid w:val="00F45643"/>
    <w:rsid w:val="00F45F91"/>
    <w:rsid w:val="00F46518"/>
    <w:rsid w:val="00F46957"/>
    <w:rsid w:val="00F46986"/>
    <w:rsid w:val="00F506A9"/>
    <w:rsid w:val="00F5108B"/>
    <w:rsid w:val="00F52031"/>
    <w:rsid w:val="00F53225"/>
    <w:rsid w:val="00F534F8"/>
    <w:rsid w:val="00F5518E"/>
    <w:rsid w:val="00F551D6"/>
    <w:rsid w:val="00F55C59"/>
    <w:rsid w:val="00F56149"/>
    <w:rsid w:val="00F570FD"/>
    <w:rsid w:val="00F603F1"/>
    <w:rsid w:val="00F61A49"/>
    <w:rsid w:val="00F61E69"/>
    <w:rsid w:val="00F673BD"/>
    <w:rsid w:val="00F67A55"/>
    <w:rsid w:val="00F706A4"/>
    <w:rsid w:val="00F71396"/>
    <w:rsid w:val="00F71B09"/>
    <w:rsid w:val="00F7728D"/>
    <w:rsid w:val="00F77498"/>
    <w:rsid w:val="00F77B87"/>
    <w:rsid w:val="00F82B44"/>
    <w:rsid w:val="00F83042"/>
    <w:rsid w:val="00F83380"/>
    <w:rsid w:val="00F8467F"/>
    <w:rsid w:val="00F84DCF"/>
    <w:rsid w:val="00F8609B"/>
    <w:rsid w:val="00F864CC"/>
    <w:rsid w:val="00F86E2A"/>
    <w:rsid w:val="00F87536"/>
    <w:rsid w:val="00F91F86"/>
    <w:rsid w:val="00F954BB"/>
    <w:rsid w:val="00F96CC5"/>
    <w:rsid w:val="00FA1F81"/>
    <w:rsid w:val="00FA31AD"/>
    <w:rsid w:val="00FA3FAA"/>
    <w:rsid w:val="00FA46C4"/>
    <w:rsid w:val="00FA4A08"/>
    <w:rsid w:val="00FA4BC7"/>
    <w:rsid w:val="00FA5CA8"/>
    <w:rsid w:val="00FA5D74"/>
    <w:rsid w:val="00FA6026"/>
    <w:rsid w:val="00FA6AC9"/>
    <w:rsid w:val="00FA6D2B"/>
    <w:rsid w:val="00FA6F96"/>
    <w:rsid w:val="00FA72BC"/>
    <w:rsid w:val="00FB6690"/>
    <w:rsid w:val="00FB688B"/>
    <w:rsid w:val="00FB72B6"/>
    <w:rsid w:val="00FB74F8"/>
    <w:rsid w:val="00FB7595"/>
    <w:rsid w:val="00FB7ECB"/>
    <w:rsid w:val="00FC1C13"/>
    <w:rsid w:val="00FC303C"/>
    <w:rsid w:val="00FC57A7"/>
    <w:rsid w:val="00FC6B4F"/>
    <w:rsid w:val="00FC7078"/>
    <w:rsid w:val="00FC73B0"/>
    <w:rsid w:val="00FD05AA"/>
    <w:rsid w:val="00FD0A57"/>
    <w:rsid w:val="00FD3469"/>
    <w:rsid w:val="00FD37D6"/>
    <w:rsid w:val="00FD4FA3"/>
    <w:rsid w:val="00FD63BE"/>
    <w:rsid w:val="00FD68B3"/>
    <w:rsid w:val="00FD7094"/>
    <w:rsid w:val="00FE055D"/>
    <w:rsid w:val="00FE0AFE"/>
    <w:rsid w:val="00FE2A93"/>
    <w:rsid w:val="00FE4A57"/>
    <w:rsid w:val="00FE56CF"/>
    <w:rsid w:val="00FE58F6"/>
    <w:rsid w:val="00FE6A00"/>
    <w:rsid w:val="00FF1C87"/>
    <w:rsid w:val="00FF2D6E"/>
    <w:rsid w:val="00FF33F4"/>
    <w:rsid w:val="00FF34FB"/>
    <w:rsid w:val="00FF45F0"/>
    <w:rsid w:val="00FF4FE6"/>
    <w:rsid w:val="00FF5204"/>
    <w:rsid w:val="00FF5648"/>
    <w:rsid w:val="00FF57A0"/>
    <w:rsid w:val="00FF6CB5"/>
    <w:rsid w:val="00FF7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 w:type="paragraph" w:styleId="Bibliography">
    <w:name w:val="Bibliography"/>
    <w:basedOn w:val="Normal"/>
    <w:next w:val="Normal"/>
    <w:uiPriority w:val="37"/>
    <w:unhideWhenUsed/>
    <w:rsid w:val="00F954B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281/zenodo.367600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0</Pages>
  <Words>75321</Words>
  <Characters>429334</Characters>
  <Application>Microsoft Office Word</Application>
  <DocSecurity>0</DocSecurity>
  <Lines>3577</Lines>
  <Paragraphs>10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3</cp:revision>
  <cp:lastPrinted>2023-03-28T18:53:00Z</cp:lastPrinted>
  <dcterms:created xsi:type="dcterms:W3CDTF">2023-04-12T13:50:00Z</dcterms:created>
  <dcterms:modified xsi:type="dcterms:W3CDTF">2023-04-12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NpTdemIG"/&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